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E2BEE" w14:textId="77777777" w:rsidR="005A7F59" w:rsidRPr="00D27719" w:rsidRDefault="00A57FE0" w:rsidP="00C81E59">
      <w:pPr>
        <w:tabs>
          <w:tab w:val="left" w:pos="4536"/>
        </w:tabs>
        <w:spacing w:line="300" w:lineRule="exact"/>
        <w:jc w:val="center"/>
        <w:rPr>
          <w:rFonts w:ascii="Times New Roman" w:hAnsi="Times New Roman" w:cs="Times New Roman"/>
        </w:rPr>
      </w:pPr>
      <w:r w:rsidRPr="00D27719">
        <w:rPr>
          <w:rFonts w:ascii="Times New Roman" w:hAnsi="Times New Roman" w:cs="Times New Roman"/>
          <w:noProof/>
          <w:lang w:val="en-US"/>
        </w:rPr>
        <w:drawing>
          <wp:anchor distT="0" distB="0" distL="114300" distR="114300" simplePos="0" relativeHeight="251662349" behindDoc="1" locked="0" layoutInCell="1" allowOverlap="1" wp14:anchorId="4925B319" wp14:editId="3096B497">
            <wp:simplePos x="0" y="0"/>
            <wp:positionH relativeFrom="column">
              <wp:posOffset>406400</wp:posOffset>
            </wp:positionH>
            <wp:positionV relativeFrom="paragraph">
              <wp:posOffset>0</wp:posOffset>
            </wp:positionV>
            <wp:extent cx="5367655" cy="1475105"/>
            <wp:effectExtent l="0" t="0" r="4445"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t="19316" b="20630"/>
                    <a:stretch/>
                  </pic:blipFill>
                  <pic:spPr bwMode="auto">
                    <a:xfrm>
                      <a:off x="0" y="0"/>
                      <a:ext cx="5367655" cy="1475105"/>
                    </a:xfrm>
                    <a:prstGeom prst="rect">
                      <a:avLst/>
                    </a:prstGeom>
                    <a:ln>
                      <a:noFill/>
                    </a:ln>
                    <a:extLst>
                      <a:ext uri="{53640926-AAD7-44D8-BBD7-CCE9431645EC}">
                        <a14:shadowObscured xmlns:a14="http://schemas.microsoft.com/office/drawing/2010/main"/>
                      </a:ext>
                    </a:extLst>
                  </pic:spPr>
                </pic:pic>
              </a:graphicData>
            </a:graphic>
          </wp:anchor>
        </w:drawing>
      </w:r>
    </w:p>
    <w:p w14:paraId="03B824CD" w14:textId="77777777" w:rsidR="00A57FE0" w:rsidRPr="00065EB3" w:rsidRDefault="00A57FE0" w:rsidP="00C81E59">
      <w:pPr>
        <w:tabs>
          <w:tab w:val="left" w:pos="4536"/>
        </w:tabs>
        <w:spacing w:line="300" w:lineRule="exact"/>
        <w:jc w:val="center"/>
        <w:rPr>
          <w:rFonts w:ascii="Times New Roman" w:hAnsi="Times New Roman" w:cs="Times New Roman"/>
          <w:sz w:val="28"/>
          <w:szCs w:val="28"/>
        </w:rPr>
      </w:pPr>
    </w:p>
    <w:p w14:paraId="20D353A6" w14:textId="166E3064" w:rsidR="00A576F3" w:rsidRPr="00065EB3" w:rsidRDefault="008E5EBA" w:rsidP="00C81E59">
      <w:pPr>
        <w:spacing w:line="300" w:lineRule="exact"/>
        <w:jc w:val="center"/>
        <w:rPr>
          <w:rFonts w:ascii="Times New Roman" w:hAnsi="Times New Roman" w:cs="Times New Roman"/>
          <w:sz w:val="28"/>
          <w:szCs w:val="28"/>
        </w:rPr>
      </w:pPr>
      <w:r w:rsidRPr="00065EB3">
        <w:rPr>
          <w:rFonts w:ascii="Times New Roman" w:hAnsi="Times New Roman" w:cs="Times New Roman"/>
          <w:sz w:val="28"/>
          <w:szCs w:val="28"/>
        </w:rPr>
        <w:t xml:space="preserve">Fakultät </w:t>
      </w:r>
      <w:r w:rsidR="00195060" w:rsidRPr="00065EB3">
        <w:rPr>
          <w:rFonts w:ascii="Times New Roman" w:hAnsi="Times New Roman" w:cs="Times New Roman"/>
          <w:sz w:val="28"/>
          <w:szCs w:val="28"/>
        </w:rPr>
        <w:t>Ingenieurwissenschaften und Informatik</w:t>
      </w:r>
      <w:r w:rsidR="00494072" w:rsidRPr="00065EB3">
        <w:rPr>
          <w:rFonts w:ascii="Times New Roman" w:hAnsi="Times New Roman" w:cs="Times New Roman"/>
          <w:sz w:val="28"/>
          <w:szCs w:val="28"/>
        </w:rPr>
        <w:br/>
      </w:r>
      <w:r w:rsidRPr="00065EB3">
        <w:rPr>
          <w:rFonts w:ascii="Times New Roman" w:hAnsi="Times New Roman" w:cs="Times New Roman"/>
          <w:sz w:val="28"/>
          <w:szCs w:val="28"/>
        </w:rPr>
        <w:t xml:space="preserve">Studiengang </w:t>
      </w:r>
      <w:r w:rsidR="00195060" w:rsidRPr="00065EB3">
        <w:rPr>
          <w:rFonts w:ascii="Times New Roman" w:hAnsi="Times New Roman" w:cs="Times New Roman"/>
          <w:sz w:val="28"/>
          <w:szCs w:val="28"/>
        </w:rPr>
        <w:t>Medieninformatik</w:t>
      </w:r>
    </w:p>
    <w:p w14:paraId="0197B9C2" w14:textId="77777777" w:rsidR="00A850DC" w:rsidRPr="00065EB3" w:rsidRDefault="00A850DC" w:rsidP="00C81E59">
      <w:pPr>
        <w:spacing w:line="300" w:lineRule="exact"/>
        <w:jc w:val="center"/>
        <w:rPr>
          <w:rFonts w:ascii="Times New Roman" w:hAnsi="Times New Roman" w:cs="Times New Roman"/>
          <w:sz w:val="28"/>
          <w:szCs w:val="28"/>
        </w:rPr>
      </w:pPr>
    </w:p>
    <w:p w14:paraId="1C7E3A2F" w14:textId="77777777" w:rsidR="00F867FA" w:rsidRPr="00065EB3" w:rsidRDefault="005B4D00" w:rsidP="00C81E59">
      <w:pPr>
        <w:spacing w:line="300" w:lineRule="exact"/>
        <w:jc w:val="center"/>
        <w:rPr>
          <w:rFonts w:ascii="Times New Roman" w:hAnsi="Times New Roman" w:cs="Times New Roman"/>
          <w:sz w:val="28"/>
          <w:szCs w:val="28"/>
        </w:rPr>
      </w:pPr>
      <w:r w:rsidRPr="00065EB3">
        <w:rPr>
          <w:rFonts w:ascii="Times New Roman" w:hAnsi="Times New Roman" w:cs="Times New Roman"/>
          <w:sz w:val="28"/>
          <w:szCs w:val="28"/>
        </w:rPr>
        <w:t xml:space="preserve">Modul </w:t>
      </w:r>
    </w:p>
    <w:p w14:paraId="3AC75829" w14:textId="3325A7AD" w:rsidR="004B7759" w:rsidRPr="00065EB3" w:rsidRDefault="009035F4" w:rsidP="00C81E59">
      <w:pPr>
        <w:spacing w:line="300" w:lineRule="exact"/>
        <w:jc w:val="center"/>
        <w:rPr>
          <w:rFonts w:ascii="Times New Roman" w:hAnsi="Times New Roman" w:cs="Times New Roman"/>
          <w:sz w:val="28"/>
          <w:szCs w:val="28"/>
        </w:rPr>
      </w:pPr>
      <w:r w:rsidRPr="00065EB3">
        <w:rPr>
          <w:rFonts w:ascii="Times New Roman" w:hAnsi="Times New Roman" w:cs="Times New Roman"/>
          <w:sz w:val="28"/>
          <w:szCs w:val="28"/>
        </w:rPr>
        <w:t>Objektorientierte Analyse und Design</w:t>
      </w:r>
    </w:p>
    <w:p w14:paraId="72831332" w14:textId="77777777" w:rsidR="00782EF2" w:rsidRPr="00065EB3" w:rsidRDefault="00782EF2" w:rsidP="00C81E59">
      <w:pPr>
        <w:spacing w:line="300" w:lineRule="exact"/>
        <w:rPr>
          <w:rFonts w:ascii="Times New Roman" w:hAnsi="Times New Roman" w:cs="Times New Roman"/>
          <w:sz w:val="28"/>
          <w:szCs w:val="28"/>
        </w:rPr>
      </w:pPr>
    </w:p>
    <w:p w14:paraId="761D0DDA" w14:textId="65828C30" w:rsidR="004B7759" w:rsidRPr="00065EB3" w:rsidRDefault="7C7BEFA3" w:rsidP="00C81E59">
      <w:pPr>
        <w:spacing w:line="300" w:lineRule="exact"/>
        <w:jc w:val="center"/>
        <w:rPr>
          <w:rFonts w:ascii="Times New Roman" w:hAnsi="Times New Roman" w:cs="Times New Roman"/>
          <w:b/>
          <w:bCs/>
          <w:sz w:val="28"/>
          <w:szCs w:val="28"/>
        </w:rPr>
      </w:pPr>
      <w:r w:rsidRPr="00065EB3">
        <w:rPr>
          <w:rFonts w:ascii="Times New Roman" w:hAnsi="Times New Roman" w:cs="Times New Roman"/>
          <w:b/>
          <w:bCs/>
          <w:sz w:val="28"/>
          <w:szCs w:val="28"/>
        </w:rPr>
        <w:t>Dokumentation</w:t>
      </w:r>
      <w:r w:rsidR="00895C8D" w:rsidRPr="00065EB3">
        <w:rPr>
          <w:rFonts w:ascii="Times New Roman" w:hAnsi="Times New Roman" w:cs="Times New Roman"/>
          <w:b/>
          <w:bCs/>
          <w:sz w:val="28"/>
          <w:szCs w:val="28"/>
        </w:rPr>
        <w:t xml:space="preserve"> </w:t>
      </w:r>
    </w:p>
    <w:p w14:paraId="740743E5" w14:textId="77777777" w:rsidR="00782EF2" w:rsidRPr="00065EB3" w:rsidRDefault="00782EF2" w:rsidP="00C81E59">
      <w:pPr>
        <w:spacing w:line="300" w:lineRule="exact"/>
        <w:jc w:val="center"/>
        <w:rPr>
          <w:rFonts w:ascii="Times New Roman" w:hAnsi="Times New Roman" w:cs="Times New Roman"/>
          <w:sz w:val="28"/>
          <w:szCs w:val="28"/>
        </w:rPr>
      </w:pPr>
    </w:p>
    <w:p w14:paraId="224C6872" w14:textId="61B882D3" w:rsidR="00A73071" w:rsidRDefault="00065EB3" w:rsidP="00C81E59">
      <w:pPr>
        <w:spacing w:line="300" w:lineRule="exact"/>
        <w:jc w:val="center"/>
        <w:rPr>
          <w:rStyle w:val="Hervorhebung"/>
          <w:rFonts w:ascii="Times New Roman" w:hAnsi="Times New Roman" w:cs="Times New Roman"/>
          <w:b/>
          <w:bCs/>
          <w:sz w:val="28"/>
          <w:szCs w:val="28"/>
        </w:rPr>
      </w:pPr>
      <w:r w:rsidRPr="00065EB3">
        <w:rPr>
          <w:rStyle w:val="Hervorhebung"/>
          <w:rFonts w:ascii="Times New Roman" w:hAnsi="Times New Roman" w:cs="Times New Roman"/>
          <w:b/>
          <w:bCs/>
          <w:sz w:val="28"/>
          <w:szCs w:val="28"/>
        </w:rPr>
        <w:t>Entwicklung einer interaktiven und von mehreren Nutzern bemalbare Zeichenfläche als Single-Page-Webanwendung mit Angular J</w:t>
      </w:r>
      <w:r>
        <w:rPr>
          <w:rStyle w:val="Hervorhebung"/>
          <w:rFonts w:ascii="Times New Roman" w:hAnsi="Times New Roman" w:cs="Times New Roman"/>
          <w:b/>
          <w:bCs/>
          <w:sz w:val="28"/>
          <w:szCs w:val="28"/>
        </w:rPr>
        <w:t>S,</w:t>
      </w:r>
      <w:r w:rsidRPr="00065EB3">
        <w:rPr>
          <w:rStyle w:val="Hervorhebung"/>
          <w:rFonts w:ascii="Times New Roman" w:hAnsi="Times New Roman" w:cs="Times New Roman"/>
          <w:b/>
          <w:bCs/>
          <w:sz w:val="28"/>
          <w:szCs w:val="28"/>
        </w:rPr>
        <w:t xml:space="preserve"> Node.js</w:t>
      </w:r>
      <w:r>
        <w:rPr>
          <w:rStyle w:val="Hervorhebung"/>
          <w:rFonts w:ascii="Times New Roman" w:hAnsi="Times New Roman" w:cs="Times New Roman"/>
          <w:b/>
          <w:bCs/>
          <w:sz w:val="28"/>
          <w:szCs w:val="28"/>
        </w:rPr>
        <w:t xml:space="preserve"> (Websockets) und Netty</w:t>
      </w:r>
    </w:p>
    <w:p w14:paraId="4A27FDF4" w14:textId="77777777" w:rsidR="00065EB3" w:rsidRPr="00065EB3" w:rsidRDefault="00065EB3" w:rsidP="00C81E59">
      <w:pPr>
        <w:spacing w:line="300" w:lineRule="exact"/>
        <w:jc w:val="center"/>
        <w:rPr>
          <w:rFonts w:ascii="Times New Roman" w:hAnsi="Times New Roman" w:cs="Times New Roman"/>
          <w:b/>
          <w:sz w:val="28"/>
          <w:szCs w:val="28"/>
        </w:rPr>
      </w:pPr>
    </w:p>
    <w:tbl>
      <w:tblPr>
        <w:tblW w:w="5670" w:type="dxa"/>
        <w:tblInd w:w="2093" w:type="dxa"/>
        <w:tblLayout w:type="fixed"/>
        <w:tblLook w:val="0400" w:firstRow="0" w:lastRow="0" w:firstColumn="0" w:lastColumn="0" w:noHBand="0" w:noVBand="1"/>
      </w:tblPr>
      <w:tblGrid>
        <w:gridCol w:w="1984"/>
        <w:gridCol w:w="3686"/>
      </w:tblGrid>
      <w:tr w:rsidR="00A73071" w:rsidRPr="00065EB3" w14:paraId="390550DA" w14:textId="77777777" w:rsidTr="0054201E">
        <w:tc>
          <w:tcPr>
            <w:tcW w:w="1984" w:type="dxa"/>
            <w:shd w:val="clear" w:color="auto" w:fill="auto"/>
          </w:tcPr>
          <w:p w14:paraId="28D42C91" w14:textId="6EBE8473" w:rsidR="00EB7BE9"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r w:rsidRPr="00065EB3">
              <w:rPr>
                <w:rFonts w:ascii="Times New Roman" w:hAnsi="Times New Roman" w:cs="Times New Roman"/>
                <w:b/>
                <w:i/>
                <w:color w:val="000000"/>
                <w:sz w:val="28"/>
                <w:szCs w:val="28"/>
              </w:rPr>
              <w:t>Autoren:</w:t>
            </w:r>
            <w:r w:rsidR="00EB7BE9" w:rsidRPr="00065EB3">
              <w:rPr>
                <w:rFonts w:ascii="Times New Roman" w:hAnsi="Times New Roman" w:cs="Times New Roman"/>
                <w:b/>
                <w:i/>
                <w:color w:val="000000"/>
                <w:sz w:val="28"/>
                <w:szCs w:val="28"/>
              </w:rPr>
              <w:t xml:space="preserve"> </w:t>
            </w:r>
          </w:p>
          <w:p w14:paraId="684F9250" w14:textId="6044BCD8" w:rsidR="00A73071"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p>
        </w:tc>
        <w:tc>
          <w:tcPr>
            <w:tcW w:w="3686" w:type="dxa"/>
            <w:shd w:val="clear" w:color="auto" w:fill="auto"/>
          </w:tcPr>
          <w:p w14:paraId="4FACEA0B" w14:textId="5FCFC59A" w:rsidR="00A73071" w:rsidRPr="00065EB3" w:rsidRDefault="009035F4" w:rsidP="00C81E59">
            <w:pPr>
              <w:pBdr>
                <w:top w:val="nil"/>
                <w:left w:val="nil"/>
                <w:bottom w:val="nil"/>
                <w:right w:val="nil"/>
                <w:between w:val="nil"/>
              </w:pBdr>
              <w:spacing w:after="0" w:line="300" w:lineRule="exact"/>
              <w:jc w:val="left"/>
              <w:rPr>
                <w:rFonts w:ascii="Times New Roman" w:hAnsi="Times New Roman" w:cs="Times New Roman"/>
                <w:color w:val="000000"/>
                <w:sz w:val="28"/>
                <w:szCs w:val="28"/>
              </w:rPr>
            </w:pPr>
            <w:r w:rsidRPr="00065EB3">
              <w:rPr>
                <w:rFonts w:ascii="Times New Roman" w:hAnsi="Times New Roman" w:cs="Times New Roman"/>
                <w:color w:val="000000"/>
                <w:sz w:val="28"/>
                <w:szCs w:val="28"/>
              </w:rPr>
              <w:t>Führs, Alexander</w:t>
            </w:r>
          </w:p>
          <w:p w14:paraId="40DC8A8C" w14:textId="7EFB0EA9" w:rsidR="009035F4" w:rsidRPr="00065EB3" w:rsidRDefault="009035F4" w:rsidP="00C81E59">
            <w:pPr>
              <w:pBdr>
                <w:top w:val="nil"/>
                <w:left w:val="nil"/>
                <w:bottom w:val="nil"/>
                <w:right w:val="nil"/>
                <w:between w:val="nil"/>
              </w:pBdr>
              <w:spacing w:after="0" w:line="300" w:lineRule="exact"/>
              <w:jc w:val="left"/>
              <w:rPr>
                <w:rFonts w:ascii="Times New Roman" w:hAnsi="Times New Roman" w:cs="Times New Roman"/>
                <w:color w:val="000000"/>
                <w:sz w:val="28"/>
                <w:szCs w:val="28"/>
              </w:rPr>
            </w:pPr>
            <w:proofErr w:type="spellStart"/>
            <w:r w:rsidRPr="00065EB3">
              <w:rPr>
                <w:rFonts w:ascii="Times New Roman" w:hAnsi="Times New Roman" w:cs="Times New Roman"/>
                <w:color w:val="000000"/>
                <w:sz w:val="28"/>
                <w:szCs w:val="28"/>
              </w:rPr>
              <w:t>Hüsemann</w:t>
            </w:r>
            <w:proofErr w:type="spellEnd"/>
            <w:r w:rsidRPr="00065EB3">
              <w:rPr>
                <w:rFonts w:ascii="Times New Roman" w:hAnsi="Times New Roman" w:cs="Times New Roman"/>
                <w:color w:val="000000"/>
                <w:sz w:val="28"/>
                <w:szCs w:val="28"/>
              </w:rPr>
              <w:t>, Christoph</w:t>
            </w:r>
          </w:p>
          <w:p w14:paraId="638323E7" w14:textId="54B0AD36" w:rsidR="00A73071" w:rsidRPr="00065EB3" w:rsidRDefault="00A73071" w:rsidP="00C81E59">
            <w:pPr>
              <w:pBdr>
                <w:top w:val="nil"/>
                <w:left w:val="nil"/>
                <w:bottom w:val="nil"/>
                <w:right w:val="nil"/>
                <w:between w:val="nil"/>
              </w:pBdr>
              <w:spacing w:after="0" w:line="300" w:lineRule="exact"/>
              <w:jc w:val="left"/>
              <w:rPr>
                <w:rFonts w:ascii="Times New Roman" w:hAnsi="Times New Roman" w:cs="Times New Roman"/>
                <w:color w:val="000000"/>
                <w:sz w:val="28"/>
                <w:szCs w:val="28"/>
              </w:rPr>
            </w:pPr>
            <w:r w:rsidRPr="00065EB3">
              <w:rPr>
                <w:rFonts w:ascii="Times New Roman" w:hAnsi="Times New Roman" w:cs="Times New Roman"/>
                <w:color w:val="000000"/>
                <w:sz w:val="28"/>
                <w:szCs w:val="28"/>
              </w:rPr>
              <w:t>Graf, Daniel</w:t>
            </w:r>
          </w:p>
        </w:tc>
      </w:tr>
      <w:tr w:rsidR="00A73071" w:rsidRPr="00065EB3" w14:paraId="18037F4A" w14:textId="77777777" w:rsidTr="0054201E">
        <w:tc>
          <w:tcPr>
            <w:tcW w:w="1984" w:type="dxa"/>
            <w:shd w:val="clear" w:color="auto" w:fill="auto"/>
          </w:tcPr>
          <w:p w14:paraId="1BFB7F4F" w14:textId="77777777" w:rsidR="00A73071"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proofErr w:type="spellStart"/>
            <w:r w:rsidRPr="00065EB3">
              <w:rPr>
                <w:rFonts w:ascii="Times New Roman" w:hAnsi="Times New Roman" w:cs="Times New Roman"/>
                <w:b/>
                <w:i/>
                <w:color w:val="000000"/>
                <w:sz w:val="28"/>
                <w:szCs w:val="28"/>
              </w:rPr>
              <w:t>Matr</w:t>
            </w:r>
            <w:proofErr w:type="spellEnd"/>
            <w:r w:rsidRPr="00065EB3">
              <w:rPr>
                <w:rFonts w:ascii="Times New Roman" w:hAnsi="Times New Roman" w:cs="Times New Roman"/>
                <w:b/>
                <w:i/>
                <w:color w:val="000000"/>
                <w:sz w:val="28"/>
                <w:szCs w:val="28"/>
              </w:rPr>
              <w:t>.-Nr.:</w:t>
            </w:r>
          </w:p>
        </w:tc>
        <w:tc>
          <w:tcPr>
            <w:tcW w:w="3686" w:type="dxa"/>
            <w:shd w:val="clear" w:color="auto" w:fill="auto"/>
          </w:tcPr>
          <w:p w14:paraId="1A4FB173" w14:textId="7853ABA5" w:rsidR="00A73071" w:rsidRPr="00065EB3" w:rsidRDefault="009035F4" w:rsidP="00C81E59">
            <w:pPr>
              <w:pBdr>
                <w:top w:val="nil"/>
                <w:left w:val="nil"/>
                <w:bottom w:val="nil"/>
                <w:right w:val="nil"/>
                <w:between w:val="nil"/>
              </w:pBdr>
              <w:spacing w:after="0" w:line="300" w:lineRule="exact"/>
              <w:jc w:val="left"/>
              <w:rPr>
                <w:rFonts w:ascii="Times New Roman" w:hAnsi="Times New Roman" w:cs="Times New Roman"/>
                <w:sz w:val="28"/>
                <w:szCs w:val="28"/>
              </w:rPr>
            </w:pPr>
            <w:r w:rsidRPr="00065EB3">
              <w:rPr>
                <w:rFonts w:ascii="Times New Roman" w:hAnsi="Times New Roman" w:cs="Times New Roman"/>
                <w:sz w:val="28"/>
                <w:szCs w:val="28"/>
              </w:rPr>
              <w:t>919369</w:t>
            </w:r>
          </w:p>
          <w:p w14:paraId="7E5741A5" w14:textId="10C2A073" w:rsidR="00A73071" w:rsidRPr="00065EB3" w:rsidRDefault="009035F4" w:rsidP="00C81E59">
            <w:pPr>
              <w:pBdr>
                <w:top w:val="nil"/>
                <w:left w:val="nil"/>
                <w:bottom w:val="nil"/>
                <w:right w:val="nil"/>
                <w:between w:val="nil"/>
              </w:pBdr>
              <w:spacing w:after="0" w:line="300" w:lineRule="exact"/>
              <w:jc w:val="left"/>
              <w:rPr>
                <w:rFonts w:ascii="Times New Roman" w:hAnsi="Times New Roman" w:cs="Times New Roman"/>
                <w:sz w:val="28"/>
                <w:szCs w:val="28"/>
              </w:rPr>
            </w:pPr>
            <w:r w:rsidRPr="00065EB3">
              <w:rPr>
                <w:rFonts w:ascii="Times New Roman" w:hAnsi="Times New Roman" w:cs="Times New Roman"/>
                <w:sz w:val="28"/>
                <w:szCs w:val="28"/>
              </w:rPr>
              <w:t>908397</w:t>
            </w:r>
          </w:p>
          <w:p w14:paraId="2D1BA130" w14:textId="21542BC9" w:rsidR="00A73071" w:rsidRPr="00065EB3" w:rsidRDefault="009035F4" w:rsidP="00C81E59">
            <w:pPr>
              <w:pBdr>
                <w:top w:val="nil"/>
                <w:left w:val="nil"/>
                <w:bottom w:val="nil"/>
                <w:right w:val="nil"/>
                <w:between w:val="nil"/>
              </w:pBdr>
              <w:spacing w:after="0" w:line="300" w:lineRule="exact"/>
              <w:jc w:val="left"/>
              <w:rPr>
                <w:rFonts w:ascii="Times New Roman" w:hAnsi="Times New Roman" w:cs="Times New Roman"/>
                <w:sz w:val="28"/>
                <w:szCs w:val="28"/>
              </w:rPr>
            </w:pPr>
            <w:r w:rsidRPr="00065EB3">
              <w:rPr>
                <w:rFonts w:ascii="Times New Roman" w:hAnsi="Times New Roman" w:cs="Times New Roman"/>
                <w:sz w:val="28"/>
                <w:szCs w:val="28"/>
              </w:rPr>
              <w:t>914743</w:t>
            </w:r>
          </w:p>
        </w:tc>
      </w:tr>
      <w:tr w:rsidR="00A73071" w:rsidRPr="00065EB3" w14:paraId="6807E5F6" w14:textId="77777777" w:rsidTr="0054201E">
        <w:tc>
          <w:tcPr>
            <w:tcW w:w="1984" w:type="dxa"/>
            <w:shd w:val="clear" w:color="auto" w:fill="auto"/>
          </w:tcPr>
          <w:p w14:paraId="5936ECFC" w14:textId="77777777" w:rsidR="00A73071"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r w:rsidRPr="00065EB3">
              <w:rPr>
                <w:rFonts w:ascii="Times New Roman" w:hAnsi="Times New Roman" w:cs="Times New Roman"/>
                <w:b/>
                <w:i/>
                <w:color w:val="000000"/>
                <w:sz w:val="28"/>
                <w:szCs w:val="28"/>
              </w:rPr>
              <w:t>E-Mail:</w:t>
            </w:r>
          </w:p>
        </w:tc>
        <w:tc>
          <w:tcPr>
            <w:tcW w:w="3686" w:type="dxa"/>
            <w:shd w:val="clear" w:color="auto" w:fill="auto"/>
          </w:tcPr>
          <w:p w14:paraId="60062D62" w14:textId="3F349970" w:rsidR="00A73071" w:rsidRPr="00065EB3" w:rsidRDefault="0045120C" w:rsidP="00C81E59">
            <w:pPr>
              <w:pBdr>
                <w:top w:val="nil"/>
                <w:left w:val="nil"/>
                <w:bottom w:val="nil"/>
                <w:right w:val="nil"/>
                <w:between w:val="nil"/>
              </w:pBdr>
              <w:spacing w:after="0" w:line="300" w:lineRule="exact"/>
              <w:jc w:val="left"/>
              <w:rPr>
                <w:rFonts w:ascii="Times New Roman" w:hAnsi="Times New Roman" w:cs="Times New Roman"/>
                <w:color w:val="1155CC"/>
                <w:sz w:val="28"/>
                <w:szCs w:val="28"/>
                <w:u w:val="single"/>
              </w:rPr>
            </w:pPr>
            <w:hyperlink r:id="rId9">
              <w:r w:rsidR="00A73071" w:rsidRPr="00065EB3">
                <w:rPr>
                  <w:rFonts w:ascii="Times New Roman" w:hAnsi="Times New Roman" w:cs="Times New Roman"/>
                  <w:color w:val="1155CC"/>
                  <w:sz w:val="28"/>
                  <w:szCs w:val="28"/>
                  <w:u w:val="single"/>
                </w:rPr>
                <w:t>daniel.graf@hs-osnabrueck.de</w:t>
              </w:r>
            </w:hyperlink>
          </w:p>
        </w:tc>
      </w:tr>
      <w:tr w:rsidR="00A73071" w:rsidRPr="00065EB3" w14:paraId="1162A957" w14:textId="77777777" w:rsidTr="0054201E">
        <w:tc>
          <w:tcPr>
            <w:tcW w:w="1984" w:type="dxa"/>
            <w:shd w:val="clear" w:color="auto" w:fill="auto"/>
          </w:tcPr>
          <w:p w14:paraId="120DF4A6" w14:textId="39BE69B3" w:rsidR="00A73071" w:rsidRPr="00065EB3" w:rsidRDefault="00A73071" w:rsidP="00C81E59">
            <w:pPr>
              <w:pBdr>
                <w:top w:val="nil"/>
                <w:left w:val="nil"/>
                <w:bottom w:val="nil"/>
                <w:right w:val="nil"/>
                <w:between w:val="nil"/>
              </w:pBdr>
              <w:spacing w:after="0" w:line="300" w:lineRule="exact"/>
              <w:rPr>
                <w:rFonts w:ascii="Times New Roman" w:hAnsi="Times New Roman" w:cs="Times New Roman"/>
                <w:b/>
                <w:i/>
                <w:color w:val="000000"/>
                <w:sz w:val="28"/>
                <w:szCs w:val="28"/>
              </w:rPr>
            </w:pPr>
            <w:r w:rsidRPr="00065EB3">
              <w:rPr>
                <w:rFonts w:ascii="Times New Roman" w:hAnsi="Times New Roman" w:cs="Times New Roman"/>
                <w:b/>
                <w:i/>
                <w:color w:val="000000"/>
                <w:sz w:val="28"/>
                <w:szCs w:val="28"/>
              </w:rPr>
              <w:t>Dozent</w:t>
            </w:r>
            <w:r w:rsidR="00746F37" w:rsidRPr="00065EB3">
              <w:rPr>
                <w:rFonts w:ascii="Times New Roman" w:hAnsi="Times New Roman" w:cs="Times New Roman"/>
                <w:b/>
                <w:i/>
                <w:color w:val="000000"/>
                <w:sz w:val="28"/>
                <w:szCs w:val="28"/>
              </w:rPr>
              <w:t>in</w:t>
            </w:r>
            <w:r w:rsidRPr="00065EB3">
              <w:rPr>
                <w:rFonts w:ascii="Times New Roman" w:hAnsi="Times New Roman" w:cs="Times New Roman"/>
                <w:b/>
                <w:i/>
                <w:color w:val="000000"/>
                <w:sz w:val="28"/>
                <w:szCs w:val="28"/>
              </w:rPr>
              <w:t>:</w:t>
            </w:r>
          </w:p>
        </w:tc>
        <w:tc>
          <w:tcPr>
            <w:tcW w:w="3686" w:type="dxa"/>
            <w:shd w:val="clear" w:color="auto" w:fill="auto"/>
          </w:tcPr>
          <w:p w14:paraId="3C6F3575" w14:textId="2AD2E337" w:rsidR="00A73071" w:rsidRPr="00065EB3" w:rsidRDefault="000D51E4" w:rsidP="00C81E59">
            <w:pPr>
              <w:pBdr>
                <w:top w:val="nil"/>
                <w:left w:val="nil"/>
                <w:bottom w:val="nil"/>
                <w:right w:val="nil"/>
                <w:between w:val="nil"/>
              </w:pBdr>
              <w:spacing w:after="0" w:line="300" w:lineRule="exact"/>
              <w:jc w:val="left"/>
              <w:rPr>
                <w:rFonts w:ascii="Times New Roman" w:hAnsi="Times New Roman" w:cs="Times New Roman"/>
                <w:color w:val="000000"/>
                <w:sz w:val="28"/>
                <w:szCs w:val="28"/>
              </w:rPr>
            </w:pPr>
            <w:r w:rsidRPr="00065EB3">
              <w:rPr>
                <w:rFonts w:ascii="Times New Roman" w:hAnsi="Times New Roman" w:cs="Times New Roman"/>
                <w:color w:val="000000"/>
                <w:sz w:val="28"/>
                <w:szCs w:val="28"/>
              </w:rPr>
              <w:t>Prof. </w:t>
            </w:r>
            <w:r w:rsidR="009035F4" w:rsidRPr="00065EB3">
              <w:rPr>
                <w:rFonts w:ascii="Times New Roman" w:hAnsi="Times New Roman" w:cs="Times New Roman"/>
                <w:color w:val="000000"/>
                <w:sz w:val="28"/>
                <w:szCs w:val="28"/>
              </w:rPr>
              <w:t xml:space="preserve">Dr. Stephan </w:t>
            </w:r>
            <w:proofErr w:type="spellStart"/>
            <w:r w:rsidR="009035F4" w:rsidRPr="00065EB3">
              <w:rPr>
                <w:rFonts w:ascii="Times New Roman" w:hAnsi="Times New Roman" w:cs="Times New Roman"/>
                <w:color w:val="000000"/>
                <w:sz w:val="28"/>
                <w:szCs w:val="28"/>
              </w:rPr>
              <w:t>Kleuker</w:t>
            </w:r>
            <w:proofErr w:type="spellEnd"/>
          </w:p>
        </w:tc>
      </w:tr>
    </w:tbl>
    <w:p w14:paraId="72F1E55C" w14:textId="77777777" w:rsidR="0004475E" w:rsidRPr="00D27719" w:rsidRDefault="0004475E" w:rsidP="00C81E59">
      <w:pPr>
        <w:spacing w:after="200" w:line="300" w:lineRule="exact"/>
        <w:jc w:val="left"/>
        <w:rPr>
          <w:rFonts w:ascii="Times New Roman" w:hAnsi="Times New Roman" w:cs="Times New Roman"/>
          <w:color w:val="000000"/>
          <w:sz w:val="24"/>
          <w:szCs w:val="24"/>
        </w:rPr>
        <w:sectPr w:rsidR="0004475E" w:rsidRPr="00D27719" w:rsidSect="00AF0381">
          <w:headerReference w:type="default" r:id="rId10"/>
          <w:footerReference w:type="default" r:id="rId11"/>
          <w:type w:val="evenPage"/>
          <w:pgSz w:w="11906" w:h="16838"/>
          <w:pgMar w:top="1440" w:right="1080" w:bottom="1440" w:left="1080" w:header="709" w:footer="709" w:gutter="0"/>
          <w:pgNumType w:fmt="upperRoman" w:start="1"/>
          <w:cols w:space="708"/>
          <w:titlePg/>
          <w:docGrid w:linePitch="360"/>
        </w:sectPr>
      </w:pPr>
    </w:p>
    <w:p w14:paraId="7F5B6C19" w14:textId="5AFC8863" w:rsidR="00A40335" w:rsidRPr="00D27719" w:rsidRDefault="008F501A" w:rsidP="00C81E59">
      <w:pPr>
        <w:spacing w:line="300" w:lineRule="exact"/>
        <w:ind w:left="426" w:hanging="426"/>
        <w:rPr>
          <w:rFonts w:ascii="Times New Roman" w:hAnsi="Times New Roman" w:cs="Times New Roman"/>
          <w:b/>
          <w:color w:val="00B050"/>
          <w:sz w:val="28"/>
          <w:szCs w:val="28"/>
        </w:rPr>
      </w:pPr>
      <w:r w:rsidRPr="00D27719">
        <w:rPr>
          <w:rFonts w:ascii="Times New Roman" w:hAnsi="Times New Roman" w:cs="Times New Roman"/>
          <w:b/>
          <w:color w:val="00B050"/>
          <w:sz w:val="28"/>
          <w:szCs w:val="28"/>
        </w:rPr>
        <w:lastRenderedPageBreak/>
        <w:t xml:space="preserve">I. </w:t>
      </w:r>
      <w:r w:rsidR="00A7017C" w:rsidRPr="00D27719">
        <w:rPr>
          <w:rFonts w:ascii="Times New Roman" w:hAnsi="Times New Roman" w:cs="Times New Roman"/>
          <w:b/>
          <w:color w:val="00B050"/>
          <w:sz w:val="28"/>
          <w:szCs w:val="28"/>
        </w:rPr>
        <w:t>Inhaltsverzeichnis</w:t>
      </w:r>
    </w:p>
    <w:p w14:paraId="08A9B75D" w14:textId="6C104C41" w:rsidR="00762062" w:rsidRDefault="00964AD8">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r w:rsidRPr="00C81E59">
        <w:rPr>
          <w:rFonts w:ascii="Times New Roman" w:hAnsi="Times New Roman" w:cs="Times New Roman"/>
          <w:b/>
          <w:sz w:val="18"/>
          <w:szCs w:val="18"/>
        </w:rPr>
        <w:fldChar w:fldCharType="begin"/>
      </w:r>
      <w:r w:rsidRPr="00C81E59">
        <w:rPr>
          <w:rFonts w:ascii="Times New Roman" w:hAnsi="Times New Roman" w:cs="Times New Roman"/>
          <w:b/>
        </w:rPr>
        <w:instrText xml:space="preserve"> TOC \o "1-3" \h \z </w:instrText>
      </w:r>
      <w:r w:rsidRPr="00C81E59">
        <w:rPr>
          <w:rFonts w:ascii="Times New Roman" w:hAnsi="Times New Roman" w:cs="Times New Roman"/>
          <w:b/>
          <w:sz w:val="18"/>
          <w:szCs w:val="18"/>
        </w:rPr>
        <w:fldChar w:fldCharType="separate"/>
      </w:r>
      <w:hyperlink w:anchor="_Toc95940982" w:history="1">
        <w:r w:rsidR="00762062" w:rsidRPr="00391EA4">
          <w:rPr>
            <w:rStyle w:val="Hyperlink"/>
            <w:rFonts w:ascii="Times New Roman" w:hAnsi="Times New Roman" w:cs="Times New Roman"/>
          </w:rPr>
          <w:t>1.</w:t>
        </w:r>
        <w:r w:rsidR="00762062">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00762062" w:rsidRPr="00391EA4">
          <w:rPr>
            <w:rStyle w:val="Hyperlink"/>
            <w:rFonts w:ascii="Times New Roman" w:hAnsi="Times New Roman" w:cs="Times New Roman"/>
          </w:rPr>
          <w:t>Einleitung</w:t>
        </w:r>
        <w:r w:rsidR="00762062">
          <w:rPr>
            <w:webHidden/>
          </w:rPr>
          <w:tab/>
        </w:r>
        <w:r w:rsidR="00762062">
          <w:rPr>
            <w:webHidden/>
          </w:rPr>
          <w:fldChar w:fldCharType="begin"/>
        </w:r>
        <w:r w:rsidR="00762062">
          <w:rPr>
            <w:webHidden/>
          </w:rPr>
          <w:instrText xml:space="preserve"> PAGEREF _Toc95940982 \h </w:instrText>
        </w:r>
        <w:r w:rsidR="00762062">
          <w:rPr>
            <w:webHidden/>
          </w:rPr>
        </w:r>
        <w:r w:rsidR="00762062">
          <w:rPr>
            <w:webHidden/>
          </w:rPr>
          <w:fldChar w:fldCharType="separate"/>
        </w:r>
        <w:r w:rsidR="00762062">
          <w:rPr>
            <w:webHidden/>
          </w:rPr>
          <w:t>1</w:t>
        </w:r>
        <w:r w:rsidR="00762062">
          <w:rPr>
            <w:webHidden/>
          </w:rPr>
          <w:fldChar w:fldCharType="end"/>
        </w:r>
      </w:hyperlink>
    </w:p>
    <w:p w14:paraId="71EC2C45" w14:textId="708A39B7"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83" w:history="1">
        <w:r w:rsidRPr="00391EA4">
          <w:rPr>
            <w:rStyle w:val="Hyperlink"/>
            <w:rFonts w:ascii="Times New Roman" w:hAnsi="Times New Roman" w:cs="Times New Roman"/>
          </w:rPr>
          <w:t>2.</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Vorstellung der Technologie</w:t>
        </w:r>
        <w:r>
          <w:rPr>
            <w:webHidden/>
          </w:rPr>
          <w:tab/>
        </w:r>
        <w:r>
          <w:rPr>
            <w:webHidden/>
          </w:rPr>
          <w:fldChar w:fldCharType="begin"/>
        </w:r>
        <w:r>
          <w:rPr>
            <w:webHidden/>
          </w:rPr>
          <w:instrText xml:space="preserve"> PAGEREF _Toc95940983 \h </w:instrText>
        </w:r>
        <w:r>
          <w:rPr>
            <w:webHidden/>
          </w:rPr>
        </w:r>
        <w:r>
          <w:rPr>
            <w:webHidden/>
          </w:rPr>
          <w:fldChar w:fldCharType="separate"/>
        </w:r>
        <w:r>
          <w:rPr>
            <w:webHidden/>
          </w:rPr>
          <w:t>2</w:t>
        </w:r>
        <w:r>
          <w:rPr>
            <w:webHidden/>
          </w:rPr>
          <w:fldChar w:fldCharType="end"/>
        </w:r>
      </w:hyperlink>
    </w:p>
    <w:p w14:paraId="0C6B49D5" w14:textId="377A6508"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84" w:history="1">
        <w:r w:rsidRPr="00391EA4">
          <w:rPr>
            <w:rStyle w:val="Hyperlink"/>
            <w:rFonts w:ascii="Times New Roman" w:hAnsi="Times New Roman" w:cs="Times New Roman"/>
          </w:rPr>
          <w:t>3.</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Anforderungsanalyse</w:t>
        </w:r>
        <w:r>
          <w:rPr>
            <w:webHidden/>
          </w:rPr>
          <w:tab/>
        </w:r>
        <w:r>
          <w:rPr>
            <w:webHidden/>
          </w:rPr>
          <w:fldChar w:fldCharType="begin"/>
        </w:r>
        <w:r>
          <w:rPr>
            <w:webHidden/>
          </w:rPr>
          <w:instrText xml:space="preserve"> PAGEREF _Toc95940984 \h </w:instrText>
        </w:r>
        <w:r>
          <w:rPr>
            <w:webHidden/>
          </w:rPr>
        </w:r>
        <w:r>
          <w:rPr>
            <w:webHidden/>
          </w:rPr>
          <w:fldChar w:fldCharType="separate"/>
        </w:r>
        <w:r>
          <w:rPr>
            <w:webHidden/>
          </w:rPr>
          <w:t>3</w:t>
        </w:r>
        <w:r>
          <w:rPr>
            <w:webHidden/>
          </w:rPr>
          <w:fldChar w:fldCharType="end"/>
        </w:r>
      </w:hyperlink>
    </w:p>
    <w:p w14:paraId="0AFC201D" w14:textId="031AA22C"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85" w:history="1">
        <w:r w:rsidRPr="00391EA4">
          <w:rPr>
            <w:rStyle w:val="Hyperlink"/>
            <w:rFonts w:ascii="Times New Roman" w:hAnsi="Times New Roman" w:cs="Times New Roman"/>
          </w:rPr>
          <w:t>4.</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Modellierung</w:t>
        </w:r>
        <w:r>
          <w:rPr>
            <w:webHidden/>
          </w:rPr>
          <w:tab/>
        </w:r>
        <w:r>
          <w:rPr>
            <w:webHidden/>
          </w:rPr>
          <w:fldChar w:fldCharType="begin"/>
        </w:r>
        <w:r>
          <w:rPr>
            <w:webHidden/>
          </w:rPr>
          <w:instrText xml:space="preserve"> PAGEREF _Toc95940985 \h </w:instrText>
        </w:r>
        <w:r>
          <w:rPr>
            <w:webHidden/>
          </w:rPr>
        </w:r>
        <w:r>
          <w:rPr>
            <w:webHidden/>
          </w:rPr>
          <w:fldChar w:fldCharType="separate"/>
        </w:r>
        <w:r>
          <w:rPr>
            <w:webHidden/>
          </w:rPr>
          <w:t>4</w:t>
        </w:r>
        <w:r>
          <w:rPr>
            <w:webHidden/>
          </w:rPr>
          <w:fldChar w:fldCharType="end"/>
        </w:r>
      </w:hyperlink>
    </w:p>
    <w:p w14:paraId="0568A0B3" w14:textId="5E5AF804"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86" w:history="1">
        <w:r w:rsidRPr="00391EA4">
          <w:rPr>
            <w:rStyle w:val="Hyperlink"/>
            <w:rFonts w:ascii="Times New Roman" w:hAnsi="Times New Roman" w:cs="Times New Roman"/>
          </w:rPr>
          <w:t>4.1.</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Front-End Modellierung</w:t>
        </w:r>
        <w:r>
          <w:rPr>
            <w:webHidden/>
          </w:rPr>
          <w:tab/>
        </w:r>
        <w:r>
          <w:rPr>
            <w:webHidden/>
          </w:rPr>
          <w:fldChar w:fldCharType="begin"/>
        </w:r>
        <w:r>
          <w:rPr>
            <w:webHidden/>
          </w:rPr>
          <w:instrText xml:space="preserve"> PAGEREF _Toc95940986 \h </w:instrText>
        </w:r>
        <w:r>
          <w:rPr>
            <w:webHidden/>
          </w:rPr>
        </w:r>
        <w:r>
          <w:rPr>
            <w:webHidden/>
          </w:rPr>
          <w:fldChar w:fldCharType="separate"/>
        </w:r>
        <w:r>
          <w:rPr>
            <w:webHidden/>
          </w:rPr>
          <w:t>4</w:t>
        </w:r>
        <w:r>
          <w:rPr>
            <w:webHidden/>
          </w:rPr>
          <w:fldChar w:fldCharType="end"/>
        </w:r>
      </w:hyperlink>
    </w:p>
    <w:p w14:paraId="19E9B44B" w14:textId="06ECC204"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87" w:history="1">
        <w:r w:rsidRPr="00391EA4">
          <w:rPr>
            <w:rStyle w:val="Hyperlink"/>
            <w:rFonts w:ascii="Times New Roman" w:hAnsi="Times New Roman" w:cs="Times New Roman"/>
          </w:rPr>
          <w:t>4.1.1.</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Komponente – „AppComponent“</w:t>
        </w:r>
        <w:r>
          <w:rPr>
            <w:webHidden/>
          </w:rPr>
          <w:tab/>
        </w:r>
        <w:r>
          <w:rPr>
            <w:webHidden/>
          </w:rPr>
          <w:fldChar w:fldCharType="begin"/>
        </w:r>
        <w:r>
          <w:rPr>
            <w:webHidden/>
          </w:rPr>
          <w:instrText xml:space="preserve"> PAGEREF _Toc95940987 \h </w:instrText>
        </w:r>
        <w:r>
          <w:rPr>
            <w:webHidden/>
          </w:rPr>
        </w:r>
        <w:r>
          <w:rPr>
            <w:webHidden/>
          </w:rPr>
          <w:fldChar w:fldCharType="separate"/>
        </w:r>
        <w:r>
          <w:rPr>
            <w:webHidden/>
          </w:rPr>
          <w:t>4</w:t>
        </w:r>
        <w:r>
          <w:rPr>
            <w:webHidden/>
          </w:rPr>
          <w:fldChar w:fldCharType="end"/>
        </w:r>
      </w:hyperlink>
    </w:p>
    <w:p w14:paraId="35B65CBD" w14:textId="6547EBA8"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88" w:history="1">
        <w:r w:rsidRPr="00391EA4">
          <w:rPr>
            <w:rStyle w:val="Hyperlink"/>
            <w:rFonts w:ascii="Times New Roman" w:hAnsi="Times New Roman" w:cs="Times New Roman"/>
          </w:rPr>
          <w:t>4.1.2.</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Komponente – „DrawboardComponent“</w:t>
        </w:r>
        <w:r>
          <w:rPr>
            <w:webHidden/>
          </w:rPr>
          <w:tab/>
        </w:r>
        <w:r>
          <w:rPr>
            <w:webHidden/>
          </w:rPr>
          <w:fldChar w:fldCharType="begin"/>
        </w:r>
        <w:r>
          <w:rPr>
            <w:webHidden/>
          </w:rPr>
          <w:instrText xml:space="preserve"> PAGEREF _Toc95940988 \h </w:instrText>
        </w:r>
        <w:r>
          <w:rPr>
            <w:webHidden/>
          </w:rPr>
        </w:r>
        <w:r>
          <w:rPr>
            <w:webHidden/>
          </w:rPr>
          <w:fldChar w:fldCharType="separate"/>
        </w:r>
        <w:r>
          <w:rPr>
            <w:webHidden/>
          </w:rPr>
          <w:t>4</w:t>
        </w:r>
        <w:r>
          <w:rPr>
            <w:webHidden/>
          </w:rPr>
          <w:fldChar w:fldCharType="end"/>
        </w:r>
      </w:hyperlink>
    </w:p>
    <w:p w14:paraId="3010A10B" w14:textId="6B98B161"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89" w:history="1">
        <w:r w:rsidRPr="00391EA4">
          <w:rPr>
            <w:rStyle w:val="Hyperlink"/>
            <w:rFonts w:ascii="Times New Roman" w:hAnsi="Times New Roman" w:cs="Times New Roman"/>
          </w:rPr>
          <w:t>4.1.3.</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Komponente – „DrawtoolsComponent“</w:t>
        </w:r>
        <w:r>
          <w:rPr>
            <w:webHidden/>
          </w:rPr>
          <w:tab/>
        </w:r>
        <w:r>
          <w:rPr>
            <w:webHidden/>
          </w:rPr>
          <w:fldChar w:fldCharType="begin"/>
        </w:r>
        <w:r>
          <w:rPr>
            <w:webHidden/>
          </w:rPr>
          <w:instrText xml:space="preserve"> PAGEREF _Toc95940989 \h </w:instrText>
        </w:r>
        <w:r>
          <w:rPr>
            <w:webHidden/>
          </w:rPr>
        </w:r>
        <w:r>
          <w:rPr>
            <w:webHidden/>
          </w:rPr>
          <w:fldChar w:fldCharType="separate"/>
        </w:r>
        <w:r>
          <w:rPr>
            <w:webHidden/>
          </w:rPr>
          <w:t>4</w:t>
        </w:r>
        <w:r>
          <w:rPr>
            <w:webHidden/>
          </w:rPr>
          <w:fldChar w:fldCharType="end"/>
        </w:r>
      </w:hyperlink>
    </w:p>
    <w:p w14:paraId="08FEE96F" w14:textId="12314B52"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90" w:history="1">
        <w:r w:rsidRPr="00391EA4">
          <w:rPr>
            <w:rStyle w:val="Hyperlink"/>
            <w:rFonts w:ascii="Times New Roman" w:hAnsi="Times New Roman" w:cs="Times New Roman"/>
          </w:rPr>
          <w:t>4.1.4.</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Komponente – „HomeComponent“</w:t>
        </w:r>
        <w:r>
          <w:rPr>
            <w:webHidden/>
          </w:rPr>
          <w:tab/>
        </w:r>
        <w:r>
          <w:rPr>
            <w:webHidden/>
          </w:rPr>
          <w:fldChar w:fldCharType="begin"/>
        </w:r>
        <w:r>
          <w:rPr>
            <w:webHidden/>
          </w:rPr>
          <w:instrText xml:space="preserve"> PAGEREF _Toc95940990 \h </w:instrText>
        </w:r>
        <w:r>
          <w:rPr>
            <w:webHidden/>
          </w:rPr>
        </w:r>
        <w:r>
          <w:rPr>
            <w:webHidden/>
          </w:rPr>
          <w:fldChar w:fldCharType="separate"/>
        </w:r>
        <w:r>
          <w:rPr>
            <w:webHidden/>
          </w:rPr>
          <w:t>4</w:t>
        </w:r>
        <w:r>
          <w:rPr>
            <w:webHidden/>
          </w:rPr>
          <w:fldChar w:fldCharType="end"/>
        </w:r>
      </w:hyperlink>
    </w:p>
    <w:p w14:paraId="364DF0E9" w14:textId="3EAF7C81"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91" w:history="1">
        <w:r w:rsidRPr="00391EA4">
          <w:rPr>
            <w:rStyle w:val="Hyperlink"/>
            <w:rFonts w:ascii="Times New Roman" w:hAnsi="Times New Roman" w:cs="Times New Roman"/>
          </w:rPr>
          <w:t>4.1.5.</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Komponente – „JoinboardComponent“</w:t>
        </w:r>
        <w:r>
          <w:rPr>
            <w:webHidden/>
          </w:rPr>
          <w:tab/>
        </w:r>
        <w:r>
          <w:rPr>
            <w:webHidden/>
          </w:rPr>
          <w:fldChar w:fldCharType="begin"/>
        </w:r>
        <w:r>
          <w:rPr>
            <w:webHidden/>
          </w:rPr>
          <w:instrText xml:space="preserve"> PAGEREF _Toc95940991 \h </w:instrText>
        </w:r>
        <w:r>
          <w:rPr>
            <w:webHidden/>
          </w:rPr>
        </w:r>
        <w:r>
          <w:rPr>
            <w:webHidden/>
          </w:rPr>
          <w:fldChar w:fldCharType="separate"/>
        </w:r>
        <w:r>
          <w:rPr>
            <w:webHidden/>
          </w:rPr>
          <w:t>4</w:t>
        </w:r>
        <w:r>
          <w:rPr>
            <w:webHidden/>
          </w:rPr>
          <w:fldChar w:fldCharType="end"/>
        </w:r>
      </w:hyperlink>
    </w:p>
    <w:p w14:paraId="671FED37" w14:textId="361734F3"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92" w:history="1">
        <w:r w:rsidRPr="00391EA4">
          <w:rPr>
            <w:rStyle w:val="Hyperlink"/>
            <w:rFonts w:ascii="Times New Roman" w:hAnsi="Times New Roman" w:cs="Times New Roman"/>
          </w:rPr>
          <w:t>4.2.</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Back-End Implementierung</w:t>
        </w:r>
        <w:r>
          <w:rPr>
            <w:webHidden/>
          </w:rPr>
          <w:tab/>
        </w:r>
        <w:r>
          <w:rPr>
            <w:webHidden/>
          </w:rPr>
          <w:fldChar w:fldCharType="begin"/>
        </w:r>
        <w:r>
          <w:rPr>
            <w:webHidden/>
          </w:rPr>
          <w:instrText xml:space="preserve"> PAGEREF _Toc95940992 \h </w:instrText>
        </w:r>
        <w:r>
          <w:rPr>
            <w:webHidden/>
          </w:rPr>
        </w:r>
        <w:r>
          <w:rPr>
            <w:webHidden/>
          </w:rPr>
          <w:fldChar w:fldCharType="separate"/>
        </w:r>
        <w:r>
          <w:rPr>
            <w:webHidden/>
          </w:rPr>
          <w:t>4</w:t>
        </w:r>
        <w:r>
          <w:rPr>
            <w:webHidden/>
          </w:rPr>
          <w:fldChar w:fldCharType="end"/>
        </w:r>
      </w:hyperlink>
    </w:p>
    <w:p w14:paraId="4EDC3743" w14:textId="3F09525E"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93" w:history="1">
        <w:r w:rsidRPr="00391EA4">
          <w:rPr>
            <w:rStyle w:val="Hyperlink"/>
            <w:rFonts w:ascii="Times New Roman" w:hAnsi="Times New Roman" w:cs="Times New Roman"/>
          </w:rPr>
          <w:t>5.</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Implementierung</w:t>
        </w:r>
        <w:r>
          <w:rPr>
            <w:webHidden/>
          </w:rPr>
          <w:tab/>
        </w:r>
        <w:r>
          <w:rPr>
            <w:webHidden/>
          </w:rPr>
          <w:fldChar w:fldCharType="begin"/>
        </w:r>
        <w:r>
          <w:rPr>
            <w:webHidden/>
          </w:rPr>
          <w:instrText xml:space="preserve"> PAGEREF _Toc95940993 \h </w:instrText>
        </w:r>
        <w:r>
          <w:rPr>
            <w:webHidden/>
          </w:rPr>
        </w:r>
        <w:r>
          <w:rPr>
            <w:webHidden/>
          </w:rPr>
          <w:fldChar w:fldCharType="separate"/>
        </w:r>
        <w:r>
          <w:rPr>
            <w:webHidden/>
          </w:rPr>
          <w:t>5</w:t>
        </w:r>
        <w:r>
          <w:rPr>
            <w:webHidden/>
          </w:rPr>
          <w:fldChar w:fldCharType="end"/>
        </w:r>
      </w:hyperlink>
    </w:p>
    <w:p w14:paraId="7140EED6" w14:textId="75619297"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94" w:history="1">
        <w:r w:rsidRPr="00391EA4">
          <w:rPr>
            <w:rStyle w:val="Hyperlink"/>
            <w:rFonts w:ascii="Times New Roman" w:hAnsi="Times New Roman" w:cs="Times New Roman"/>
          </w:rPr>
          <w:t>5.1.</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Front-End Implementierung</w:t>
        </w:r>
        <w:r>
          <w:rPr>
            <w:webHidden/>
          </w:rPr>
          <w:tab/>
        </w:r>
        <w:r>
          <w:rPr>
            <w:webHidden/>
          </w:rPr>
          <w:fldChar w:fldCharType="begin"/>
        </w:r>
        <w:r>
          <w:rPr>
            <w:webHidden/>
          </w:rPr>
          <w:instrText xml:space="preserve"> PAGEREF _Toc95940994 \h </w:instrText>
        </w:r>
        <w:r>
          <w:rPr>
            <w:webHidden/>
          </w:rPr>
        </w:r>
        <w:r>
          <w:rPr>
            <w:webHidden/>
          </w:rPr>
          <w:fldChar w:fldCharType="separate"/>
        </w:r>
        <w:r>
          <w:rPr>
            <w:webHidden/>
          </w:rPr>
          <w:t>5</w:t>
        </w:r>
        <w:r>
          <w:rPr>
            <w:webHidden/>
          </w:rPr>
          <w:fldChar w:fldCharType="end"/>
        </w:r>
      </w:hyperlink>
    </w:p>
    <w:p w14:paraId="63177E5A" w14:textId="570823D5"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95" w:history="1">
        <w:r w:rsidRPr="00391EA4">
          <w:rPr>
            <w:rStyle w:val="Hyperlink"/>
            <w:rFonts w:ascii="Times New Roman" w:hAnsi="Times New Roman" w:cs="Times New Roman"/>
          </w:rPr>
          <w:t>6.</w:t>
        </w:r>
        <w:r>
          <w:rPr>
            <w:rFonts w:asciiTheme="minorHAnsi" w:eastAsiaTheme="minorEastAsia" w:hAnsiTheme="minorHAnsi" w:cstheme="minorBidi"/>
            <w:lang w:eastAsia="de-DE"/>
            <w14:scene3d>
              <w14:camera w14:prst="orthographicFront"/>
              <w14:lightRig w14:rig="threePt" w14:dir="t">
                <w14:rot w14:lat="0" w14:lon="0" w14:rev="0"/>
              </w14:lightRig>
            </w14:scene3d>
          </w:rPr>
          <w:tab/>
        </w:r>
        <w:r w:rsidRPr="00391EA4">
          <w:rPr>
            <w:rStyle w:val="Hyperlink"/>
            <w:rFonts w:ascii="Times New Roman" w:hAnsi="Times New Roman" w:cs="Times New Roman"/>
          </w:rPr>
          <w:t>Fazit</w:t>
        </w:r>
        <w:r>
          <w:rPr>
            <w:webHidden/>
          </w:rPr>
          <w:tab/>
        </w:r>
        <w:r>
          <w:rPr>
            <w:webHidden/>
          </w:rPr>
          <w:fldChar w:fldCharType="begin"/>
        </w:r>
        <w:r>
          <w:rPr>
            <w:webHidden/>
          </w:rPr>
          <w:instrText xml:space="preserve"> PAGEREF _Toc95940995 \h </w:instrText>
        </w:r>
        <w:r>
          <w:rPr>
            <w:webHidden/>
          </w:rPr>
        </w:r>
        <w:r>
          <w:rPr>
            <w:webHidden/>
          </w:rPr>
          <w:fldChar w:fldCharType="separate"/>
        </w:r>
        <w:r>
          <w:rPr>
            <w:webHidden/>
          </w:rPr>
          <w:t>8</w:t>
        </w:r>
        <w:r>
          <w:rPr>
            <w:webHidden/>
          </w:rPr>
          <w:fldChar w:fldCharType="end"/>
        </w:r>
      </w:hyperlink>
    </w:p>
    <w:p w14:paraId="17573138" w14:textId="4BBD494A" w:rsidR="00762062" w:rsidRDefault="00762062">
      <w:pPr>
        <w:pStyle w:val="Verzeichnis1"/>
        <w:rPr>
          <w:rFonts w:asciiTheme="minorHAnsi" w:eastAsiaTheme="minorEastAsia" w:hAnsiTheme="minorHAnsi" w:cstheme="minorBidi"/>
          <w:lang w:eastAsia="de-DE"/>
          <w14:scene3d>
            <w14:camera w14:prst="orthographicFront"/>
            <w14:lightRig w14:rig="threePt" w14:dir="t">
              <w14:rot w14:lat="0" w14:lon="0" w14:rev="0"/>
            </w14:lightRig>
          </w14:scene3d>
        </w:rPr>
      </w:pPr>
      <w:hyperlink w:anchor="_Toc95940996" w:history="1">
        <w:r w:rsidRPr="00391EA4">
          <w:rPr>
            <w:rStyle w:val="Hyperlink"/>
            <w:rFonts w:ascii="Times New Roman" w:hAnsi="Times New Roman" w:cs="Times New Roman"/>
          </w:rPr>
          <w:t>Erklärung</w:t>
        </w:r>
        <w:r>
          <w:rPr>
            <w:webHidden/>
          </w:rPr>
          <w:tab/>
        </w:r>
        <w:r>
          <w:rPr>
            <w:webHidden/>
          </w:rPr>
          <w:fldChar w:fldCharType="begin"/>
        </w:r>
        <w:r>
          <w:rPr>
            <w:webHidden/>
          </w:rPr>
          <w:instrText xml:space="preserve"> PAGEREF _Toc95940996 \h </w:instrText>
        </w:r>
        <w:r>
          <w:rPr>
            <w:webHidden/>
          </w:rPr>
        </w:r>
        <w:r>
          <w:rPr>
            <w:webHidden/>
          </w:rPr>
          <w:fldChar w:fldCharType="separate"/>
        </w:r>
        <w:r>
          <w:rPr>
            <w:webHidden/>
          </w:rPr>
          <w:t>14</w:t>
        </w:r>
        <w:r>
          <w:rPr>
            <w:webHidden/>
          </w:rPr>
          <w:fldChar w:fldCharType="end"/>
        </w:r>
      </w:hyperlink>
    </w:p>
    <w:p w14:paraId="20B977E4" w14:textId="0707E1C0" w:rsidR="00C23FF1" w:rsidRPr="00D27719" w:rsidRDefault="00964AD8" w:rsidP="00C81E59">
      <w:pPr>
        <w:spacing w:line="300" w:lineRule="exact"/>
        <w:rPr>
          <w:rFonts w:ascii="Times New Roman" w:hAnsi="Times New Roman" w:cs="Times New Roman"/>
          <w:color w:val="00B050"/>
        </w:rPr>
      </w:pPr>
      <w:r w:rsidRPr="00C81E59">
        <w:rPr>
          <w:rFonts w:ascii="Times New Roman" w:hAnsi="Times New Roman" w:cs="Times New Roman"/>
          <w:b/>
          <w:sz w:val="18"/>
          <w:szCs w:val="18"/>
        </w:rPr>
        <w:fldChar w:fldCharType="end"/>
      </w:r>
      <w:r w:rsidR="00C23FF1" w:rsidRPr="00D27719">
        <w:rPr>
          <w:rFonts w:ascii="Times New Roman" w:hAnsi="Times New Roman" w:cs="Times New Roman"/>
        </w:rPr>
        <w:br w:type="page"/>
      </w:r>
      <w:bookmarkStart w:id="0" w:name="_Toc502691742"/>
      <w:bookmarkStart w:id="1" w:name="_Toc14101837"/>
      <w:bookmarkStart w:id="2" w:name="_Toc25075617"/>
      <w:r w:rsidR="00C23FF1" w:rsidRPr="00D27719">
        <w:rPr>
          <w:rFonts w:ascii="Times New Roman" w:hAnsi="Times New Roman" w:cs="Times New Roman"/>
          <w:color w:val="00B050"/>
        </w:rPr>
        <w:lastRenderedPageBreak/>
        <w:t xml:space="preserve">II. </w:t>
      </w:r>
      <w:r w:rsidR="00C23FF1" w:rsidRPr="00D27719">
        <w:rPr>
          <w:rFonts w:ascii="Times New Roman" w:hAnsi="Times New Roman" w:cs="Times New Roman"/>
          <w:color w:val="00B050"/>
          <w:sz w:val="28"/>
          <w:szCs w:val="28"/>
        </w:rPr>
        <w:t>Abkürzungsverzeichnis</w:t>
      </w:r>
      <w:bookmarkEnd w:id="0"/>
      <w:bookmarkEnd w:id="1"/>
      <w:bookmarkEnd w:id="2"/>
    </w:p>
    <w:p w14:paraId="43D06D7B" w14:textId="77777777" w:rsidR="00022280" w:rsidRPr="00D27719" w:rsidRDefault="00022280" w:rsidP="00C81E59">
      <w:pPr>
        <w:tabs>
          <w:tab w:val="left" w:pos="1701"/>
        </w:tabs>
        <w:spacing w:line="300" w:lineRule="exact"/>
        <w:rPr>
          <w:rFonts w:ascii="Times New Roman" w:hAnsi="Times New Roman" w:cs="Times New Roman"/>
        </w:rPr>
      </w:pPr>
    </w:p>
    <w:p w14:paraId="00C3D30C" w14:textId="6C0CBE29" w:rsidR="00BD22C2" w:rsidRDefault="000545EB" w:rsidP="00C81E59">
      <w:pPr>
        <w:tabs>
          <w:tab w:val="left" w:pos="1701"/>
        </w:tabs>
        <w:spacing w:line="300" w:lineRule="exact"/>
        <w:rPr>
          <w:rFonts w:ascii="Times New Roman" w:hAnsi="Times New Roman" w:cs="Times New Roman"/>
          <w:bCs/>
        </w:rPr>
      </w:pPr>
      <w:r>
        <w:rPr>
          <w:rFonts w:ascii="Times New Roman" w:hAnsi="Times New Roman" w:cs="Times New Roman"/>
        </w:rPr>
        <w:t>HTML</w:t>
      </w:r>
      <w:r w:rsidR="00BD22C2" w:rsidRPr="00D27719">
        <w:rPr>
          <w:rFonts w:ascii="Times New Roman" w:hAnsi="Times New Roman" w:cs="Times New Roman"/>
        </w:rPr>
        <w:tab/>
      </w:r>
      <w:r w:rsidRPr="000545EB">
        <w:rPr>
          <w:rFonts w:ascii="Times New Roman" w:hAnsi="Times New Roman" w:cs="Times New Roman"/>
          <w:bCs/>
        </w:rPr>
        <w:t>Hypertext Markup Language</w:t>
      </w:r>
    </w:p>
    <w:p w14:paraId="3FE822EF" w14:textId="59B1E024" w:rsidR="00165E9F" w:rsidRPr="00D27719" w:rsidRDefault="00165E9F" w:rsidP="00C81E59">
      <w:pPr>
        <w:tabs>
          <w:tab w:val="left" w:pos="1701"/>
        </w:tabs>
        <w:spacing w:line="300" w:lineRule="exact"/>
        <w:rPr>
          <w:rFonts w:ascii="Times New Roman" w:hAnsi="Times New Roman" w:cs="Times New Roman"/>
        </w:rPr>
      </w:pPr>
      <w:r>
        <w:rPr>
          <w:rFonts w:ascii="Times New Roman" w:hAnsi="Times New Roman" w:cs="Times New Roman"/>
          <w:bCs/>
        </w:rPr>
        <w:t>UML</w:t>
      </w:r>
      <w:r>
        <w:rPr>
          <w:rFonts w:ascii="Times New Roman" w:hAnsi="Times New Roman" w:cs="Times New Roman"/>
          <w:bCs/>
        </w:rPr>
        <w:tab/>
        <w:t>Unified Modelling Language</w:t>
      </w:r>
    </w:p>
    <w:p w14:paraId="5EB8C62E" w14:textId="2DD9AA20" w:rsidR="000F1543" w:rsidRPr="00D27719" w:rsidRDefault="000F1543" w:rsidP="00C81E59">
      <w:pPr>
        <w:tabs>
          <w:tab w:val="left" w:pos="1701"/>
        </w:tabs>
        <w:spacing w:line="300" w:lineRule="exact"/>
        <w:rPr>
          <w:rFonts w:ascii="Times New Roman" w:hAnsi="Times New Roman" w:cs="Times New Roman"/>
          <w:b/>
        </w:rPr>
      </w:pPr>
      <w:r w:rsidRPr="00D27719">
        <w:rPr>
          <w:rFonts w:ascii="Times New Roman" w:hAnsi="Times New Roman" w:cs="Times New Roman"/>
        </w:rPr>
        <w:t>QR</w:t>
      </w:r>
      <w:r w:rsidRPr="00D27719">
        <w:rPr>
          <w:rFonts w:ascii="Times New Roman" w:hAnsi="Times New Roman" w:cs="Times New Roman"/>
        </w:rPr>
        <w:tab/>
      </w:r>
      <w:r w:rsidRPr="00D27719">
        <w:rPr>
          <w:rFonts w:ascii="Times New Roman" w:hAnsi="Times New Roman" w:cs="Times New Roman"/>
          <w:b/>
        </w:rPr>
        <w:t>Q</w:t>
      </w:r>
      <w:r w:rsidRPr="00D27719">
        <w:rPr>
          <w:rFonts w:ascii="Times New Roman" w:hAnsi="Times New Roman" w:cs="Times New Roman"/>
        </w:rPr>
        <w:t>uick</w:t>
      </w:r>
      <w:r w:rsidRPr="00D27719">
        <w:rPr>
          <w:rFonts w:ascii="Times New Roman" w:hAnsi="Times New Roman" w:cs="Times New Roman"/>
          <w:b/>
        </w:rPr>
        <w:t xml:space="preserve"> R</w:t>
      </w:r>
      <w:r w:rsidRPr="00D27719">
        <w:rPr>
          <w:rFonts w:ascii="Times New Roman" w:hAnsi="Times New Roman" w:cs="Times New Roman"/>
        </w:rPr>
        <w:t>esponse</w:t>
      </w:r>
    </w:p>
    <w:p w14:paraId="4010ABC8" w14:textId="0E11FCB7" w:rsidR="00451E76" w:rsidRPr="00D27719" w:rsidRDefault="004A7850" w:rsidP="00C81E59">
      <w:pPr>
        <w:tabs>
          <w:tab w:val="left" w:pos="1701"/>
        </w:tabs>
        <w:spacing w:line="300" w:lineRule="exact"/>
        <w:rPr>
          <w:rFonts w:ascii="Times New Roman" w:hAnsi="Times New Roman" w:cs="Times New Roman"/>
        </w:rPr>
      </w:pPr>
      <w:r w:rsidRPr="00D27719">
        <w:rPr>
          <w:rFonts w:ascii="Times New Roman" w:hAnsi="Times New Roman" w:cs="Times New Roman"/>
        </w:rPr>
        <w:t>UI</w:t>
      </w:r>
      <w:r w:rsidR="00451E76" w:rsidRPr="00D27719">
        <w:rPr>
          <w:rFonts w:ascii="Times New Roman" w:hAnsi="Times New Roman" w:cs="Times New Roman"/>
        </w:rPr>
        <w:tab/>
      </w:r>
      <w:r w:rsidR="00A8733D" w:rsidRPr="00D27719">
        <w:rPr>
          <w:rFonts w:ascii="Times New Roman" w:hAnsi="Times New Roman" w:cs="Times New Roman"/>
          <w:b/>
        </w:rPr>
        <w:t>U</w:t>
      </w:r>
      <w:r w:rsidR="00A8733D" w:rsidRPr="00D27719">
        <w:rPr>
          <w:rFonts w:ascii="Times New Roman" w:hAnsi="Times New Roman" w:cs="Times New Roman"/>
        </w:rPr>
        <w:t>se</w:t>
      </w:r>
      <w:r w:rsidR="00A8733D" w:rsidRPr="00D27719">
        <w:rPr>
          <w:rFonts w:ascii="Times New Roman" w:hAnsi="Times New Roman" w:cs="Times New Roman"/>
          <w:b/>
        </w:rPr>
        <w:t>r I</w:t>
      </w:r>
      <w:r w:rsidR="00A8733D" w:rsidRPr="00D27719">
        <w:rPr>
          <w:rFonts w:ascii="Times New Roman" w:hAnsi="Times New Roman" w:cs="Times New Roman"/>
        </w:rPr>
        <w:t>nterface</w:t>
      </w:r>
    </w:p>
    <w:p w14:paraId="55DFA37E" w14:textId="75CFE5FD" w:rsidR="00D90415" w:rsidRPr="00D27719" w:rsidRDefault="0076799A" w:rsidP="00C81E59">
      <w:pPr>
        <w:tabs>
          <w:tab w:val="left" w:pos="1701"/>
        </w:tabs>
        <w:spacing w:line="300" w:lineRule="exact"/>
        <w:rPr>
          <w:rFonts w:ascii="Times New Roman" w:hAnsi="Times New Roman" w:cs="Times New Roman"/>
        </w:rPr>
      </w:pPr>
      <w:r w:rsidRPr="00D27719">
        <w:rPr>
          <w:rFonts w:ascii="Times New Roman" w:hAnsi="Times New Roman" w:cs="Times New Roman"/>
        </w:rPr>
        <w:t>UX</w:t>
      </w:r>
      <w:r w:rsidRPr="00D27719">
        <w:rPr>
          <w:rFonts w:ascii="Times New Roman" w:hAnsi="Times New Roman" w:cs="Times New Roman"/>
        </w:rPr>
        <w:tab/>
      </w:r>
      <w:r w:rsidRPr="00D27719">
        <w:rPr>
          <w:rFonts w:ascii="Times New Roman" w:hAnsi="Times New Roman" w:cs="Times New Roman"/>
          <w:b/>
        </w:rPr>
        <w:t>U</w:t>
      </w:r>
      <w:r w:rsidRPr="00D27719">
        <w:rPr>
          <w:rFonts w:ascii="Times New Roman" w:hAnsi="Times New Roman" w:cs="Times New Roman"/>
        </w:rPr>
        <w:t>se</w:t>
      </w:r>
      <w:r w:rsidRPr="00D27719">
        <w:rPr>
          <w:rFonts w:ascii="Times New Roman" w:hAnsi="Times New Roman" w:cs="Times New Roman"/>
          <w:b/>
        </w:rPr>
        <w:t xml:space="preserve">r </w:t>
      </w:r>
      <w:r w:rsidRPr="00D27719">
        <w:rPr>
          <w:rFonts w:ascii="Times New Roman" w:hAnsi="Times New Roman" w:cs="Times New Roman"/>
        </w:rPr>
        <w:t>E</w:t>
      </w:r>
      <w:r w:rsidRPr="00D27719">
        <w:rPr>
          <w:rFonts w:ascii="Times New Roman" w:hAnsi="Times New Roman" w:cs="Times New Roman"/>
          <w:b/>
        </w:rPr>
        <w:t>x</w:t>
      </w:r>
      <w:r w:rsidRPr="00D27719">
        <w:rPr>
          <w:rFonts w:ascii="Times New Roman" w:hAnsi="Times New Roman" w:cs="Times New Roman"/>
        </w:rPr>
        <w:t>perience</w:t>
      </w:r>
    </w:p>
    <w:p w14:paraId="63E90F36" w14:textId="77777777" w:rsidR="008C6430" w:rsidRPr="00D27719" w:rsidRDefault="008C6430" w:rsidP="00C81E59">
      <w:pPr>
        <w:tabs>
          <w:tab w:val="left" w:pos="1701"/>
        </w:tabs>
        <w:spacing w:line="300" w:lineRule="exact"/>
        <w:rPr>
          <w:rFonts w:ascii="Times New Roman" w:hAnsi="Times New Roman" w:cs="Times New Roman"/>
        </w:rPr>
      </w:pPr>
    </w:p>
    <w:p w14:paraId="78194E4D" w14:textId="6898B59D" w:rsidR="00D90415" w:rsidRPr="00D27719" w:rsidRDefault="00D90415" w:rsidP="00C81E59">
      <w:pPr>
        <w:pStyle w:val="berschrift4"/>
        <w:spacing w:line="300" w:lineRule="exact"/>
        <w:rPr>
          <w:rFonts w:ascii="Times New Roman" w:hAnsi="Times New Roman" w:cs="Times New Roman"/>
          <w:color w:val="00B050"/>
        </w:rPr>
      </w:pPr>
      <w:r w:rsidRPr="00D27719">
        <w:rPr>
          <w:rFonts w:ascii="Times New Roman" w:hAnsi="Times New Roman" w:cs="Times New Roman"/>
          <w:color w:val="00B050"/>
        </w:rPr>
        <w:t>III. Abbildungsverzeichnis</w:t>
      </w:r>
    </w:p>
    <w:p w14:paraId="6D6C8AE4" w14:textId="77777777" w:rsidR="00D90415" w:rsidRPr="00D27719" w:rsidRDefault="00D90415" w:rsidP="00C81E59">
      <w:pPr>
        <w:tabs>
          <w:tab w:val="left" w:pos="1701"/>
        </w:tabs>
        <w:spacing w:line="300" w:lineRule="exact"/>
        <w:rPr>
          <w:rFonts w:ascii="Times New Roman" w:hAnsi="Times New Roman" w:cs="Times New Roman"/>
        </w:rPr>
      </w:pPr>
    </w:p>
    <w:p w14:paraId="4BC8F6ED" w14:textId="5ADF8BBA" w:rsidR="00886C6D" w:rsidRPr="00D27719" w:rsidRDefault="00886C6D" w:rsidP="00C81E59">
      <w:pPr>
        <w:spacing w:line="300" w:lineRule="exact"/>
        <w:rPr>
          <w:rFonts w:ascii="Times New Roman" w:hAnsi="Times New Roman" w:cs="Times New Roman"/>
        </w:rPr>
      </w:pPr>
      <w:r w:rsidRPr="00D27719">
        <w:rPr>
          <w:rFonts w:ascii="Times New Roman" w:hAnsi="Times New Roman" w:cs="Times New Roman"/>
        </w:rPr>
        <w:fldChar w:fldCharType="begin"/>
      </w:r>
      <w:r w:rsidRPr="00D27719">
        <w:rPr>
          <w:rFonts w:ascii="Times New Roman" w:hAnsi="Times New Roman" w:cs="Times New Roman"/>
        </w:rPr>
        <w:instrText xml:space="preserve"> TOC \h \z \c "Abbildung" </w:instrText>
      </w:r>
      <w:r w:rsidRPr="00D27719">
        <w:rPr>
          <w:rFonts w:ascii="Times New Roman" w:hAnsi="Times New Roman" w:cs="Times New Roman"/>
        </w:rPr>
        <w:fldChar w:fldCharType="separate"/>
      </w:r>
      <w:r w:rsidR="00D27719">
        <w:rPr>
          <w:rFonts w:ascii="Times New Roman" w:hAnsi="Times New Roman" w:cs="Times New Roman"/>
          <w:b/>
          <w:bCs/>
          <w:noProof/>
        </w:rPr>
        <w:t>Es konnten keine Einträge für ein Abbildungsverzeichnis gefunden werden.</w:t>
      </w:r>
      <w:r w:rsidRPr="00D27719">
        <w:rPr>
          <w:rFonts w:ascii="Times New Roman" w:hAnsi="Times New Roman" w:cs="Times New Roman"/>
        </w:rPr>
        <w:fldChar w:fldCharType="end"/>
      </w:r>
    </w:p>
    <w:p w14:paraId="528F7958" w14:textId="516C98CB" w:rsidR="006F6823" w:rsidRPr="00D27719" w:rsidRDefault="006F6823" w:rsidP="00C81E59">
      <w:pPr>
        <w:pStyle w:val="berschrift4"/>
        <w:spacing w:line="300" w:lineRule="exact"/>
        <w:rPr>
          <w:rFonts w:ascii="Times New Roman" w:hAnsi="Times New Roman" w:cs="Times New Roman"/>
          <w:color w:val="00B050"/>
        </w:rPr>
      </w:pPr>
      <w:bookmarkStart w:id="3" w:name="_Toc25075619"/>
      <w:r w:rsidRPr="00D27719">
        <w:rPr>
          <w:rFonts w:ascii="Times New Roman" w:hAnsi="Times New Roman" w:cs="Times New Roman"/>
          <w:color w:val="00B050"/>
        </w:rPr>
        <w:t>I</w:t>
      </w:r>
      <w:r w:rsidR="00C561F8" w:rsidRPr="00D27719">
        <w:rPr>
          <w:rFonts w:ascii="Times New Roman" w:hAnsi="Times New Roman" w:cs="Times New Roman"/>
          <w:color w:val="00B050"/>
        </w:rPr>
        <w:t>V</w:t>
      </w:r>
      <w:r w:rsidRPr="00D27719">
        <w:rPr>
          <w:rFonts w:ascii="Times New Roman" w:hAnsi="Times New Roman" w:cs="Times New Roman"/>
          <w:color w:val="00B050"/>
        </w:rPr>
        <w:t>. Tabellenverzeichnis</w:t>
      </w:r>
      <w:bookmarkEnd w:id="3"/>
    </w:p>
    <w:p w14:paraId="61FF9EB0" w14:textId="67501737" w:rsidR="005B4D00" w:rsidRPr="00D27719" w:rsidRDefault="005B4D00" w:rsidP="00C81E59">
      <w:pPr>
        <w:spacing w:line="300" w:lineRule="exact"/>
        <w:rPr>
          <w:rFonts w:ascii="Times New Roman" w:hAnsi="Times New Roman" w:cs="Times New Roman"/>
        </w:rPr>
      </w:pPr>
    </w:p>
    <w:p w14:paraId="06977572" w14:textId="03089DFA" w:rsidR="006F6823" w:rsidRPr="00D27719" w:rsidRDefault="00C64FE6" w:rsidP="00C81E59">
      <w:pPr>
        <w:spacing w:line="300" w:lineRule="exact"/>
        <w:rPr>
          <w:rFonts w:ascii="Times New Roman" w:hAnsi="Times New Roman" w:cs="Times New Roman"/>
        </w:rPr>
      </w:pPr>
      <w:r w:rsidRPr="00D27719">
        <w:rPr>
          <w:rFonts w:ascii="Times New Roman" w:hAnsi="Times New Roman" w:cs="Times New Roman"/>
        </w:rPr>
        <w:fldChar w:fldCharType="begin"/>
      </w:r>
      <w:r w:rsidRPr="00D27719">
        <w:rPr>
          <w:rFonts w:ascii="Times New Roman" w:hAnsi="Times New Roman" w:cs="Times New Roman"/>
        </w:rPr>
        <w:instrText xml:space="preserve"> TOC \h \z \c "Tabelle" </w:instrText>
      </w:r>
      <w:r w:rsidRPr="00D27719">
        <w:rPr>
          <w:rFonts w:ascii="Times New Roman" w:hAnsi="Times New Roman" w:cs="Times New Roman"/>
        </w:rPr>
        <w:fldChar w:fldCharType="separate"/>
      </w:r>
      <w:r w:rsidR="00D27719">
        <w:rPr>
          <w:rFonts w:ascii="Times New Roman" w:hAnsi="Times New Roman" w:cs="Times New Roman"/>
          <w:b/>
          <w:bCs/>
          <w:noProof/>
        </w:rPr>
        <w:t>Es konnten keine Einträge für ein Abbildungsverzeichnis gefunden werden.</w:t>
      </w:r>
      <w:r w:rsidRPr="00D27719">
        <w:rPr>
          <w:rFonts w:ascii="Times New Roman" w:hAnsi="Times New Roman" w:cs="Times New Roman"/>
        </w:rPr>
        <w:fldChar w:fldCharType="end"/>
      </w:r>
    </w:p>
    <w:p w14:paraId="2A4385A1" w14:textId="77777777" w:rsidR="00C561F8" w:rsidRPr="00D27719" w:rsidRDefault="00C561F8" w:rsidP="00C81E59">
      <w:pPr>
        <w:spacing w:line="300" w:lineRule="exact"/>
        <w:rPr>
          <w:rFonts w:ascii="Times New Roman" w:hAnsi="Times New Roman" w:cs="Times New Roman"/>
        </w:rPr>
      </w:pPr>
    </w:p>
    <w:p w14:paraId="4DF36AFE" w14:textId="77777777" w:rsidR="005B4D00" w:rsidRPr="00D27719" w:rsidRDefault="005B4D00" w:rsidP="00C81E59">
      <w:pPr>
        <w:spacing w:line="300" w:lineRule="exact"/>
        <w:rPr>
          <w:rFonts w:ascii="Times New Roman" w:hAnsi="Times New Roman" w:cs="Times New Roman"/>
        </w:rPr>
      </w:pPr>
    </w:p>
    <w:p w14:paraId="402CD081" w14:textId="77777777" w:rsidR="005B4D00" w:rsidRPr="00D27719" w:rsidRDefault="005B4D00" w:rsidP="00C81E59">
      <w:pPr>
        <w:spacing w:line="300" w:lineRule="exact"/>
        <w:rPr>
          <w:rFonts w:ascii="Times New Roman" w:hAnsi="Times New Roman" w:cs="Times New Roman"/>
        </w:rPr>
        <w:sectPr w:rsidR="005B4D00" w:rsidRPr="00D27719" w:rsidSect="0004475E">
          <w:pgSz w:w="11906" w:h="16838"/>
          <w:pgMar w:top="1440" w:right="1080" w:bottom="1440" w:left="1080" w:header="709" w:footer="709" w:gutter="0"/>
          <w:pgNumType w:fmt="upperRoman" w:start="1"/>
          <w:cols w:space="708"/>
          <w:docGrid w:linePitch="360"/>
        </w:sectPr>
      </w:pPr>
    </w:p>
    <w:p w14:paraId="02ED748D" w14:textId="5453B2C2" w:rsidR="00BA4DB9" w:rsidRPr="00675200" w:rsidRDefault="00BA4DB9" w:rsidP="00C81E59">
      <w:pPr>
        <w:pStyle w:val="berschrift1"/>
        <w:numPr>
          <w:ilvl w:val="0"/>
          <w:numId w:val="1"/>
        </w:numPr>
        <w:spacing w:line="300" w:lineRule="exact"/>
        <w:ind w:left="340" w:hanging="340"/>
        <w:rPr>
          <w:rFonts w:ascii="Times New Roman" w:hAnsi="Times New Roman" w:cs="Times New Roman"/>
          <w:color w:val="00B050"/>
          <w:sz w:val="28"/>
        </w:rPr>
      </w:pPr>
      <w:bookmarkStart w:id="4" w:name="_Toc95940982"/>
      <w:r w:rsidRPr="00675200">
        <w:rPr>
          <w:rFonts w:ascii="Times New Roman" w:hAnsi="Times New Roman" w:cs="Times New Roman"/>
          <w:color w:val="00B050"/>
          <w:sz w:val="28"/>
        </w:rPr>
        <w:lastRenderedPageBreak/>
        <w:t>Einleitung</w:t>
      </w:r>
      <w:bookmarkEnd w:id="4"/>
    </w:p>
    <w:p w14:paraId="0DAAFD32" w14:textId="77777777" w:rsidR="00D27719" w:rsidRPr="00675200" w:rsidRDefault="00D2771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In unserem Projekt erstellen wir eine Website, auf der ein Nutzer sich mit seinem Namen oder Anonym anmelden und mit verschiedenen Werkzeugen eine Zeichenfläche bearbeiten kann. Erstellt der Nutzer zuvor eine Session oder tritt einer Session eines anderen Nutzers bei, so können alle Nutzer der Session in einem Chat miteinander kommunizieren und die Zeichenfläche gemeinsam bearbeiten. Die verwendeten Technologien sind Netty als Server, </w:t>
      </w:r>
      <w:proofErr w:type="spellStart"/>
      <w:r w:rsidRPr="00675200">
        <w:rPr>
          <w:rFonts w:ascii="Times New Roman" w:hAnsi="Times New Roman" w:cs="Times New Roman"/>
          <w:sz w:val="24"/>
          <w:szCs w:val="24"/>
        </w:rPr>
        <w:t>WebSockets</w:t>
      </w:r>
      <w:proofErr w:type="spellEnd"/>
      <w:r w:rsidRPr="00675200">
        <w:rPr>
          <w:rFonts w:ascii="Times New Roman" w:hAnsi="Times New Roman" w:cs="Times New Roman"/>
          <w:sz w:val="24"/>
          <w:szCs w:val="24"/>
        </w:rPr>
        <w:t xml:space="preserve"> (Socket.IO) für die Kommunikation zwischen Server und Clients und AngularJS als JavaScript – Framework zur Erstellung unserer Webanwendung.</w:t>
      </w:r>
    </w:p>
    <w:p w14:paraId="03CA9461" w14:textId="3EF46F42" w:rsidR="00762062" w:rsidRDefault="00D2771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Ich habe keine Ahnung was ich sonst dazu schreiben soll …</w:t>
      </w:r>
    </w:p>
    <w:p w14:paraId="5A95C6B2" w14:textId="07C54ED1" w:rsidR="00D27719" w:rsidRPr="00675200" w:rsidRDefault="00762062" w:rsidP="00762062">
      <w:pPr>
        <w:spacing w:after="200" w:line="276" w:lineRule="auto"/>
        <w:jc w:val="left"/>
        <w:rPr>
          <w:rFonts w:ascii="Times New Roman" w:hAnsi="Times New Roman" w:cs="Times New Roman"/>
          <w:sz w:val="24"/>
          <w:szCs w:val="24"/>
        </w:rPr>
      </w:pPr>
      <w:r>
        <w:rPr>
          <w:rFonts w:ascii="Times New Roman" w:hAnsi="Times New Roman" w:cs="Times New Roman"/>
          <w:sz w:val="24"/>
          <w:szCs w:val="24"/>
        </w:rPr>
        <w:br w:type="page"/>
      </w:r>
    </w:p>
    <w:p w14:paraId="7B0CBB60" w14:textId="101F87BF" w:rsidR="009035F4" w:rsidRPr="00675200" w:rsidRDefault="00D27719" w:rsidP="00C81E59">
      <w:pPr>
        <w:pStyle w:val="berschrift1"/>
        <w:numPr>
          <w:ilvl w:val="0"/>
          <w:numId w:val="1"/>
        </w:numPr>
        <w:spacing w:line="300" w:lineRule="exact"/>
        <w:ind w:left="340" w:hanging="340"/>
        <w:rPr>
          <w:rFonts w:ascii="Times New Roman" w:hAnsi="Times New Roman" w:cs="Times New Roman"/>
          <w:color w:val="00B050"/>
          <w:sz w:val="28"/>
        </w:rPr>
      </w:pPr>
      <w:bookmarkStart w:id="5" w:name="_Toc95940983"/>
      <w:r w:rsidRPr="00675200">
        <w:rPr>
          <w:rFonts w:ascii="Times New Roman" w:hAnsi="Times New Roman" w:cs="Times New Roman"/>
          <w:color w:val="00B050"/>
          <w:sz w:val="28"/>
        </w:rPr>
        <w:lastRenderedPageBreak/>
        <w:t>Vorstellung der Technologie</w:t>
      </w:r>
      <w:bookmarkEnd w:id="5"/>
    </w:p>
    <w:p w14:paraId="58B9BE22" w14:textId="50211CC9" w:rsidR="00DE55E0" w:rsidRPr="00675200" w:rsidRDefault="00D27719" w:rsidP="00C81E59">
      <w:pPr>
        <w:spacing w:line="300" w:lineRule="exact"/>
        <w:rPr>
          <w:rFonts w:ascii="Times New Roman" w:hAnsi="Times New Roman" w:cs="Times New Roman"/>
          <w:sz w:val="24"/>
          <w:szCs w:val="24"/>
        </w:rPr>
      </w:pPr>
      <w:bookmarkStart w:id="6" w:name="_Toc14101840"/>
      <w:r w:rsidRPr="00675200">
        <w:rPr>
          <w:rFonts w:ascii="Times New Roman" w:hAnsi="Times New Roman" w:cs="Times New Roman"/>
          <w:sz w:val="24"/>
          <w:szCs w:val="24"/>
        </w:rPr>
        <w:t>Text</w:t>
      </w:r>
    </w:p>
    <w:p w14:paraId="420C3829" w14:textId="1703E485" w:rsidR="00FB652B" w:rsidRPr="00675200" w:rsidRDefault="00762062" w:rsidP="00762062">
      <w:pPr>
        <w:spacing w:after="200" w:line="276" w:lineRule="auto"/>
        <w:jc w:val="left"/>
        <w:rPr>
          <w:rFonts w:ascii="Times New Roman" w:hAnsi="Times New Roman" w:cs="Times New Roman"/>
          <w:sz w:val="24"/>
          <w:szCs w:val="24"/>
        </w:rPr>
      </w:pPr>
      <w:r>
        <w:rPr>
          <w:rFonts w:ascii="Times New Roman" w:hAnsi="Times New Roman" w:cs="Times New Roman"/>
          <w:sz w:val="24"/>
          <w:szCs w:val="24"/>
        </w:rPr>
        <w:br w:type="page"/>
      </w:r>
    </w:p>
    <w:p w14:paraId="27F8B08D" w14:textId="641EEC72" w:rsidR="00D27719" w:rsidRPr="00675200" w:rsidRDefault="00D27719" w:rsidP="00C81E59">
      <w:pPr>
        <w:pStyle w:val="berschrift1"/>
        <w:numPr>
          <w:ilvl w:val="0"/>
          <w:numId w:val="1"/>
        </w:numPr>
        <w:spacing w:line="300" w:lineRule="exact"/>
        <w:ind w:left="340" w:hanging="340"/>
        <w:rPr>
          <w:rFonts w:ascii="Times New Roman" w:hAnsi="Times New Roman" w:cs="Times New Roman"/>
          <w:color w:val="00B050"/>
          <w:sz w:val="28"/>
        </w:rPr>
      </w:pPr>
      <w:bookmarkStart w:id="7" w:name="_Toc95940984"/>
      <w:r w:rsidRPr="00675200">
        <w:rPr>
          <w:rFonts w:ascii="Times New Roman" w:hAnsi="Times New Roman" w:cs="Times New Roman"/>
          <w:color w:val="00B050"/>
          <w:sz w:val="28"/>
        </w:rPr>
        <w:lastRenderedPageBreak/>
        <w:t>Anforderungsanalyse</w:t>
      </w:r>
      <w:bookmarkEnd w:id="7"/>
    </w:p>
    <w:p w14:paraId="679D04ED" w14:textId="5EB9218C" w:rsidR="00D27719" w:rsidRPr="00675200" w:rsidRDefault="00D2771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Als Ausgangspunkt für unsere Anforderungsanalyse habe wir 5 Use-Cases erstellt: „Anmelden auf der Website“, „Starten einer Zeichen-Session“, „Beitreten einer Zeichen-Session“, „Bemalen der Zeichenfläche“ und „Mainaktivität“.</w:t>
      </w:r>
    </w:p>
    <w:p w14:paraId="283FAA97" w14:textId="77777777" w:rsidR="00D27719" w:rsidRPr="00675200" w:rsidRDefault="00D2771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Beim ersten Use-Case, dem Anmelden auf der Website muss unser System dem Nutzer die Möglichkeit bieten sich entweder als Gast (anonym) oder mit einem Benutzernamen anzumelden. Des Weiteren muss es dazu fähig sein den Namen des Nutzers zu speichern und sollte diesen auch nach der Speicherung anzeigen können.</w:t>
      </w:r>
    </w:p>
    <w:p w14:paraId="2D80197B" w14:textId="77777777" w:rsidR="00D27719" w:rsidRPr="00675200" w:rsidRDefault="00D2771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Im zweiten Use-Case „Starten einer Zeichen-Session“ muss das System dem Nutzer (Host) die Möglichkeit bieten eine neue Session zu starten und diese danach zu konfigurieren. Nach dem Konfigurieren muss das System einen Session-Key erstellen und sollte diesen anzeigen können. Mit dem Session-Key können dann andere Nutzer der Session beitreten (Use-Case „Beitreten einer Zeichen-Session“). Nach dem Anzeigen des Session-Keys muss das System ihn abspeichern können.</w:t>
      </w:r>
    </w:p>
    <w:p w14:paraId="265E471F" w14:textId="77777777" w:rsidR="00D27719" w:rsidRPr="00675200" w:rsidRDefault="00D2771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Der dritte Use-Case ist „Beitreten einer Zeichen-Session“. Nach dem Anzeigen der Möglichkeit zum Session-Beitritt muss der Nutzer sich mit dem Session-Keys eines anderen Nutzers in der Session anmelden können. Diese Eingabe wird dann vom System validiert. Nach erfolgreicher Validierung wird eine Verbindung zur Session aufgebaut, andernfalls wird diese Verbindung nicht hergestellt.</w:t>
      </w:r>
    </w:p>
    <w:p w14:paraId="09DB3606" w14:textId="77777777" w:rsidR="00D27719" w:rsidRPr="00675200" w:rsidRDefault="00D2771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Im Use-Case „Bemalen der Zeichenfläche“ muss das System als erstes überprüfen, ob eine Session existiert und nach erfolgreicher </w:t>
      </w:r>
      <w:proofErr w:type="spellStart"/>
      <w:r w:rsidRPr="00675200">
        <w:rPr>
          <w:rFonts w:ascii="Times New Roman" w:hAnsi="Times New Roman" w:cs="Times New Roman"/>
          <w:sz w:val="24"/>
          <w:szCs w:val="24"/>
        </w:rPr>
        <w:t>Sessionüberprüfung</w:t>
      </w:r>
      <w:proofErr w:type="spellEnd"/>
      <w:r w:rsidRPr="00675200">
        <w:rPr>
          <w:rFonts w:ascii="Times New Roman" w:hAnsi="Times New Roman" w:cs="Times New Roman"/>
          <w:sz w:val="24"/>
          <w:szCs w:val="24"/>
        </w:rPr>
        <w:t xml:space="preserve"> (Session existiert) wird es die anderen Nutzer der Session anzeigen. Ein Bemalen der Zeichenfläche ist auch ohne existierende Session möglich, allerdings dann nur für den Nutzer alleine. </w:t>
      </w:r>
    </w:p>
    <w:p w14:paraId="39B43BC7" w14:textId="77777777" w:rsidR="00D27719" w:rsidRPr="00675200" w:rsidRDefault="00D2771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Nach der </w:t>
      </w:r>
      <w:proofErr w:type="spellStart"/>
      <w:r w:rsidRPr="00675200">
        <w:rPr>
          <w:rFonts w:ascii="Times New Roman" w:hAnsi="Times New Roman" w:cs="Times New Roman"/>
          <w:sz w:val="24"/>
          <w:szCs w:val="24"/>
        </w:rPr>
        <w:t>Sessionüberprüfung</w:t>
      </w:r>
      <w:proofErr w:type="spellEnd"/>
      <w:r w:rsidRPr="00675200">
        <w:rPr>
          <w:rFonts w:ascii="Times New Roman" w:hAnsi="Times New Roman" w:cs="Times New Roman"/>
          <w:sz w:val="24"/>
          <w:szCs w:val="24"/>
        </w:rPr>
        <w:t xml:space="preserve"> soll der Nutzer das Zeichentool ändern und die Zeichenfläche mit dem ausgewählten Tool bearbeiten können. Darauffolgend muss das System die Zeichenfläche bei allen Nutzern aktualisieren und wird diese anzeigen. Zuletzt muss der Nutzer die Möglichkeit haben die Session zu schließen bzw. diese zu verlassen (wenn zuvor einer Sitzung beigetreten wurde). Beim Scheitern der Schließung bleibt der Nutzer in der Zeichenfläche und kann wieder das Zeichentool ändern bzw. die Zeichenfläche bearbeiten.</w:t>
      </w:r>
    </w:p>
    <w:p w14:paraId="6B21AC37" w14:textId="615AD646" w:rsidR="00762062" w:rsidRDefault="00D2771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Zu guter Letzt kommt noch das Use-Case „Mainaktivität“. Hierbei wird nur beschrieben, dass das System allgemein dazu fähig sein wird alle Interaktionsmöglichkeiten anzuzeigen und dem Nutzer die Möglichkeit der Auswahl einer Interaktion bietet. Außerdem muss das System nach der Auswahl einer Zeichensession die Anmeldung bei der Website überprüfen und nach dem Scheitern dieser dem Nutzer die Möglichkeit bieten sich selbst anzumelden.</w:t>
      </w:r>
    </w:p>
    <w:p w14:paraId="34EF74A6" w14:textId="17E7DA68" w:rsidR="00FB652B" w:rsidRPr="00675200" w:rsidRDefault="00762062" w:rsidP="00762062">
      <w:pPr>
        <w:spacing w:after="200" w:line="276" w:lineRule="auto"/>
        <w:jc w:val="left"/>
        <w:rPr>
          <w:rFonts w:ascii="Times New Roman" w:hAnsi="Times New Roman" w:cs="Times New Roman"/>
          <w:sz w:val="24"/>
          <w:szCs w:val="24"/>
        </w:rPr>
      </w:pPr>
      <w:r>
        <w:rPr>
          <w:rFonts w:ascii="Times New Roman" w:hAnsi="Times New Roman" w:cs="Times New Roman"/>
          <w:sz w:val="24"/>
          <w:szCs w:val="24"/>
        </w:rPr>
        <w:br w:type="page"/>
      </w:r>
    </w:p>
    <w:p w14:paraId="5B265F0B" w14:textId="673BA5E5" w:rsidR="00D27719" w:rsidRPr="00675200" w:rsidRDefault="00D27719" w:rsidP="00C81E59">
      <w:pPr>
        <w:pStyle w:val="berschrift1"/>
        <w:numPr>
          <w:ilvl w:val="0"/>
          <w:numId w:val="1"/>
        </w:numPr>
        <w:spacing w:line="300" w:lineRule="exact"/>
        <w:ind w:left="340" w:hanging="340"/>
        <w:rPr>
          <w:rFonts w:ascii="Times New Roman" w:hAnsi="Times New Roman" w:cs="Times New Roman"/>
          <w:color w:val="00B050"/>
          <w:sz w:val="28"/>
        </w:rPr>
      </w:pPr>
      <w:bookmarkStart w:id="8" w:name="_Toc95940985"/>
      <w:r w:rsidRPr="00675200">
        <w:rPr>
          <w:rFonts w:ascii="Times New Roman" w:hAnsi="Times New Roman" w:cs="Times New Roman"/>
          <w:color w:val="00B050"/>
          <w:sz w:val="28"/>
        </w:rPr>
        <w:lastRenderedPageBreak/>
        <w:t>Modellierung</w:t>
      </w:r>
      <w:bookmarkEnd w:id="8"/>
    </w:p>
    <w:p w14:paraId="7658379A" w14:textId="508C9663" w:rsidR="004D1549" w:rsidRPr="00675200" w:rsidRDefault="004D1549" w:rsidP="004D1549">
      <w:pPr>
        <w:rPr>
          <w:sz w:val="24"/>
          <w:szCs w:val="24"/>
        </w:rPr>
      </w:pPr>
      <w:r w:rsidRPr="00675200">
        <w:rPr>
          <w:sz w:val="24"/>
          <w:szCs w:val="24"/>
        </w:rPr>
        <w:t>Hallo</w:t>
      </w:r>
    </w:p>
    <w:p w14:paraId="10C80C44" w14:textId="30F70CFF" w:rsidR="004D1549" w:rsidRPr="00675200" w:rsidRDefault="004D1549" w:rsidP="004D1549">
      <w:pPr>
        <w:pStyle w:val="berschrift1"/>
        <w:numPr>
          <w:ilvl w:val="1"/>
          <w:numId w:val="1"/>
        </w:numPr>
        <w:spacing w:line="300" w:lineRule="exact"/>
        <w:rPr>
          <w:rFonts w:ascii="Times New Roman" w:hAnsi="Times New Roman" w:cs="Times New Roman"/>
          <w:color w:val="00B050"/>
          <w:sz w:val="28"/>
        </w:rPr>
      </w:pPr>
      <w:bookmarkStart w:id="9" w:name="_Toc95940986"/>
      <w:r w:rsidRPr="00675200">
        <w:rPr>
          <w:rFonts w:ascii="Times New Roman" w:hAnsi="Times New Roman" w:cs="Times New Roman"/>
          <w:color w:val="00B050"/>
          <w:sz w:val="28"/>
        </w:rPr>
        <w:t>Front-End Modellierung</w:t>
      </w:r>
      <w:bookmarkEnd w:id="9"/>
    </w:p>
    <w:p w14:paraId="11ABD310" w14:textId="77777777" w:rsidR="00E30386" w:rsidRPr="00675200" w:rsidRDefault="00E30386"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Die grundlegenden Klassenstruktur in Angular ist als Model-View-Controller Pattern aufgebaut und ist wie folgt:</w:t>
      </w:r>
    </w:p>
    <w:p w14:paraId="07CCD5DF" w14:textId="7E5F49DB" w:rsidR="00E30386" w:rsidRPr="00675200" w:rsidRDefault="00E30386" w:rsidP="007514A5">
      <w:pPr>
        <w:pStyle w:val="Listenabsatz"/>
        <w:numPr>
          <w:ilvl w:val="0"/>
          <w:numId w:val="12"/>
        </w:numPr>
        <w:spacing w:line="300" w:lineRule="exact"/>
        <w:rPr>
          <w:rFonts w:ascii="Times New Roman" w:hAnsi="Times New Roman" w:cs="Times New Roman"/>
          <w:sz w:val="24"/>
          <w:szCs w:val="24"/>
        </w:rPr>
      </w:pPr>
      <w:r w:rsidRPr="00675200">
        <w:rPr>
          <w:rFonts w:ascii="Times New Roman" w:hAnsi="Times New Roman" w:cs="Times New Roman"/>
          <w:sz w:val="24"/>
          <w:szCs w:val="24"/>
        </w:rPr>
        <w:t>„Components“ – Controller</w:t>
      </w:r>
    </w:p>
    <w:p w14:paraId="5835834F" w14:textId="77777777" w:rsidR="00E30386" w:rsidRPr="00675200" w:rsidRDefault="00E30386" w:rsidP="007514A5">
      <w:pPr>
        <w:pStyle w:val="Listenabsatz"/>
        <w:numPr>
          <w:ilvl w:val="0"/>
          <w:numId w:val="12"/>
        </w:numPr>
        <w:spacing w:line="300" w:lineRule="exact"/>
        <w:rPr>
          <w:rFonts w:ascii="Times New Roman" w:hAnsi="Times New Roman" w:cs="Times New Roman"/>
          <w:sz w:val="24"/>
          <w:szCs w:val="24"/>
        </w:rPr>
      </w:pPr>
      <w:r w:rsidRPr="00675200">
        <w:rPr>
          <w:rFonts w:ascii="Times New Roman" w:hAnsi="Times New Roman" w:cs="Times New Roman"/>
          <w:sz w:val="24"/>
          <w:szCs w:val="24"/>
        </w:rPr>
        <w:t>„Component-Template“ (HTML) – View</w:t>
      </w:r>
    </w:p>
    <w:p w14:paraId="4EFDE74D" w14:textId="35FDB63B" w:rsidR="00E904CF" w:rsidRPr="00675200" w:rsidRDefault="00E30386" w:rsidP="007514A5">
      <w:pPr>
        <w:pStyle w:val="Listenabsatz"/>
        <w:numPr>
          <w:ilvl w:val="0"/>
          <w:numId w:val="12"/>
        </w:num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Services“ </w:t>
      </w:r>
      <w:r w:rsidR="00E904CF" w:rsidRPr="00675200">
        <w:rPr>
          <w:rFonts w:ascii="Times New Roman" w:hAnsi="Times New Roman" w:cs="Times New Roman"/>
          <w:sz w:val="24"/>
          <w:szCs w:val="24"/>
        </w:rPr>
        <w:t>–</w:t>
      </w:r>
      <w:r w:rsidRPr="00675200">
        <w:rPr>
          <w:rFonts w:ascii="Times New Roman" w:hAnsi="Times New Roman" w:cs="Times New Roman"/>
          <w:sz w:val="24"/>
          <w:szCs w:val="24"/>
        </w:rPr>
        <w:t xml:space="preserve"> Model</w:t>
      </w:r>
    </w:p>
    <w:p w14:paraId="6144CF6C" w14:textId="77777777" w:rsidR="0055633B" w:rsidRPr="00675200" w:rsidRDefault="0055633B" w:rsidP="00C81E59">
      <w:pPr>
        <w:pStyle w:val="Listenabsatz"/>
        <w:spacing w:line="300" w:lineRule="exact"/>
        <w:rPr>
          <w:rFonts w:ascii="Times New Roman" w:hAnsi="Times New Roman" w:cs="Times New Roman"/>
          <w:sz w:val="24"/>
          <w:szCs w:val="24"/>
        </w:rPr>
      </w:pPr>
    </w:p>
    <w:p w14:paraId="3B989365" w14:textId="7F9B0B7D" w:rsidR="004D1549" w:rsidRPr="00675200" w:rsidRDefault="00675200" w:rsidP="00C81E59">
      <w:pPr>
        <w:spacing w:line="300" w:lineRule="exact"/>
        <w:rPr>
          <w:rFonts w:ascii="Times New Roman" w:hAnsi="Times New Roman" w:cs="Times New Roman"/>
          <w:sz w:val="24"/>
          <w:szCs w:val="24"/>
        </w:rPr>
      </w:pPr>
      <w:r w:rsidRPr="00675200">
        <w:rPr>
          <w:rFonts w:ascii="Times New Roman" w:hAnsi="Times New Roman" w:cs="Times New Roman"/>
          <w:noProof/>
          <w:sz w:val="24"/>
          <w:szCs w:val="24"/>
        </w:rPr>
        <w:drawing>
          <wp:anchor distT="0" distB="0" distL="114300" distR="114300" simplePos="0" relativeHeight="251659277" behindDoc="0" locked="0" layoutInCell="1" allowOverlap="1" wp14:anchorId="38FA01FB" wp14:editId="60879AF3">
            <wp:simplePos x="0" y="0"/>
            <wp:positionH relativeFrom="margin">
              <wp:posOffset>0</wp:posOffset>
            </wp:positionH>
            <wp:positionV relativeFrom="paragraph">
              <wp:posOffset>1240790</wp:posOffset>
            </wp:positionV>
            <wp:extent cx="6199505" cy="3126105"/>
            <wp:effectExtent l="0" t="0" r="0" b="0"/>
            <wp:wrapSquare wrapText="bothSides"/>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99505" cy="3126105"/>
                    </a:xfrm>
                    <a:prstGeom prst="rect">
                      <a:avLst/>
                    </a:prstGeom>
                  </pic:spPr>
                </pic:pic>
              </a:graphicData>
            </a:graphic>
            <wp14:sizeRelH relativeFrom="page">
              <wp14:pctWidth>0</wp14:pctWidth>
            </wp14:sizeRelH>
            <wp14:sizeRelV relativeFrom="page">
              <wp14:pctHeight>0</wp14:pctHeight>
            </wp14:sizeRelV>
          </wp:anchor>
        </w:drawing>
      </w:r>
      <w:r w:rsidRPr="00675200">
        <w:rPr>
          <w:noProof/>
          <w:sz w:val="24"/>
          <w:szCs w:val="24"/>
        </w:rPr>
        <mc:AlternateContent>
          <mc:Choice Requires="wps">
            <w:drawing>
              <wp:anchor distT="0" distB="0" distL="114300" distR="114300" simplePos="0" relativeHeight="251661325" behindDoc="0" locked="0" layoutInCell="1" allowOverlap="1" wp14:anchorId="7FD5BB28" wp14:editId="2BCECD87">
                <wp:simplePos x="0" y="0"/>
                <wp:positionH relativeFrom="column">
                  <wp:posOffset>0</wp:posOffset>
                </wp:positionH>
                <wp:positionV relativeFrom="paragraph">
                  <wp:posOffset>4424045</wp:posOffset>
                </wp:positionV>
                <wp:extent cx="6199505" cy="635"/>
                <wp:effectExtent l="0" t="0" r="0" b="0"/>
                <wp:wrapSquare wrapText="bothSides"/>
                <wp:docPr id="4" name="Textfeld 4"/>
                <wp:cNvGraphicFramePr/>
                <a:graphic xmlns:a="http://schemas.openxmlformats.org/drawingml/2006/main">
                  <a:graphicData uri="http://schemas.microsoft.com/office/word/2010/wordprocessingShape">
                    <wps:wsp>
                      <wps:cNvSpPr txBox="1"/>
                      <wps:spPr>
                        <a:xfrm>
                          <a:off x="0" y="0"/>
                          <a:ext cx="6199505" cy="635"/>
                        </a:xfrm>
                        <a:prstGeom prst="rect">
                          <a:avLst/>
                        </a:prstGeom>
                        <a:solidFill>
                          <a:prstClr val="white"/>
                        </a:solidFill>
                        <a:ln>
                          <a:noFill/>
                        </a:ln>
                      </wps:spPr>
                      <wps:txbx>
                        <w:txbxContent>
                          <w:p w14:paraId="39B300C6" w14:textId="44A1F5F3" w:rsidR="004D1549" w:rsidRPr="000F17A7" w:rsidRDefault="004D1549" w:rsidP="004D1549">
                            <w:pPr>
                              <w:pStyle w:val="Beschriftung"/>
                              <w:rPr>
                                <w:rFonts w:ascii="Times New Roman" w:hAnsi="Times New Roman" w:cs="Times New Roman"/>
                              </w:rPr>
                            </w:pPr>
                            <w:r>
                              <w:t xml:space="preserve">Abbildung </w:t>
                            </w:r>
                            <w:r>
                              <w:fldChar w:fldCharType="begin"/>
                            </w:r>
                            <w:r>
                              <w:instrText xml:space="preserve"> SEQ Abbildung \* ARABIC </w:instrText>
                            </w:r>
                            <w:r>
                              <w:fldChar w:fldCharType="separate"/>
                            </w:r>
                            <w:r w:rsidR="00762062">
                              <w:rPr>
                                <w:noProof/>
                              </w:rPr>
                              <w:t>1</w:t>
                            </w:r>
                            <w:r>
                              <w:fldChar w:fldCharType="end"/>
                            </w:r>
                            <w:r>
                              <w:t>: Hierarchische View(HTML)-Struktur der Front-End Anwendung in Angul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FD5BB28" id="_x0000_t202" coordsize="21600,21600" o:spt="202" path="m,l,21600r21600,l21600,xe">
                <v:stroke joinstyle="miter"/>
                <v:path gradientshapeok="t" o:connecttype="rect"/>
              </v:shapetype>
              <v:shape id="Textfeld 4" o:spid="_x0000_s1026" type="#_x0000_t202" style="position:absolute;left:0;text-align:left;margin-left:0;margin-top:348.35pt;width:488.1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jCIFgIAADgEAAAOAAAAZHJzL2Uyb0RvYy54bWysU8Fu2zAMvQ/YPwi6L046JFiN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" stroked="f">
                <v:textbox style="mso-fit-shape-to-text:t" inset="0,0,0,0">
                  <w:txbxContent>
                    <w:p w14:paraId="39B300C6" w14:textId="44A1F5F3" w:rsidR="004D1549" w:rsidRPr="000F17A7" w:rsidRDefault="004D1549" w:rsidP="004D1549">
                      <w:pPr>
                        <w:pStyle w:val="Beschriftung"/>
                        <w:rPr>
                          <w:rFonts w:ascii="Times New Roman" w:hAnsi="Times New Roman" w:cs="Times New Roman"/>
                        </w:rPr>
                      </w:pPr>
                      <w:r>
                        <w:t xml:space="preserve">Abbildung </w:t>
                      </w:r>
                      <w:r>
                        <w:fldChar w:fldCharType="begin"/>
                      </w:r>
                      <w:r>
                        <w:instrText xml:space="preserve"> SEQ Abbildung \* ARABIC </w:instrText>
                      </w:r>
                      <w:r>
                        <w:fldChar w:fldCharType="separate"/>
                      </w:r>
                      <w:r w:rsidR="00762062">
                        <w:rPr>
                          <w:noProof/>
                        </w:rPr>
                        <w:t>1</w:t>
                      </w:r>
                      <w:r>
                        <w:fldChar w:fldCharType="end"/>
                      </w:r>
                      <w:r>
                        <w:t>: Hierarchische View(HTML)-Struktur der Front-End Anwendung in Angular</w:t>
                      </w:r>
                    </w:p>
                  </w:txbxContent>
                </v:textbox>
                <w10:wrap type="square"/>
              </v:shape>
            </w:pict>
          </mc:Fallback>
        </mc:AlternateContent>
      </w:r>
      <w:r w:rsidR="00E904CF" w:rsidRPr="00675200">
        <w:rPr>
          <w:rFonts w:ascii="Times New Roman" w:hAnsi="Times New Roman" w:cs="Times New Roman"/>
          <w:sz w:val="24"/>
          <w:szCs w:val="24"/>
        </w:rPr>
        <w:t xml:space="preserve">Die Komponenten und Views sind hierbei immer fest verbunden um im Laufe der </w:t>
      </w:r>
      <w:r w:rsidR="00165E9F" w:rsidRPr="00675200">
        <w:rPr>
          <w:rFonts w:ascii="Times New Roman" w:hAnsi="Times New Roman" w:cs="Times New Roman"/>
          <w:sz w:val="24"/>
          <w:szCs w:val="24"/>
        </w:rPr>
        <w:t>UML-</w:t>
      </w:r>
      <w:r w:rsidR="00E904CF" w:rsidRPr="00675200">
        <w:rPr>
          <w:rFonts w:ascii="Times New Roman" w:hAnsi="Times New Roman" w:cs="Times New Roman"/>
          <w:sz w:val="24"/>
          <w:szCs w:val="24"/>
        </w:rPr>
        <w:t>Struktur der Front-End Anwendung ergibt sich eine hierarchische Organisation zwischen diese</w:t>
      </w:r>
      <w:r w:rsidR="00165E9F" w:rsidRPr="00675200">
        <w:rPr>
          <w:rFonts w:ascii="Times New Roman" w:hAnsi="Times New Roman" w:cs="Times New Roman"/>
          <w:sz w:val="24"/>
          <w:szCs w:val="24"/>
        </w:rPr>
        <w:t>n</w:t>
      </w:r>
      <w:r w:rsidR="00E904CF" w:rsidRPr="00675200">
        <w:rPr>
          <w:rFonts w:ascii="Times New Roman" w:hAnsi="Times New Roman" w:cs="Times New Roman"/>
          <w:sz w:val="24"/>
          <w:szCs w:val="24"/>
        </w:rPr>
        <w:t>. So stellt „AppModule“ &amp; „index.html“ das Kernstück der Anwendung dar, da es alle weiteren Komponenten/HTML-Template Paare definiert und so diese davon abhängig sind</w:t>
      </w:r>
      <w:r w:rsidR="004D1549" w:rsidRPr="00675200">
        <w:rPr>
          <w:rFonts w:ascii="Times New Roman" w:hAnsi="Times New Roman" w:cs="Times New Roman"/>
          <w:sz w:val="24"/>
          <w:szCs w:val="24"/>
        </w:rPr>
        <w:t xml:space="preserve"> (vgl. Abbildung 1)</w:t>
      </w:r>
      <w:r w:rsidR="00E904CF" w:rsidRPr="00675200">
        <w:rPr>
          <w:rFonts w:ascii="Times New Roman" w:hAnsi="Times New Roman" w:cs="Times New Roman"/>
          <w:sz w:val="24"/>
          <w:szCs w:val="24"/>
        </w:rPr>
        <w:t xml:space="preserve">. </w:t>
      </w:r>
      <w:r w:rsidR="004D1549" w:rsidRPr="00675200">
        <w:rPr>
          <w:rFonts w:ascii="Times New Roman" w:hAnsi="Times New Roman" w:cs="Times New Roman"/>
          <w:sz w:val="24"/>
          <w:szCs w:val="24"/>
        </w:rPr>
        <w:t xml:space="preserve">Diese HTML-Klassen sind dabei immer unmittelbar mit den gleichnamigen Komponenten verknüpft und spiegeln somit das Verhältnis </w:t>
      </w:r>
      <w:r w:rsidR="001567F8" w:rsidRPr="00675200">
        <w:rPr>
          <w:rFonts w:ascii="Times New Roman" w:hAnsi="Times New Roman" w:cs="Times New Roman"/>
          <w:sz w:val="24"/>
          <w:szCs w:val="24"/>
        </w:rPr>
        <w:t>[</w:t>
      </w:r>
      <w:r w:rsidR="004D1549" w:rsidRPr="00675200">
        <w:rPr>
          <w:rFonts w:ascii="Times New Roman" w:hAnsi="Times New Roman" w:cs="Times New Roman"/>
          <w:sz w:val="24"/>
          <w:szCs w:val="24"/>
        </w:rPr>
        <w:t xml:space="preserve">View </w:t>
      </w:r>
      <w:r w:rsidR="004D1549" w:rsidRPr="00675200">
        <w:rPr>
          <w:rFonts w:ascii="Times New Roman" w:hAnsi="Times New Roman" w:cs="Times New Roman"/>
          <w:sz w:val="24"/>
          <w:szCs w:val="24"/>
        </w:rPr>
        <w:sym w:font="Wingdings" w:char="F0F3"/>
      </w:r>
      <w:r w:rsidR="004D1549" w:rsidRPr="00675200">
        <w:rPr>
          <w:rFonts w:ascii="Times New Roman" w:hAnsi="Times New Roman" w:cs="Times New Roman"/>
          <w:sz w:val="24"/>
          <w:szCs w:val="24"/>
        </w:rPr>
        <w:t xml:space="preserve"> Controller</w:t>
      </w:r>
      <w:r w:rsidR="001567F8" w:rsidRPr="00675200">
        <w:rPr>
          <w:rFonts w:ascii="Times New Roman" w:hAnsi="Times New Roman" w:cs="Times New Roman"/>
          <w:sz w:val="24"/>
          <w:szCs w:val="24"/>
        </w:rPr>
        <w:t>]</w:t>
      </w:r>
      <w:r w:rsidR="004D1549" w:rsidRPr="00675200">
        <w:rPr>
          <w:rFonts w:ascii="Times New Roman" w:hAnsi="Times New Roman" w:cs="Times New Roman"/>
          <w:sz w:val="24"/>
          <w:szCs w:val="24"/>
        </w:rPr>
        <w:t xml:space="preserve"> dar</w:t>
      </w:r>
      <w:r w:rsidR="001567F8" w:rsidRPr="00675200">
        <w:rPr>
          <w:rFonts w:ascii="Times New Roman" w:hAnsi="Times New Roman" w:cs="Times New Roman"/>
          <w:sz w:val="24"/>
          <w:szCs w:val="24"/>
        </w:rPr>
        <w:t>.</w:t>
      </w:r>
    </w:p>
    <w:p w14:paraId="7D8C7D32" w14:textId="0C341904" w:rsidR="00E30386" w:rsidRPr="00675200" w:rsidRDefault="0055633B"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Daraufhin folgt „AppComponent“ &amp; „app.component.html“, welches die erste realisierte Komponente darstellt. Innerhalb dieser Komponente werden auch die anderen erstellten Komponenten des Programmes angezeigt. </w:t>
      </w:r>
      <w:r w:rsidR="00E904CF" w:rsidRPr="00675200">
        <w:rPr>
          <w:rFonts w:ascii="Times New Roman" w:hAnsi="Times New Roman" w:cs="Times New Roman"/>
          <w:sz w:val="24"/>
          <w:szCs w:val="24"/>
        </w:rPr>
        <w:t>Diese</w:t>
      </w:r>
      <w:r w:rsidRPr="00675200">
        <w:rPr>
          <w:rFonts w:ascii="Times New Roman" w:hAnsi="Times New Roman" w:cs="Times New Roman"/>
          <w:sz w:val="24"/>
          <w:szCs w:val="24"/>
        </w:rPr>
        <w:t xml:space="preserve"> weiteren</w:t>
      </w:r>
      <w:r w:rsidR="00E904CF" w:rsidRPr="00675200">
        <w:rPr>
          <w:rFonts w:ascii="Times New Roman" w:hAnsi="Times New Roman" w:cs="Times New Roman"/>
          <w:sz w:val="24"/>
          <w:szCs w:val="24"/>
        </w:rPr>
        <w:t xml:space="preserve"> Komponenten haben wir basierend auf den Anforderungen in fünf Komponenten aufgeteilt</w:t>
      </w:r>
      <w:r w:rsidRPr="00675200">
        <w:rPr>
          <w:rFonts w:ascii="Times New Roman" w:hAnsi="Times New Roman" w:cs="Times New Roman"/>
          <w:sz w:val="24"/>
          <w:szCs w:val="24"/>
        </w:rPr>
        <w:t>: „HomeComponent“, „NavBarComponent“, „JoinboardComponent“, „DrawboardComponent“ und „DrawtoolsComponent“.</w:t>
      </w:r>
      <w:r w:rsidR="00DF7788" w:rsidRPr="00675200">
        <w:rPr>
          <w:rFonts w:ascii="Times New Roman" w:hAnsi="Times New Roman" w:cs="Times New Roman"/>
          <w:sz w:val="24"/>
          <w:szCs w:val="24"/>
        </w:rPr>
        <w:t xml:space="preserve"> Wobei „NavBarComponent“ hier nur die obere Navigationsleiste anzeigt, welches für diesen Iterationsschritt jedoch unwichtig ist. Im späteren Verlauf können hier aber auch weiter Funktionen eingebaut werden.</w:t>
      </w:r>
    </w:p>
    <w:p w14:paraId="6E6D827C" w14:textId="6C93F59A" w:rsidR="00920A2A" w:rsidRPr="00675200" w:rsidRDefault="00DF7788" w:rsidP="004D1549">
      <w:pPr>
        <w:pStyle w:val="berschrift1"/>
        <w:numPr>
          <w:ilvl w:val="2"/>
          <w:numId w:val="1"/>
        </w:numPr>
        <w:spacing w:line="300" w:lineRule="exact"/>
        <w:rPr>
          <w:rFonts w:ascii="Times New Roman" w:hAnsi="Times New Roman" w:cs="Times New Roman"/>
          <w:color w:val="00B050"/>
          <w:sz w:val="28"/>
        </w:rPr>
      </w:pPr>
      <w:bookmarkStart w:id="10" w:name="_Toc95940987"/>
      <w:r w:rsidRPr="00675200">
        <w:rPr>
          <w:rFonts w:ascii="Times New Roman" w:hAnsi="Times New Roman" w:cs="Times New Roman"/>
          <w:color w:val="00B050"/>
          <w:sz w:val="28"/>
        </w:rPr>
        <w:lastRenderedPageBreak/>
        <w:t>Komponente – „</w:t>
      </w:r>
      <w:r w:rsidR="00920A2A" w:rsidRPr="00675200">
        <w:rPr>
          <w:rFonts w:ascii="Times New Roman" w:hAnsi="Times New Roman" w:cs="Times New Roman"/>
          <w:color w:val="00B050"/>
          <w:sz w:val="28"/>
        </w:rPr>
        <w:t>AppComponent</w:t>
      </w:r>
      <w:r w:rsidRPr="00675200">
        <w:rPr>
          <w:rFonts w:ascii="Times New Roman" w:hAnsi="Times New Roman" w:cs="Times New Roman"/>
          <w:color w:val="00B050"/>
          <w:sz w:val="28"/>
        </w:rPr>
        <w:t>“</w:t>
      </w:r>
      <w:bookmarkEnd w:id="10"/>
    </w:p>
    <w:p w14:paraId="3C2CDA9B" w14:textId="60897AEC" w:rsidR="0055633B" w:rsidRPr="00675200" w:rsidRDefault="0055633B"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AppComponent“ stellt </w:t>
      </w:r>
      <w:r w:rsidR="00232AA1" w:rsidRPr="00675200">
        <w:rPr>
          <w:rFonts w:ascii="Times New Roman" w:hAnsi="Times New Roman" w:cs="Times New Roman"/>
          <w:sz w:val="24"/>
          <w:szCs w:val="24"/>
        </w:rPr>
        <w:t>hier</w:t>
      </w:r>
      <w:r w:rsidRPr="00675200">
        <w:rPr>
          <w:rFonts w:ascii="Times New Roman" w:hAnsi="Times New Roman" w:cs="Times New Roman"/>
          <w:sz w:val="24"/>
          <w:szCs w:val="24"/>
        </w:rPr>
        <w:t xml:space="preserve"> den ersten wichtigen Schlüsselpunkt der Anwendung dar, so überprüft dieses programmiertechnisch, ob der User sich schon angemeldet hat und manipuliert entsprechend die Haupt-HTML, um andere Komponenten anzuzeigen und nicht mehr relevante zu verbergen. Diese Verifizierung geschieht jedoch in anderen Klassen und so wird hier ein Observer-Pattern genutzt, um „AppComponent“ über den Anmeldestatus des Nutzers zu informieren. Dazu wird hier „UserHandlerService“ genutzt, woraufhin sich „AppComponent“ anmeldet. Erlangt nun die Komponente „HomeComponent“ den Anmeldestatus des Nutzers</w:t>
      </w:r>
      <w:r w:rsidR="00232AA1" w:rsidRPr="00675200">
        <w:rPr>
          <w:rFonts w:ascii="Times New Roman" w:hAnsi="Times New Roman" w:cs="Times New Roman"/>
          <w:sz w:val="24"/>
          <w:szCs w:val="24"/>
        </w:rPr>
        <w:t xml:space="preserve"> und gibt diesen and „UserHandlerService“ weiter</w:t>
      </w:r>
      <w:r w:rsidRPr="00675200">
        <w:rPr>
          <w:rFonts w:ascii="Times New Roman" w:hAnsi="Times New Roman" w:cs="Times New Roman"/>
          <w:sz w:val="24"/>
          <w:szCs w:val="24"/>
        </w:rPr>
        <w:t>, so wird „AppComponent“ darüber informiert und kann dementsprechend die HTML Anpassen, indem es das Document</w:t>
      </w:r>
      <w:r w:rsidR="00232AA1" w:rsidRPr="00675200">
        <w:rPr>
          <w:rFonts w:ascii="Times New Roman" w:hAnsi="Times New Roman" w:cs="Times New Roman"/>
          <w:sz w:val="24"/>
          <w:szCs w:val="24"/>
        </w:rPr>
        <w:t>-</w:t>
      </w:r>
      <w:r w:rsidRPr="00675200">
        <w:rPr>
          <w:rFonts w:ascii="Times New Roman" w:hAnsi="Times New Roman" w:cs="Times New Roman"/>
          <w:sz w:val="24"/>
          <w:szCs w:val="24"/>
        </w:rPr>
        <w:t>Object</w:t>
      </w:r>
      <w:r w:rsidR="00232AA1" w:rsidRPr="00675200">
        <w:rPr>
          <w:rFonts w:ascii="Times New Roman" w:hAnsi="Times New Roman" w:cs="Times New Roman"/>
          <w:sz w:val="24"/>
          <w:szCs w:val="24"/>
        </w:rPr>
        <w:t>-</w:t>
      </w:r>
      <w:r w:rsidRPr="00675200">
        <w:rPr>
          <w:rFonts w:ascii="Times New Roman" w:hAnsi="Times New Roman" w:cs="Times New Roman"/>
          <w:sz w:val="24"/>
          <w:szCs w:val="24"/>
        </w:rPr>
        <w:t>Model dieser ändert.</w:t>
      </w:r>
    </w:p>
    <w:p w14:paraId="153D9591" w14:textId="3A845A5B" w:rsidR="00A0480F" w:rsidRPr="00675200" w:rsidRDefault="00A0480F" w:rsidP="004D1549">
      <w:pPr>
        <w:pStyle w:val="berschrift1"/>
        <w:numPr>
          <w:ilvl w:val="2"/>
          <w:numId w:val="1"/>
        </w:numPr>
        <w:spacing w:line="300" w:lineRule="exact"/>
        <w:rPr>
          <w:rFonts w:ascii="Times New Roman" w:hAnsi="Times New Roman" w:cs="Times New Roman"/>
          <w:color w:val="00B050"/>
          <w:sz w:val="28"/>
        </w:rPr>
      </w:pPr>
      <w:bookmarkStart w:id="11" w:name="_Toc95940988"/>
      <w:r w:rsidRPr="00675200">
        <w:rPr>
          <w:rFonts w:ascii="Times New Roman" w:hAnsi="Times New Roman" w:cs="Times New Roman"/>
          <w:color w:val="00B050"/>
          <w:sz w:val="28"/>
        </w:rPr>
        <w:t xml:space="preserve">Komponente </w:t>
      </w:r>
      <w:r w:rsidR="00DF7788" w:rsidRPr="00675200">
        <w:rPr>
          <w:rFonts w:ascii="Times New Roman" w:hAnsi="Times New Roman" w:cs="Times New Roman"/>
          <w:color w:val="00B050"/>
          <w:sz w:val="28"/>
        </w:rPr>
        <w:t>–</w:t>
      </w:r>
      <w:r w:rsidRPr="00675200">
        <w:rPr>
          <w:rFonts w:ascii="Times New Roman" w:hAnsi="Times New Roman" w:cs="Times New Roman"/>
          <w:color w:val="00B050"/>
          <w:sz w:val="28"/>
        </w:rPr>
        <w:t xml:space="preserve"> </w:t>
      </w:r>
      <w:r w:rsidR="00DF7788" w:rsidRPr="00675200">
        <w:rPr>
          <w:rFonts w:ascii="Times New Roman" w:hAnsi="Times New Roman" w:cs="Times New Roman"/>
          <w:color w:val="00B050"/>
          <w:sz w:val="28"/>
        </w:rPr>
        <w:t>„</w:t>
      </w:r>
      <w:r w:rsidRPr="00675200">
        <w:rPr>
          <w:rFonts w:ascii="Times New Roman" w:hAnsi="Times New Roman" w:cs="Times New Roman"/>
          <w:color w:val="00B050"/>
          <w:sz w:val="28"/>
        </w:rPr>
        <w:t>DrawboardComponent</w:t>
      </w:r>
      <w:r w:rsidR="00DF7788" w:rsidRPr="00675200">
        <w:rPr>
          <w:rFonts w:ascii="Times New Roman" w:hAnsi="Times New Roman" w:cs="Times New Roman"/>
          <w:color w:val="00B050"/>
          <w:sz w:val="28"/>
        </w:rPr>
        <w:t>“</w:t>
      </w:r>
      <w:bookmarkEnd w:id="11"/>
    </w:p>
    <w:p w14:paraId="6DE7E043" w14:textId="0B94818F" w:rsidR="00232AA1" w:rsidRPr="00675200" w:rsidRDefault="00232AA1"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Die Klasse „DrawboardComponent“</w:t>
      </w:r>
      <w:r w:rsidR="009D792B" w:rsidRPr="00675200">
        <w:rPr>
          <w:rFonts w:ascii="Times New Roman" w:hAnsi="Times New Roman" w:cs="Times New Roman"/>
          <w:sz w:val="24"/>
          <w:szCs w:val="24"/>
        </w:rPr>
        <w:t xml:space="preserve"> ist für die Funktionalität und Abhandlung der Zeichenfläche verantwortlich. So verschickt diese Events an den Server und reagiert auch entsprechend auf empfangende Events. Um die Datenübertragung der Zeichenfläche zu strukturieren, benutzt diese Komponente folgende Klassen:</w:t>
      </w:r>
    </w:p>
    <w:p w14:paraId="7C8B69BE" w14:textId="77777777" w:rsidR="00165E9F" w:rsidRPr="00675200" w:rsidRDefault="009D792B" w:rsidP="007514A5">
      <w:pPr>
        <w:pStyle w:val="Listenabsatz"/>
        <w:numPr>
          <w:ilvl w:val="0"/>
          <w:numId w:val="13"/>
        </w:numPr>
        <w:spacing w:line="300" w:lineRule="exact"/>
        <w:rPr>
          <w:rFonts w:ascii="Times New Roman" w:hAnsi="Times New Roman" w:cs="Times New Roman"/>
          <w:sz w:val="24"/>
          <w:szCs w:val="24"/>
        </w:rPr>
      </w:pPr>
      <w:r w:rsidRPr="00675200">
        <w:rPr>
          <w:rFonts w:ascii="Times New Roman" w:hAnsi="Times New Roman" w:cs="Times New Roman"/>
          <w:sz w:val="24"/>
          <w:szCs w:val="24"/>
        </w:rPr>
        <w:t>„</w:t>
      </w:r>
      <w:r w:rsidR="00165E9F" w:rsidRPr="00675200">
        <w:rPr>
          <w:rFonts w:ascii="Times New Roman" w:hAnsi="Times New Roman" w:cs="Times New Roman"/>
          <w:sz w:val="24"/>
          <w:szCs w:val="24"/>
        </w:rPr>
        <w:t>Point“: Datenobjekt mit 4 Variablen (x-Koordinate, y-Koordinate, Größe und RGB-Farbe)</w:t>
      </w:r>
    </w:p>
    <w:p w14:paraId="60A60770" w14:textId="1EA285D6" w:rsidR="009D792B" w:rsidRPr="00675200" w:rsidRDefault="00165E9F" w:rsidP="007514A5">
      <w:pPr>
        <w:pStyle w:val="Listenabsatz"/>
        <w:numPr>
          <w:ilvl w:val="0"/>
          <w:numId w:val="13"/>
        </w:num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Paths“: n-stelliges Array von „Point“ </w:t>
      </w:r>
    </w:p>
    <w:p w14:paraId="2628957A" w14:textId="3778F2DD" w:rsidR="00165E9F" w:rsidRPr="00675200" w:rsidRDefault="00165E9F" w:rsidP="007514A5">
      <w:pPr>
        <w:pStyle w:val="Listenabsatz"/>
        <w:numPr>
          <w:ilvl w:val="0"/>
          <w:numId w:val="13"/>
        </w:numPr>
        <w:spacing w:line="300" w:lineRule="exact"/>
        <w:rPr>
          <w:rFonts w:ascii="Times New Roman" w:hAnsi="Times New Roman" w:cs="Times New Roman"/>
          <w:sz w:val="24"/>
          <w:szCs w:val="24"/>
        </w:rPr>
      </w:pPr>
      <w:r w:rsidRPr="00675200">
        <w:rPr>
          <w:rFonts w:ascii="Times New Roman" w:hAnsi="Times New Roman" w:cs="Times New Roman"/>
          <w:sz w:val="24"/>
          <w:szCs w:val="24"/>
        </w:rPr>
        <w:t>„ClientPaths“: Beinhaltet eindeutige Session-ID und ein n-stelliges Array von „Path“</w:t>
      </w:r>
    </w:p>
    <w:p w14:paraId="6E54769A" w14:textId="493EF936" w:rsidR="009D792B" w:rsidRPr="00675200" w:rsidRDefault="00165E9F"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So kann für jeden verbundenen Client eine Summe von verschiedenen Pfaden bestehend aus einer Anzahl von Punkten zugewiesen werden. Die Wichtigkeit dieser Strukturierung folgt mit der von „DrawboardComponent“ delegierten Klasse „canvas.js“. Diese ist für das Rendern der Zeichenfläche verantwortlich und bietet dafür bestimmte Methoden für diese Komponente dar. Das Zeichnen basiert hier nämlich auf eine bestehende Sammlung von Punkten, welche dann innerhalb der Logik von „canvas.js“ gezeichnet werden soll. Durch dieses System können die verschiedenen Pfade dann zwischen den verschiedenen Clients auch untereinander ausgetauscht werden, so dass jeder Client die Pfade des anderen erhält, um so eine gemeinsame Zeichnen-Session zu gewährleisten. Auch delegiert diese Klasse einer Instanz von „socketio.js“, um im Fall eines Session-Beitritts verschiedene Events an der Server schicken und empfangen kann.</w:t>
      </w:r>
      <w:r w:rsidR="00DF7788" w:rsidRPr="00675200">
        <w:rPr>
          <w:rFonts w:ascii="Times New Roman" w:hAnsi="Times New Roman" w:cs="Times New Roman"/>
          <w:sz w:val="24"/>
          <w:szCs w:val="24"/>
        </w:rPr>
        <w:t xml:space="preserve"> Dies muss jedoch nicht immer der Fall sein, da der Nutzer auch im offline-Modus die Zeichenfläche bemalen kann.</w:t>
      </w:r>
    </w:p>
    <w:p w14:paraId="7A967CCC" w14:textId="168093C2" w:rsidR="00DF7788" w:rsidRPr="00675200" w:rsidRDefault="00DF7788" w:rsidP="004D1549">
      <w:pPr>
        <w:pStyle w:val="berschrift1"/>
        <w:numPr>
          <w:ilvl w:val="2"/>
          <w:numId w:val="1"/>
        </w:numPr>
        <w:spacing w:line="300" w:lineRule="exact"/>
        <w:rPr>
          <w:rFonts w:ascii="Times New Roman" w:hAnsi="Times New Roman" w:cs="Times New Roman"/>
          <w:color w:val="00B050"/>
          <w:sz w:val="28"/>
        </w:rPr>
      </w:pPr>
      <w:bookmarkStart w:id="12" w:name="_Toc95940989"/>
      <w:r w:rsidRPr="00675200">
        <w:rPr>
          <w:rFonts w:ascii="Times New Roman" w:hAnsi="Times New Roman" w:cs="Times New Roman"/>
          <w:color w:val="00B050"/>
          <w:sz w:val="28"/>
        </w:rPr>
        <w:t>Komponente – „DrawtoolsComponent“</w:t>
      </w:r>
      <w:bookmarkEnd w:id="12"/>
    </w:p>
    <w:p w14:paraId="61A5E124" w14:textId="78395CFA" w:rsidR="00920A2A" w:rsidRPr="00675200" w:rsidRDefault="00920A2A"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Um auch die Zeichentools für den Nutzer zu bieten, wurde die Komponente „DrawtoolsComponent“ und deren View „app.drawtools.html“ erstellt. Diese erschafft zusammen mit der Klasse „canvas.js“ die Funktionalität für die Zeichentools und soll es dem Nutzer erlauben, die Zeichendicke als auch Farbe einzustellen.</w:t>
      </w:r>
      <w:r w:rsidR="00DF7788" w:rsidRPr="00675200">
        <w:rPr>
          <w:rFonts w:ascii="Times New Roman" w:hAnsi="Times New Roman" w:cs="Times New Roman"/>
          <w:sz w:val="24"/>
          <w:szCs w:val="24"/>
        </w:rPr>
        <w:t xml:space="preserve"> So arbeitet „canvas.js“ Hand-in-Hand mit der HTML-View von „DrawtoolsComponent“ und reagiert auch entsprechende Veränderung der Zeichentools.</w:t>
      </w:r>
    </w:p>
    <w:p w14:paraId="2B2ECBFF" w14:textId="468332E6" w:rsidR="00F645BD" w:rsidRPr="00675200" w:rsidRDefault="00F645BD" w:rsidP="004D1549">
      <w:pPr>
        <w:pStyle w:val="berschrift1"/>
        <w:numPr>
          <w:ilvl w:val="2"/>
          <w:numId w:val="1"/>
        </w:numPr>
        <w:spacing w:line="300" w:lineRule="exact"/>
        <w:rPr>
          <w:rFonts w:ascii="Times New Roman" w:hAnsi="Times New Roman" w:cs="Times New Roman"/>
          <w:color w:val="00B050"/>
          <w:sz w:val="28"/>
        </w:rPr>
      </w:pPr>
      <w:bookmarkStart w:id="13" w:name="_Toc95940990"/>
      <w:r w:rsidRPr="00675200">
        <w:rPr>
          <w:rFonts w:ascii="Times New Roman" w:hAnsi="Times New Roman" w:cs="Times New Roman"/>
          <w:color w:val="00B050"/>
          <w:sz w:val="28"/>
        </w:rPr>
        <w:t>Komponente – „HomeComponent“</w:t>
      </w:r>
      <w:bookmarkEnd w:id="13"/>
    </w:p>
    <w:p w14:paraId="324473C1" w14:textId="360E63F1" w:rsidR="00F645BD" w:rsidRPr="00675200" w:rsidRDefault="00F645BD"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Nachdem die fundamental wichtigen Komponenten für den Zeichenprozess erläutert wurden, kommen wir nun zu den Komponenten, welche für die Client-to-Client Abhandlungen verantwortlich sind.</w:t>
      </w:r>
    </w:p>
    <w:p w14:paraId="33F572BB" w14:textId="53D43C0B" w:rsidR="00762062" w:rsidRPr="00675200" w:rsidRDefault="00F645BD"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HomeComponent“ ist eine davon und bearbeitet die Nutzereingaben für den zu anmeldenden Namen und Passwort. Diese Komponente delegiert eine Instanz des „UserHandlerService“ und informiert bei </w:t>
      </w:r>
      <w:r w:rsidRPr="00675200">
        <w:rPr>
          <w:rFonts w:ascii="Times New Roman" w:hAnsi="Times New Roman" w:cs="Times New Roman"/>
          <w:sz w:val="24"/>
          <w:szCs w:val="24"/>
        </w:rPr>
        <w:lastRenderedPageBreak/>
        <w:t>einem passendem Namen und Passwort die Beobachter dieses Services, so dass diese die Nutzerdaten erhalten können.</w:t>
      </w:r>
    </w:p>
    <w:p w14:paraId="2B5E3950" w14:textId="32890BB3" w:rsidR="00F645BD" w:rsidRPr="00675200" w:rsidRDefault="00F645BD" w:rsidP="004D1549">
      <w:pPr>
        <w:pStyle w:val="berschrift1"/>
        <w:numPr>
          <w:ilvl w:val="2"/>
          <w:numId w:val="1"/>
        </w:numPr>
        <w:spacing w:line="300" w:lineRule="exact"/>
        <w:rPr>
          <w:rFonts w:ascii="Times New Roman" w:hAnsi="Times New Roman" w:cs="Times New Roman"/>
          <w:color w:val="00B050"/>
          <w:sz w:val="28"/>
        </w:rPr>
      </w:pPr>
      <w:bookmarkStart w:id="14" w:name="_Toc95940991"/>
      <w:r w:rsidRPr="00675200">
        <w:rPr>
          <w:rFonts w:ascii="Times New Roman" w:hAnsi="Times New Roman" w:cs="Times New Roman"/>
          <w:color w:val="00B050"/>
          <w:sz w:val="28"/>
        </w:rPr>
        <w:t>Komponente – „JoinboardComponent“</w:t>
      </w:r>
      <w:bookmarkEnd w:id="14"/>
    </w:p>
    <w:p w14:paraId="51A489E3" w14:textId="2B8BB40C" w:rsidR="00F645BD" w:rsidRPr="00675200" w:rsidRDefault="00F645BD"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Als Herzstück der Zeichen-Sessions, ist diese Komponente verantwortlich für die Zusammenführung der verschiedenen Clients in eine Session. Es handelt die Ereignisse ab, ob ein Nutzer eine Session erstellen möchte, beitreten möchte, verlassen möchte sowie auch die verschiedenen Chat-Abhandlungen. Diese werden dann vom View dieser Komponente UI-technisch dargestellt. </w:t>
      </w:r>
    </w:p>
    <w:p w14:paraId="3E92A348" w14:textId="713CAE00" w:rsidR="00F645BD" w:rsidRPr="00675200" w:rsidRDefault="00F645BD"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Um die Nutzerdaten zu </w:t>
      </w:r>
      <w:r w:rsidR="00C81E59" w:rsidRPr="00675200">
        <w:rPr>
          <w:rFonts w:ascii="Times New Roman" w:hAnsi="Times New Roman" w:cs="Times New Roman"/>
          <w:sz w:val="24"/>
          <w:szCs w:val="24"/>
        </w:rPr>
        <w:t>erhalten,</w:t>
      </w:r>
      <w:r w:rsidRPr="00675200">
        <w:rPr>
          <w:rFonts w:ascii="Times New Roman" w:hAnsi="Times New Roman" w:cs="Times New Roman"/>
          <w:sz w:val="24"/>
          <w:szCs w:val="24"/>
        </w:rPr>
        <w:t xml:space="preserve"> erhält diese Komponente eine Instanz des „UserHandlerService“</w:t>
      </w:r>
      <w:r w:rsidR="00C81E59" w:rsidRPr="00675200">
        <w:rPr>
          <w:rFonts w:ascii="Times New Roman" w:hAnsi="Times New Roman" w:cs="Times New Roman"/>
          <w:sz w:val="24"/>
          <w:szCs w:val="24"/>
        </w:rPr>
        <w:t xml:space="preserve"> und meldet sich auf diesen als Beobachter an.</w:t>
      </w:r>
    </w:p>
    <w:p w14:paraId="69191A77" w14:textId="347847B1" w:rsidR="00762062" w:rsidRDefault="00C81E59"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Da diese Komponente auf client-to-client Events basiert hat sie entsprechend auch eine Instanz des „socketio.js“, um die Verbindung zu initialisieren und um Events an den Server zu schicken und zu erhalten. Desweitern hat sie eine Instanz der „DrawboardComponent“, um diese mittels „initSocketConnection()“ zum Server zu verbinden, so dass diese dann die „ClientPaths“ an andere Clients schicken kann.</w:t>
      </w:r>
    </w:p>
    <w:p w14:paraId="2EF07B40" w14:textId="0B1D6C3D" w:rsidR="00762062" w:rsidRPr="00675200" w:rsidRDefault="00762062" w:rsidP="00762062">
      <w:pPr>
        <w:pStyle w:val="berschrift1"/>
        <w:numPr>
          <w:ilvl w:val="1"/>
          <w:numId w:val="1"/>
        </w:numPr>
        <w:spacing w:line="300" w:lineRule="exact"/>
        <w:rPr>
          <w:rFonts w:ascii="Times New Roman" w:hAnsi="Times New Roman" w:cs="Times New Roman"/>
          <w:color w:val="00B050"/>
          <w:sz w:val="28"/>
        </w:rPr>
      </w:pPr>
      <w:bookmarkStart w:id="15" w:name="_Toc95940992"/>
      <w:r>
        <w:rPr>
          <w:rFonts w:ascii="Times New Roman" w:hAnsi="Times New Roman" w:cs="Times New Roman"/>
          <w:color w:val="00B050"/>
          <w:sz w:val="28"/>
        </w:rPr>
        <w:t>Back-End Implementierung</w:t>
      </w:r>
      <w:bookmarkEnd w:id="15"/>
    </w:p>
    <w:p w14:paraId="05631484" w14:textId="77777777" w:rsidR="00762062" w:rsidRDefault="00762062" w:rsidP="00C81E59">
      <w:pPr>
        <w:spacing w:line="300" w:lineRule="exact"/>
        <w:rPr>
          <w:rFonts w:ascii="Times New Roman" w:hAnsi="Times New Roman" w:cs="Times New Roman"/>
          <w:sz w:val="24"/>
          <w:szCs w:val="24"/>
        </w:rPr>
      </w:pPr>
    </w:p>
    <w:p w14:paraId="095324C1" w14:textId="77777777" w:rsidR="0055633B" w:rsidRPr="00675200" w:rsidRDefault="00762062" w:rsidP="00762062">
      <w:pPr>
        <w:spacing w:after="200" w:line="276" w:lineRule="auto"/>
        <w:jc w:val="left"/>
        <w:rPr>
          <w:rFonts w:ascii="Times New Roman" w:hAnsi="Times New Roman" w:cs="Times New Roman"/>
          <w:sz w:val="24"/>
          <w:szCs w:val="24"/>
        </w:rPr>
      </w:pPr>
      <w:r>
        <w:rPr>
          <w:rFonts w:ascii="Times New Roman" w:hAnsi="Times New Roman" w:cs="Times New Roman"/>
          <w:sz w:val="24"/>
          <w:szCs w:val="24"/>
        </w:rPr>
        <w:br w:type="page"/>
      </w:r>
    </w:p>
    <w:p w14:paraId="6A19035B" w14:textId="64C364D9" w:rsidR="00D27719" w:rsidRPr="00675200" w:rsidRDefault="00D27719" w:rsidP="00C81E59">
      <w:pPr>
        <w:pStyle w:val="berschrift1"/>
        <w:numPr>
          <w:ilvl w:val="0"/>
          <w:numId w:val="1"/>
        </w:numPr>
        <w:spacing w:line="300" w:lineRule="exact"/>
        <w:ind w:left="340" w:hanging="340"/>
        <w:rPr>
          <w:rFonts w:ascii="Times New Roman" w:hAnsi="Times New Roman" w:cs="Times New Roman"/>
          <w:color w:val="00B050"/>
          <w:sz w:val="28"/>
        </w:rPr>
      </w:pPr>
      <w:bookmarkStart w:id="16" w:name="_Toc95940993"/>
      <w:r w:rsidRPr="00675200">
        <w:rPr>
          <w:rFonts w:ascii="Times New Roman" w:hAnsi="Times New Roman" w:cs="Times New Roman"/>
          <w:color w:val="00B050"/>
          <w:sz w:val="28"/>
        </w:rPr>
        <w:lastRenderedPageBreak/>
        <w:t>Implementierung</w:t>
      </w:r>
      <w:bookmarkEnd w:id="16"/>
    </w:p>
    <w:p w14:paraId="317E439D" w14:textId="05FDE01B" w:rsidR="000545EB" w:rsidRDefault="000545EB"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 xml:space="preserve">Nach der Modellierung im UML kommt es nun zu der letztendlichen Implementierung im Code. Dazu </w:t>
      </w:r>
      <w:r w:rsidR="00675200">
        <w:rPr>
          <w:rFonts w:ascii="Times New Roman" w:hAnsi="Times New Roman" w:cs="Times New Roman"/>
          <w:sz w:val="24"/>
          <w:szCs w:val="24"/>
        </w:rPr>
        <w:t>wurde</w:t>
      </w:r>
      <w:r w:rsidRPr="00675200">
        <w:rPr>
          <w:rFonts w:ascii="Times New Roman" w:hAnsi="Times New Roman" w:cs="Times New Roman"/>
          <w:sz w:val="24"/>
          <w:szCs w:val="24"/>
        </w:rPr>
        <w:t xml:space="preserve"> die Struktur auch wie im UML in zwei große Hauptkomponenten unterteilt. Zum einen </w:t>
      </w:r>
      <w:r w:rsidR="00675200">
        <w:rPr>
          <w:rFonts w:ascii="Times New Roman" w:hAnsi="Times New Roman" w:cs="Times New Roman"/>
          <w:sz w:val="24"/>
          <w:szCs w:val="24"/>
        </w:rPr>
        <w:t>wurde der</w:t>
      </w:r>
      <w:r w:rsidRPr="00675200">
        <w:rPr>
          <w:rFonts w:ascii="Times New Roman" w:hAnsi="Times New Roman" w:cs="Times New Roman"/>
          <w:sz w:val="24"/>
          <w:szCs w:val="24"/>
        </w:rPr>
        <w:t xml:space="preserve"> Client, welche das Front-End des Systems darstellt und mittels Angular und JQuery in den Sprachen JavaScript, TypeScript und HTML realisiert wurde. Der Server hingegen wurde mittels Netty und Spring in Java entwickelt.</w:t>
      </w:r>
    </w:p>
    <w:p w14:paraId="2777862F" w14:textId="2366EB47" w:rsidR="00675200" w:rsidRPr="00675200" w:rsidRDefault="00675200" w:rsidP="00C81E59">
      <w:pPr>
        <w:pStyle w:val="berschrift1"/>
        <w:numPr>
          <w:ilvl w:val="1"/>
          <w:numId w:val="1"/>
        </w:numPr>
        <w:spacing w:line="300" w:lineRule="exact"/>
        <w:rPr>
          <w:rFonts w:ascii="Times New Roman" w:hAnsi="Times New Roman" w:cs="Times New Roman"/>
          <w:color w:val="00B050"/>
          <w:sz w:val="28"/>
        </w:rPr>
      </w:pPr>
      <w:r>
        <w:rPr>
          <w:rFonts w:ascii="Times New Roman" w:hAnsi="Times New Roman" w:cs="Times New Roman"/>
          <w:color w:val="00B050"/>
          <w:sz w:val="28"/>
        </w:rPr>
        <w:t xml:space="preserve"> </w:t>
      </w:r>
      <w:bookmarkStart w:id="17" w:name="_Toc95940994"/>
      <w:r>
        <w:rPr>
          <w:rFonts w:ascii="Times New Roman" w:hAnsi="Times New Roman" w:cs="Times New Roman"/>
          <w:color w:val="00B050"/>
          <w:sz w:val="28"/>
        </w:rPr>
        <w:t>Front-End Implementierung</w:t>
      </w:r>
      <w:bookmarkEnd w:id="17"/>
    </w:p>
    <w:p w14:paraId="77AF93BB" w14:textId="3C76D194" w:rsidR="00C81E59" w:rsidRDefault="000545EB"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Dies</w:t>
      </w:r>
      <w:r w:rsidR="00675200">
        <w:rPr>
          <w:rFonts w:ascii="Times New Roman" w:hAnsi="Times New Roman" w:cs="Times New Roman"/>
          <w:sz w:val="24"/>
          <w:szCs w:val="24"/>
        </w:rPr>
        <w:t xml:space="preserve"> in Kapitel 4 beschriebenen</w:t>
      </w:r>
      <w:r w:rsidRPr="00675200">
        <w:rPr>
          <w:rFonts w:ascii="Times New Roman" w:hAnsi="Times New Roman" w:cs="Times New Roman"/>
          <w:sz w:val="24"/>
          <w:szCs w:val="24"/>
        </w:rPr>
        <w:t xml:space="preserve"> Komponenten und Services lassen sich mit einfachen Befehlen im Angular Projekt generieren und sind dann auch direkt in den Abhängigkeiten verknüpft („ng generate service/component &lt;name&gt;“)</w:t>
      </w:r>
      <w:r w:rsidR="00E30386" w:rsidRPr="00675200">
        <w:rPr>
          <w:rFonts w:ascii="Times New Roman" w:hAnsi="Times New Roman" w:cs="Times New Roman"/>
          <w:sz w:val="24"/>
          <w:szCs w:val="24"/>
        </w:rPr>
        <w:t xml:space="preserve">. Als ergänzende Klassen </w:t>
      </w:r>
      <w:r w:rsidR="00675200">
        <w:rPr>
          <w:rFonts w:ascii="Times New Roman" w:hAnsi="Times New Roman" w:cs="Times New Roman"/>
          <w:sz w:val="24"/>
          <w:szCs w:val="24"/>
        </w:rPr>
        <w:t>wurde</w:t>
      </w:r>
      <w:r w:rsidR="00E30386" w:rsidRPr="00675200">
        <w:rPr>
          <w:rFonts w:ascii="Times New Roman" w:hAnsi="Times New Roman" w:cs="Times New Roman"/>
          <w:sz w:val="24"/>
          <w:szCs w:val="24"/>
        </w:rPr>
        <w:t xml:space="preserve"> z. B. „canvas.js“ &amp; „socketio.js“</w:t>
      </w:r>
      <w:r w:rsidR="00675200">
        <w:rPr>
          <w:rFonts w:ascii="Times New Roman" w:hAnsi="Times New Roman" w:cs="Times New Roman"/>
          <w:sz w:val="24"/>
          <w:szCs w:val="24"/>
        </w:rPr>
        <w:t xml:space="preserve"> erstellt</w:t>
      </w:r>
      <w:r w:rsidR="00E30386" w:rsidRPr="00675200">
        <w:rPr>
          <w:rFonts w:ascii="Times New Roman" w:hAnsi="Times New Roman" w:cs="Times New Roman"/>
          <w:sz w:val="24"/>
          <w:szCs w:val="24"/>
        </w:rPr>
        <w:t xml:space="preserve">, welche sich um bestimmte Funktionalitäten kümmern, welche in </w:t>
      </w:r>
      <w:r w:rsidR="00675200" w:rsidRPr="00675200">
        <w:rPr>
          <w:rFonts w:ascii="Times New Roman" w:hAnsi="Times New Roman" w:cs="Times New Roman"/>
          <w:sz w:val="24"/>
          <w:szCs w:val="24"/>
        </w:rPr>
        <w:t>JavaScript</w:t>
      </w:r>
      <w:r w:rsidR="00E30386" w:rsidRPr="00675200">
        <w:rPr>
          <w:rFonts w:ascii="Times New Roman" w:hAnsi="Times New Roman" w:cs="Times New Roman"/>
          <w:sz w:val="24"/>
          <w:szCs w:val="24"/>
        </w:rPr>
        <w:t xml:space="preserve"> realisiert wurden.</w:t>
      </w:r>
    </w:p>
    <w:p w14:paraId="1295246C" w14:textId="373FEBF8" w:rsidR="00E72A01" w:rsidRDefault="00762062" w:rsidP="00C81E59">
      <w:pPr>
        <w:spacing w:line="300" w:lineRule="exact"/>
        <w:rPr>
          <w:rFonts w:ascii="Times New Roman" w:hAnsi="Times New Roman" w:cs="Times New Roman"/>
          <w:sz w:val="24"/>
          <w:szCs w:val="24"/>
        </w:rPr>
      </w:pPr>
      <w:r>
        <w:rPr>
          <w:noProof/>
        </w:rPr>
        <mc:AlternateContent>
          <mc:Choice Requires="wps">
            <w:drawing>
              <wp:anchor distT="0" distB="0" distL="114300" distR="114300" simplePos="0" relativeHeight="251665421" behindDoc="0" locked="0" layoutInCell="1" allowOverlap="1" wp14:anchorId="68E3C56E" wp14:editId="73DDBAF2">
                <wp:simplePos x="0" y="0"/>
                <wp:positionH relativeFrom="margin">
                  <wp:align>right</wp:align>
                </wp:positionH>
                <wp:positionV relativeFrom="paragraph">
                  <wp:posOffset>3995723</wp:posOffset>
                </wp:positionV>
                <wp:extent cx="6188710" cy="635"/>
                <wp:effectExtent l="0" t="0" r="2540" b="6350"/>
                <wp:wrapTopAndBottom/>
                <wp:docPr id="8" name="Textfeld 8"/>
                <wp:cNvGraphicFramePr/>
                <a:graphic xmlns:a="http://schemas.openxmlformats.org/drawingml/2006/main">
                  <a:graphicData uri="http://schemas.microsoft.com/office/word/2010/wordprocessingShape">
                    <wps:wsp>
                      <wps:cNvSpPr txBox="1"/>
                      <wps:spPr>
                        <a:xfrm>
                          <a:off x="0" y="0"/>
                          <a:ext cx="6188710" cy="635"/>
                        </a:xfrm>
                        <a:prstGeom prst="rect">
                          <a:avLst/>
                        </a:prstGeom>
                        <a:solidFill>
                          <a:prstClr val="white"/>
                        </a:solidFill>
                        <a:ln>
                          <a:noFill/>
                        </a:ln>
                      </wps:spPr>
                      <wps:txbx>
                        <w:txbxContent>
                          <w:p w14:paraId="0E665B0F" w14:textId="0CF5122B" w:rsidR="00675200" w:rsidRPr="00083CEE" w:rsidRDefault="00675200" w:rsidP="00675200">
                            <w:pPr>
                              <w:pStyle w:val="Beschriftung"/>
                              <w:rPr>
                                <w:rFonts w:ascii="Times New Roman" w:hAnsi="Times New Roman" w:cs="Times New Roman"/>
                                <w:sz w:val="24"/>
                                <w:szCs w:val="24"/>
                              </w:rPr>
                            </w:pPr>
                            <w:r>
                              <w:t xml:space="preserve">Abbildung </w:t>
                            </w:r>
                            <w:r>
                              <w:fldChar w:fldCharType="begin"/>
                            </w:r>
                            <w:r>
                              <w:instrText xml:space="preserve"> SEQ Abbildung \* ARABIC </w:instrText>
                            </w:r>
                            <w:r>
                              <w:fldChar w:fldCharType="separate"/>
                            </w:r>
                            <w:r w:rsidR="00762062">
                              <w:rPr>
                                <w:noProof/>
                              </w:rPr>
                              <w:t>2</w:t>
                            </w:r>
                            <w:r>
                              <w:fldChar w:fldCharType="end"/>
                            </w:r>
                            <w:r>
                              <w:t>: Zeichenfläche mit verschiedenen Buttons und Zeichentoo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E3C56E" id="Textfeld 8" o:spid="_x0000_s1027" type="#_x0000_t202" style="position:absolute;left:0;text-align:left;margin-left:436.1pt;margin-top:314.6pt;width:487.3pt;height:.05pt;z-index:251665421;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" stroked="f">
                <v:textbox style="mso-fit-shape-to-text:t" inset="0,0,0,0">
                  <w:txbxContent>
                    <w:p w14:paraId="0E665B0F" w14:textId="0CF5122B" w:rsidR="00675200" w:rsidRPr="00083CEE" w:rsidRDefault="00675200" w:rsidP="00675200">
                      <w:pPr>
                        <w:pStyle w:val="Beschriftung"/>
                        <w:rPr>
                          <w:rFonts w:ascii="Times New Roman" w:hAnsi="Times New Roman" w:cs="Times New Roman"/>
                          <w:sz w:val="24"/>
                          <w:szCs w:val="24"/>
                        </w:rPr>
                      </w:pPr>
                      <w:r>
                        <w:t xml:space="preserve">Abbildung </w:t>
                      </w:r>
                      <w:r>
                        <w:fldChar w:fldCharType="begin"/>
                      </w:r>
                      <w:r>
                        <w:instrText xml:space="preserve"> SEQ Abbildung \* ARABIC </w:instrText>
                      </w:r>
                      <w:r>
                        <w:fldChar w:fldCharType="separate"/>
                      </w:r>
                      <w:r w:rsidR="00762062">
                        <w:rPr>
                          <w:noProof/>
                        </w:rPr>
                        <w:t>2</w:t>
                      </w:r>
                      <w:r>
                        <w:fldChar w:fldCharType="end"/>
                      </w:r>
                      <w:r>
                        <w:t>: Zeichenfläche mit verschiedenen Buttons und Zeichentools</w:t>
                      </w:r>
                    </w:p>
                  </w:txbxContent>
                </v:textbox>
                <w10:wrap type="topAndBottom" anchorx="margin"/>
              </v:shape>
            </w:pict>
          </mc:Fallback>
        </mc:AlternateContent>
      </w:r>
      <w:r w:rsidRPr="00675200">
        <w:rPr>
          <w:rFonts w:ascii="Times New Roman" w:hAnsi="Times New Roman" w:cs="Times New Roman"/>
          <w:sz w:val="24"/>
          <w:szCs w:val="24"/>
        </w:rPr>
        <w:drawing>
          <wp:anchor distT="0" distB="0" distL="114300" distR="114300" simplePos="0" relativeHeight="251663373" behindDoc="0" locked="0" layoutInCell="1" allowOverlap="1" wp14:anchorId="173995FD" wp14:editId="62234AA8">
            <wp:simplePos x="0" y="0"/>
            <wp:positionH relativeFrom="margin">
              <wp:posOffset>903605</wp:posOffset>
            </wp:positionH>
            <wp:positionV relativeFrom="paragraph">
              <wp:posOffset>852170</wp:posOffset>
            </wp:positionV>
            <wp:extent cx="4380865" cy="3115310"/>
            <wp:effectExtent l="0" t="0" r="635" b="8890"/>
            <wp:wrapTopAndBottom/>
            <wp:docPr id="3" name="Grafik 3" descr="Ein Bild, das Text, Screenshot, Monito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Screenshot, Monitor enthält.&#10;&#10;Automatisch generierte Beschreibung"/>
                    <pic:cNvPicPr/>
                  </pic:nvPicPr>
                  <pic:blipFill>
                    <a:blip r:embed="rId13"/>
                    <a:stretch>
                      <a:fillRect/>
                    </a:stretch>
                  </pic:blipFill>
                  <pic:spPr>
                    <a:xfrm>
                      <a:off x="0" y="0"/>
                      <a:ext cx="4380865" cy="3115310"/>
                    </a:xfrm>
                    <a:prstGeom prst="rect">
                      <a:avLst/>
                    </a:prstGeom>
                  </pic:spPr>
                </pic:pic>
              </a:graphicData>
            </a:graphic>
            <wp14:sizeRelH relativeFrom="margin">
              <wp14:pctWidth>0</wp14:pctWidth>
            </wp14:sizeRelH>
            <wp14:sizeRelV relativeFrom="margin">
              <wp14:pctHeight>0</wp14:pctHeight>
            </wp14:sizeRelV>
          </wp:anchor>
        </w:drawing>
      </w:r>
      <w:r w:rsidR="00E72A01">
        <w:rPr>
          <w:rFonts w:ascii="Times New Roman" w:hAnsi="Times New Roman" w:cs="Times New Roman"/>
          <w:sz w:val="24"/>
          <w:szCs w:val="24"/>
        </w:rPr>
        <w:t>Das Hauptfeature der Anwendung ist die Zeichenfläche, welche wie schon beschrieben von den Komponenten „DrawboardComponent</w:t>
      </w:r>
      <w:r w:rsidR="0029553A">
        <w:rPr>
          <w:rFonts w:ascii="Times New Roman" w:hAnsi="Times New Roman" w:cs="Times New Roman"/>
          <w:sz w:val="24"/>
          <w:szCs w:val="24"/>
        </w:rPr>
        <w:t>“,</w:t>
      </w:r>
      <w:r w:rsidR="00E72A01">
        <w:rPr>
          <w:rFonts w:ascii="Times New Roman" w:hAnsi="Times New Roman" w:cs="Times New Roman"/>
          <w:sz w:val="24"/>
          <w:szCs w:val="24"/>
        </w:rPr>
        <w:t xml:space="preserve"> „DrawtoolsComponent“ sowie „canvas.js“ gesteuert wird. </w:t>
      </w:r>
      <w:r>
        <w:rPr>
          <w:rFonts w:ascii="Times New Roman" w:hAnsi="Times New Roman" w:cs="Times New Roman"/>
          <w:sz w:val="24"/>
          <w:szCs w:val="24"/>
        </w:rPr>
        <w:t xml:space="preserve">Nennenswert sind hier auch die </w:t>
      </w:r>
      <w:proofErr w:type="spellStart"/>
      <w:r>
        <w:rPr>
          <w:rFonts w:ascii="Times New Roman" w:hAnsi="Times New Roman" w:cs="Times New Roman"/>
          <w:sz w:val="24"/>
          <w:szCs w:val="24"/>
        </w:rPr>
        <w:t>Undo</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Redo</w:t>
      </w:r>
      <w:proofErr w:type="spellEnd"/>
      <w:r>
        <w:rPr>
          <w:rFonts w:ascii="Times New Roman" w:hAnsi="Times New Roman" w:cs="Times New Roman"/>
          <w:sz w:val="24"/>
          <w:szCs w:val="24"/>
        </w:rPr>
        <w:t>-buttons, welche es dem Nutzer erlauben, sein gemaltes rückgängig zu machen</w:t>
      </w:r>
      <w:r w:rsidR="0029553A">
        <w:rPr>
          <w:rFonts w:ascii="Times New Roman" w:hAnsi="Times New Roman" w:cs="Times New Roman"/>
          <w:sz w:val="24"/>
          <w:szCs w:val="24"/>
        </w:rPr>
        <w:t xml:space="preserve"> (Siehe Abbildung 2)</w:t>
      </w:r>
      <w:r>
        <w:rPr>
          <w:rFonts w:ascii="Times New Roman" w:hAnsi="Times New Roman" w:cs="Times New Roman"/>
          <w:sz w:val="24"/>
          <w:szCs w:val="24"/>
        </w:rPr>
        <w:t>.</w:t>
      </w:r>
    </w:p>
    <w:p w14:paraId="45D91083" w14:textId="21C63779" w:rsidR="00E72A01" w:rsidRDefault="00E72A01" w:rsidP="00C81E59">
      <w:pPr>
        <w:spacing w:line="300" w:lineRule="exact"/>
        <w:rPr>
          <w:rFonts w:ascii="Times New Roman" w:hAnsi="Times New Roman" w:cs="Times New Roman"/>
          <w:sz w:val="24"/>
          <w:szCs w:val="24"/>
        </w:rPr>
      </w:pPr>
      <w:r>
        <w:rPr>
          <w:rFonts w:ascii="Times New Roman" w:hAnsi="Times New Roman" w:cs="Times New Roman"/>
          <w:sz w:val="24"/>
          <w:szCs w:val="24"/>
        </w:rPr>
        <w:t xml:space="preserve">Die grundlegende Idee hier ist, dass der Nutzer mittels des Zeichnens nur einen Array von „Points“ füllt, welche für jede bemalte Position die Koordinaten, Farbe und Zeichendicke speichert. Dieser Array wird dann von „canvas.js“ iteriert und mittels dieses Pfades können diese Punkte auf der Zeichenfläche dargestellt werden (siehe Abbildung 3). Jedoch stellen diese einzelnen Punkte für sich alleinstehend keinen gezeichneten Strich dar und so ergänz die Funktion „fillPoints()“ die Striche zwischen den Verschiedenen Punkten. </w:t>
      </w:r>
    </w:p>
    <w:p w14:paraId="4C4ADF58" w14:textId="77777777" w:rsidR="00762062" w:rsidRDefault="00762062" w:rsidP="00C81E59">
      <w:pPr>
        <w:spacing w:line="300" w:lineRule="exact"/>
        <w:rPr>
          <w:rFonts w:ascii="Times New Roman" w:hAnsi="Times New Roman" w:cs="Times New Roman"/>
          <w:sz w:val="24"/>
          <w:szCs w:val="24"/>
        </w:rPr>
      </w:pPr>
    </w:p>
    <w:p w14:paraId="27FF7507" w14:textId="6C174978" w:rsidR="00762062" w:rsidRDefault="00762062" w:rsidP="00C81E59">
      <w:pPr>
        <w:spacing w:line="300" w:lineRule="exact"/>
        <w:rPr>
          <w:rFonts w:ascii="Times New Roman" w:hAnsi="Times New Roman" w:cs="Times New Roman"/>
          <w:sz w:val="24"/>
          <w:szCs w:val="24"/>
        </w:rPr>
      </w:pPr>
      <w:r w:rsidRPr="00E72A01">
        <w:rPr>
          <w:rFonts w:ascii="Times New Roman" w:hAnsi="Times New Roman" w:cs="Times New Roman"/>
          <w:sz w:val="24"/>
          <w:szCs w:val="24"/>
        </w:rPr>
        <w:lastRenderedPageBreak/>
        <w:drawing>
          <wp:anchor distT="0" distB="0" distL="114300" distR="114300" simplePos="0" relativeHeight="251666445" behindDoc="1" locked="0" layoutInCell="1" allowOverlap="1" wp14:anchorId="7346BD04" wp14:editId="78FA3793">
            <wp:simplePos x="0" y="0"/>
            <wp:positionH relativeFrom="margin">
              <wp:posOffset>3331210</wp:posOffset>
            </wp:positionH>
            <wp:positionV relativeFrom="paragraph">
              <wp:posOffset>8890</wp:posOffset>
            </wp:positionV>
            <wp:extent cx="2847975" cy="1607185"/>
            <wp:effectExtent l="0" t="0" r="9525" b="0"/>
            <wp:wrapTight wrapText="bothSides">
              <wp:wrapPolygon edited="0">
                <wp:start x="0" y="0"/>
                <wp:lineTo x="0" y="21250"/>
                <wp:lineTo x="21528" y="21250"/>
                <wp:lineTo x="21528" y="0"/>
                <wp:lineTo x="0" y="0"/>
              </wp:wrapPolygon>
            </wp:wrapTight>
            <wp:docPr id="9" name="Grafik 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descr="Ein Bild, das Text enthält.&#10;&#10;Automatisch generierte Beschreibung"/>
                    <pic:cNvPicPr/>
                  </pic:nvPicPr>
                  <pic:blipFill>
                    <a:blip r:embed="rId14"/>
                    <a:stretch>
                      <a:fillRect/>
                    </a:stretch>
                  </pic:blipFill>
                  <pic:spPr>
                    <a:xfrm>
                      <a:off x="0" y="0"/>
                      <a:ext cx="2847975" cy="160718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8493" behindDoc="1" locked="0" layoutInCell="1" allowOverlap="1" wp14:anchorId="3AEAEBD1" wp14:editId="360856E4">
                <wp:simplePos x="0" y="0"/>
                <wp:positionH relativeFrom="column">
                  <wp:posOffset>3331210</wp:posOffset>
                </wp:positionH>
                <wp:positionV relativeFrom="paragraph">
                  <wp:posOffset>1582420</wp:posOffset>
                </wp:positionV>
                <wp:extent cx="2847975" cy="635"/>
                <wp:effectExtent l="0" t="0" r="0" b="0"/>
                <wp:wrapTight wrapText="bothSides">
                  <wp:wrapPolygon edited="0">
                    <wp:start x="0" y="0"/>
                    <wp:lineTo x="0" y="21600"/>
                    <wp:lineTo x="21600" y="21600"/>
                    <wp:lineTo x="21600" y="0"/>
                  </wp:wrapPolygon>
                </wp:wrapTight>
                <wp:docPr id="10" name="Textfeld 10"/>
                <wp:cNvGraphicFramePr/>
                <a:graphic xmlns:a="http://schemas.openxmlformats.org/drawingml/2006/main">
                  <a:graphicData uri="http://schemas.microsoft.com/office/word/2010/wordprocessingShape">
                    <wps:wsp>
                      <wps:cNvSpPr txBox="1"/>
                      <wps:spPr>
                        <a:xfrm>
                          <a:off x="0" y="0"/>
                          <a:ext cx="2847975" cy="635"/>
                        </a:xfrm>
                        <a:prstGeom prst="rect">
                          <a:avLst/>
                        </a:prstGeom>
                        <a:solidFill>
                          <a:prstClr val="white"/>
                        </a:solidFill>
                        <a:ln>
                          <a:noFill/>
                        </a:ln>
                      </wps:spPr>
                      <wps:txbx>
                        <w:txbxContent>
                          <w:p w14:paraId="0C9F1B59" w14:textId="677E55F1" w:rsidR="00E72A01" w:rsidRPr="003976E8" w:rsidRDefault="00E72A01" w:rsidP="00E72A01">
                            <w:pPr>
                              <w:pStyle w:val="Beschriftung"/>
                              <w:rPr>
                                <w:rFonts w:ascii="Times New Roman" w:hAnsi="Times New Roman" w:cs="Times New Roman"/>
                                <w:sz w:val="24"/>
                                <w:szCs w:val="24"/>
                              </w:rPr>
                            </w:pPr>
                            <w:r>
                              <w:t xml:space="preserve">Abbildung </w:t>
                            </w:r>
                            <w:r>
                              <w:fldChar w:fldCharType="begin"/>
                            </w:r>
                            <w:r>
                              <w:instrText xml:space="preserve"> SEQ Abbildung \* ARABIC </w:instrText>
                            </w:r>
                            <w:r>
                              <w:fldChar w:fldCharType="separate"/>
                            </w:r>
                            <w:r w:rsidR="00762062">
                              <w:rPr>
                                <w:noProof/>
                              </w:rPr>
                              <w:t>3</w:t>
                            </w:r>
                            <w:r>
                              <w:fldChar w:fldCharType="end"/>
                            </w:r>
                            <w:r>
                              <w:t>: Funktion, welche über die Pfade iteriert und die Punkte visuell als Striche darstel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AEBD1" id="Textfeld 10" o:spid="_x0000_s1028" type="#_x0000_t202" style="position:absolute;left:0;text-align:left;margin-left:262.3pt;margin-top:124.6pt;width:224.25pt;height:.05pt;z-index:-25164798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" stroked="f">
                <v:textbox style="mso-fit-shape-to-text:t" inset="0,0,0,0">
                  <w:txbxContent>
                    <w:p w14:paraId="0C9F1B59" w14:textId="677E55F1" w:rsidR="00E72A01" w:rsidRPr="003976E8" w:rsidRDefault="00E72A01" w:rsidP="00E72A01">
                      <w:pPr>
                        <w:pStyle w:val="Beschriftung"/>
                        <w:rPr>
                          <w:rFonts w:ascii="Times New Roman" w:hAnsi="Times New Roman" w:cs="Times New Roman"/>
                          <w:sz w:val="24"/>
                          <w:szCs w:val="24"/>
                        </w:rPr>
                      </w:pPr>
                      <w:r>
                        <w:t xml:space="preserve">Abbildung </w:t>
                      </w:r>
                      <w:r>
                        <w:fldChar w:fldCharType="begin"/>
                      </w:r>
                      <w:r>
                        <w:instrText xml:space="preserve"> SEQ Abbildung \* ARABIC </w:instrText>
                      </w:r>
                      <w:r>
                        <w:fldChar w:fldCharType="separate"/>
                      </w:r>
                      <w:r w:rsidR="00762062">
                        <w:rPr>
                          <w:noProof/>
                        </w:rPr>
                        <w:t>3</w:t>
                      </w:r>
                      <w:r>
                        <w:fldChar w:fldCharType="end"/>
                      </w:r>
                      <w:r>
                        <w:t>: Funktion, welche über die Pfade iteriert und die Punkte visuell als Striche darstellt</w:t>
                      </w:r>
                    </w:p>
                  </w:txbxContent>
                </v:textbox>
                <w10:wrap type="tight"/>
              </v:shape>
            </w:pict>
          </mc:Fallback>
        </mc:AlternateContent>
      </w:r>
      <w:r w:rsidR="00E72A01">
        <w:rPr>
          <w:rFonts w:ascii="Times New Roman" w:hAnsi="Times New Roman" w:cs="Times New Roman"/>
          <w:sz w:val="24"/>
          <w:szCs w:val="24"/>
        </w:rPr>
        <w:t xml:space="preserve">Insgesamt </w:t>
      </w:r>
      <w:r>
        <w:rPr>
          <w:rFonts w:ascii="Times New Roman" w:hAnsi="Times New Roman" w:cs="Times New Roman"/>
          <w:sz w:val="24"/>
          <w:szCs w:val="24"/>
        </w:rPr>
        <w:t xml:space="preserve">werden dann die Pfade </w:t>
      </w:r>
      <w:r w:rsidR="00E72A01">
        <w:rPr>
          <w:rFonts w:ascii="Times New Roman" w:hAnsi="Times New Roman" w:cs="Times New Roman"/>
          <w:sz w:val="24"/>
          <w:szCs w:val="24"/>
        </w:rPr>
        <w:t>für den aktuellen Nutzer</w:t>
      </w:r>
      <w:r>
        <w:rPr>
          <w:rFonts w:ascii="Times New Roman" w:hAnsi="Times New Roman" w:cs="Times New Roman"/>
          <w:sz w:val="24"/>
          <w:szCs w:val="24"/>
        </w:rPr>
        <w:t>,</w:t>
      </w:r>
      <w:r w:rsidR="00E72A01">
        <w:rPr>
          <w:rFonts w:ascii="Times New Roman" w:hAnsi="Times New Roman" w:cs="Times New Roman"/>
          <w:sz w:val="24"/>
          <w:szCs w:val="24"/>
        </w:rPr>
        <w:t xml:space="preserve"> sowie</w:t>
      </w:r>
      <w:r>
        <w:rPr>
          <w:rFonts w:ascii="Times New Roman" w:hAnsi="Times New Roman" w:cs="Times New Roman"/>
          <w:sz w:val="24"/>
          <w:szCs w:val="24"/>
        </w:rPr>
        <w:t xml:space="preserve"> auch</w:t>
      </w:r>
      <w:r w:rsidR="00E72A01">
        <w:rPr>
          <w:rFonts w:ascii="Times New Roman" w:hAnsi="Times New Roman" w:cs="Times New Roman"/>
          <w:sz w:val="24"/>
          <w:szCs w:val="24"/>
        </w:rPr>
        <w:t xml:space="preserve"> im Falle einer Zeichen-Session</w:t>
      </w:r>
      <w:r>
        <w:rPr>
          <w:rFonts w:ascii="Times New Roman" w:hAnsi="Times New Roman" w:cs="Times New Roman"/>
          <w:sz w:val="24"/>
          <w:szCs w:val="24"/>
        </w:rPr>
        <w:t>,</w:t>
      </w:r>
      <w:r w:rsidR="00E72A01">
        <w:rPr>
          <w:rFonts w:ascii="Times New Roman" w:hAnsi="Times New Roman" w:cs="Times New Roman"/>
          <w:sz w:val="24"/>
          <w:szCs w:val="24"/>
        </w:rPr>
        <w:t xml:space="preserve"> die Pfade der anderen Nutzer so </w:t>
      </w:r>
      <w:r w:rsidR="0029553A">
        <w:rPr>
          <w:rFonts w:ascii="Times New Roman" w:hAnsi="Times New Roman" w:cs="Times New Roman"/>
          <w:sz w:val="24"/>
          <w:szCs w:val="24"/>
        </w:rPr>
        <w:t>gespeichert,</w:t>
      </w:r>
      <w:r>
        <w:rPr>
          <w:rFonts w:ascii="Times New Roman" w:hAnsi="Times New Roman" w:cs="Times New Roman"/>
          <w:sz w:val="24"/>
          <w:szCs w:val="24"/>
        </w:rPr>
        <w:t xml:space="preserve"> um ein gemeinsames Bild zu erschaffen. Jeder andere Client in der Session wird mittels seine eindeutigen SessionID identifiziert und das erlaubt es auch, die Pfade der verschiedenen Nutzer voneinander zu unterscheiden. Somit kann ein Client lokal seine Zeichnung abwischen, jedoch werden die Pfade der anderen nicht gelöscht.</w:t>
      </w:r>
    </w:p>
    <w:p w14:paraId="57D1C187" w14:textId="7D2F811D" w:rsidR="00762062" w:rsidRDefault="00762062" w:rsidP="00762062">
      <w:pPr>
        <w:spacing w:after="200" w:line="276" w:lineRule="auto"/>
        <w:jc w:val="left"/>
        <w:rPr>
          <w:rFonts w:ascii="Times New Roman" w:hAnsi="Times New Roman" w:cs="Times New Roman"/>
          <w:sz w:val="24"/>
          <w:szCs w:val="24"/>
        </w:rPr>
      </w:pPr>
    </w:p>
    <w:p w14:paraId="64308C28" w14:textId="2DF4B5E5" w:rsidR="00675200" w:rsidRDefault="0029553A" w:rsidP="00C81E59">
      <w:pPr>
        <w:spacing w:line="300" w:lineRule="exact"/>
        <w:rPr>
          <w:rFonts w:ascii="Times New Roman" w:hAnsi="Times New Roman" w:cs="Times New Roman"/>
          <w:sz w:val="24"/>
          <w:szCs w:val="24"/>
        </w:rPr>
      </w:pPr>
      <w:r>
        <w:rPr>
          <w:noProof/>
        </w:rPr>
        <mc:AlternateContent>
          <mc:Choice Requires="wps">
            <w:drawing>
              <wp:anchor distT="0" distB="0" distL="114300" distR="114300" simplePos="0" relativeHeight="251671565" behindDoc="0" locked="0" layoutInCell="1" allowOverlap="1" wp14:anchorId="61E72D2B" wp14:editId="575BE488">
                <wp:simplePos x="0" y="0"/>
                <wp:positionH relativeFrom="margin">
                  <wp:align>left</wp:align>
                </wp:positionH>
                <wp:positionV relativeFrom="paragraph">
                  <wp:posOffset>1678940</wp:posOffset>
                </wp:positionV>
                <wp:extent cx="2919095" cy="635"/>
                <wp:effectExtent l="0" t="0" r="0" b="0"/>
                <wp:wrapSquare wrapText="bothSides"/>
                <wp:docPr id="12" name="Textfeld 12"/>
                <wp:cNvGraphicFramePr/>
                <a:graphic xmlns:a="http://schemas.openxmlformats.org/drawingml/2006/main">
                  <a:graphicData uri="http://schemas.microsoft.com/office/word/2010/wordprocessingShape">
                    <wps:wsp>
                      <wps:cNvSpPr txBox="1"/>
                      <wps:spPr>
                        <a:xfrm>
                          <a:off x="0" y="0"/>
                          <a:ext cx="2919095" cy="635"/>
                        </a:xfrm>
                        <a:prstGeom prst="rect">
                          <a:avLst/>
                        </a:prstGeom>
                        <a:solidFill>
                          <a:prstClr val="white"/>
                        </a:solidFill>
                        <a:ln>
                          <a:noFill/>
                        </a:ln>
                      </wps:spPr>
                      <wps:txbx>
                        <w:txbxContent>
                          <w:p w14:paraId="5709B1CA" w14:textId="5C333EBB" w:rsidR="00762062" w:rsidRPr="000C61BE" w:rsidRDefault="00762062" w:rsidP="00762062">
                            <w:pPr>
                              <w:pStyle w:val="Beschriftung"/>
                              <w:rPr>
                                <w:rFonts w:ascii="Times New Roman" w:hAnsi="Times New Roman" w:cs="Times New Roman"/>
                                <w:sz w:val="24"/>
                                <w:szCs w:val="24"/>
                              </w:rPr>
                            </w:pPr>
                            <w:r>
                              <w:t xml:space="preserve">Abbildung </w:t>
                            </w:r>
                            <w:r>
                              <w:fldChar w:fldCharType="begin"/>
                            </w:r>
                            <w:r>
                              <w:instrText xml:space="preserve"> SEQ Abbildung \* ARABIC </w:instrText>
                            </w:r>
                            <w:r>
                              <w:fldChar w:fldCharType="separate"/>
                            </w:r>
                            <w:r>
                              <w:rPr>
                                <w:noProof/>
                              </w:rPr>
                              <w:t>4</w:t>
                            </w:r>
                            <w:r>
                              <w:fldChar w:fldCharType="end"/>
                            </w:r>
                            <w:r>
                              <w:t>: Übertragung der eigenen Pfade an den Server, welcher diese an die anderen verbundenen Clients in der Session vermitte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E72D2B" id="Textfeld 12" o:spid="_x0000_s1029" type="#_x0000_t202" style="position:absolute;left:0;text-align:left;margin-left:0;margin-top:132.2pt;width:229.85pt;height:.05pt;z-index:251671565;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QihGwIAAD8EAAAOAAAAZHJzL2Uyb0RvYy54bWysU8Fu2zAMvQ/YPwi6L05StF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" stroked="f">
                <v:textbox style="mso-fit-shape-to-text:t" inset="0,0,0,0">
                  <w:txbxContent>
                    <w:p w14:paraId="5709B1CA" w14:textId="5C333EBB" w:rsidR="00762062" w:rsidRPr="000C61BE" w:rsidRDefault="00762062" w:rsidP="00762062">
                      <w:pPr>
                        <w:pStyle w:val="Beschriftung"/>
                        <w:rPr>
                          <w:rFonts w:ascii="Times New Roman" w:hAnsi="Times New Roman" w:cs="Times New Roman"/>
                          <w:sz w:val="24"/>
                          <w:szCs w:val="24"/>
                        </w:rPr>
                      </w:pPr>
                      <w:r>
                        <w:t xml:space="preserve">Abbildung </w:t>
                      </w:r>
                      <w:r>
                        <w:fldChar w:fldCharType="begin"/>
                      </w:r>
                      <w:r>
                        <w:instrText xml:space="preserve"> SEQ Abbildung \* ARABIC </w:instrText>
                      </w:r>
                      <w:r>
                        <w:fldChar w:fldCharType="separate"/>
                      </w:r>
                      <w:r>
                        <w:rPr>
                          <w:noProof/>
                        </w:rPr>
                        <w:t>4</w:t>
                      </w:r>
                      <w:r>
                        <w:fldChar w:fldCharType="end"/>
                      </w:r>
                      <w:r>
                        <w:t>: Übertragung der eigenen Pfade an den Server, welcher diese an die anderen verbundenen Clients in der Session vermittelt</w:t>
                      </w:r>
                    </w:p>
                  </w:txbxContent>
                </v:textbox>
                <w10:wrap type="square" anchorx="margin"/>
              </v:shape>
            </w:pict>
          </mc:Fallback>
        </mc:AlternateContent>
      </w:r>
      <w:r w:rsidR="008316F9" w:rsidRPr="00762062">
        <w:rPr>
          <w:rFonts w:ascii="Times New Roman" w:hAnsi="Times New Roman" w:cs="Times New Roman"/>
          <w:sz w:val="24"/>
          <w:szCs w:val="24"/>
        </w:rPr>
        <w:drawing>
          <wp:anchor distT="0" distB="0" distL="114300" distR="114300" simplePos="0" relativeHeight="251669517" behindDoc="0" locked="0" layoutInCell="1" allowOverlap="1" wp14:anchorId="6AE07570" wp14:editId="3CF5040D">
            <wp:simplePos x="0" y="0"/>
            <wp:positionH relativeFrom="margin">
              <wp:align>left</wp:align>
            </wp:positionH>
            <wp:positionV relativeFrom="paragraph">
              <wp:posOffset>10795</wp:posOffset>
            </wp:positionV>
            <wp:extent cx="2919095" cy="1673225"/>
            <wp:effectExtent l="0" t="0" r="0" b="3175"/>
            <wp:wrapSquare wrapText="bothSides"/>
            <wp:docPr id="11" name="Grafik 1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enthält.&#10;&#10;Automatisch generierte Beschreibung"/>
                    <pic:cNvPicPr/>
                  </pic:nvPicPr>
                  <pic:blipFill>
                    <a:blip r:embed="rId15"/>
                    <a:stretch>
                      <a:fillRect/>
                    </a:stretch>
                  </pic:blipFill>
                  <pic:spPr>
                    <a:xfrm>
                      <a:off x="0" y="0"/>
                      <a:ext cx="2919095" cy="1673225"/>
                    </a:xfrm>
                    <a:prstGeom prst="rect">
                      <a:avLst/>
                    </a:prstGeom>
                  </pic:spPr>
                </pic:pic>
              </a:graphicData>
            </a:graphic>
            <wp14:sizeRelH relativeFrom="margin">
              <wp14:pctWidth>0</wp14:pctWidth>
            </wp14:sizeRelH>
            <wp14:sizeRelV relativeFrom="margin">
              <wp14:pctHeight>0</wp14:pctHeight>
            </wp14:sizeRelV>
          </wp:anchor>
        </w:drawing>
      </w:r>
      <w:r w:rsidR="00762062">
        <w:rPr>
          <w:rFonts w:ascii="Times New Roman" w:hAnsi="Times New Roman" w:cs="Times New Roman"/>
          <w:sz w:val="24"/>
          <w:szCs w:val="24"/>
        </w:rPr>
        <w:t>Dank diese</w:t>
      </w:r>
      <w:r w:rsidR="008316F9">
        <w:rPr>
          <w:rFonts w:ascii="Times New Roman" w:hAnsi="Times New Roman" w:cs="Times New Roman"/>
          <w:sz w:val="24"/>
          <w:szCs w:val="24"/>
        </w:rPr>
        <w:t>r</w:t>
      </w:r>
      <w:r w:rsidR="00762062">
        <w:rPr>
          <w:rFonts w:ascii="Times New Roman" w:hAnsi="Times New Roman" w:cs="Times New Roman"/>
          <w:sz w:val="24"/>
          <w:szCs w:val="24"/>
        </w:rPr>
        <w:t xml:space="preserve"> Struktur können dann auch die eigenen Pfade einfach an die anderen verbundenen Zeichner gesendet werden. Dazu wird der eigene Pfad in das gesonderte Datenobjekt „ClientPaths“ übergeben und dann letztendlich als JSON-String an den Server geschickt.</w:t>
      </w:r>
      <w:r>
        <w:rPr>
          <w:rFonts w:ascii="Times New Roman" w:hAnsi="Times New Roman" w:cs="Times New Roman"/>
          <w:sz w:val="24"/>
          <w:szCs w:val="24"/>
        </w:rPr>
        <w:t xml:space="preserve"> Dieser reagiert dann auf dieses Event(„sendCanvasPathDataToServer“) und übermittelt dann diese Pfade an die anderen verbundenen Clients. Durch die eindeutige Client-SessionID ist es dann möglich, jedem verbundenen Client unmittelbar seine Pfade zuzuweisen.</w:t>
      </w:r>
    </w:p>
    <w:p w14:paraId="2B1B8F70" w14:textId="6D8A11DD" w:rsidR="00762062" w:rsidRPr="00675200" w:rsidRDefault="00762062" w:rsidP="00762062">
      <w:pPr>
        <w:spacing w:after="200" w:line="276" w:lineRule="auto"/>
        <w:jc w:val="left"/>
        <w:rPr>
          <w:rFonts w:ascii="Times New Roman" w:hAnsi="Times New Roman" w:cs="Times New Roman"/>
          <w:sz w:val="24"/>
          <w:szCs w:val="24"/>
        </w:rPr>
      </w:pPr>
      <w:r>
        <w:rPr>
          <w:rFonts w:ascii="Times New Roman" w:hAnsi="Times New Roman" w:cs="Times New Roman"/>
          <w:sz w:val="24"/>
          <w:szCs w:val="24"/>
        </w:rPr>
        <w:br w:type="page"/>
      </w:r>
    </w:p>
    <w:p w14:paraId="24BAB5A6" w14:textId="7137AE47" w:rsidR="00D27719" w:rsidRPr="00675200" w:rsidRDefault="00D27719" w:rsidP="00C81E59">
      <w:pPr>
        <w:pStyle w:val="berschrift1"/>
        <w:numPr>
          <w:ilvl w:val="0"/>
          <w:numId w:val="1"/>
        </w:numPr>
        <w:spacing w:line="300" w:lineRule="exact"/>
        <w:ind w:left="340" w:hanging="340"/>
        <w:rPr>
          <w:rFonts w:ascii="Times New Roman" w:hAnsi="Times New Roman" w:cs="Times New Roman"/>
          <w:color w:val="00B050"/>
          <w:sz w:val="28"/>
        </w:rPr>
      </w:pPr>
      <w:bookmarkStart w:id="18" w:name="_Toc95940995"/>
      <w:r w:rsidRPr="00675200">
        <w:rPr>
          <w:rFonts w:ascii="Times New Roman" w:hAnsi="Times New Roman" w:cs="Times New Roman"/>
          <w:color w:val="00B050"/>
          <w:sz w:val="28"/>
        </w:rPr>
        <w:lastRenderedPageBreak/>
        <w:t>Fazit</w:t>
      </w:r>
      <w:bookmarkEnd w:id="18"/>
    </w:p>
    <w:p w14:paraId="1C373A9C" w14:textId="04D42194" w:rsidR="00F645BD" w:rsidRPr="00675200" w:rsidRDefault="00DF7788" w:rsidP="00C81E59">
      <w:pPr>
        <w:spacing w:line="300" w:lineRule="exact"/>
        <w:rPr>
          <w:rFonts w:ascii="Times New Roman" w:hAnsi="Times New Roman" w:cs="Times New Roman"/>
          <w:sz w:val="24"/>
          <w:szCs w:val="24"/>
        </w:rPr>
      </w:pPr>
      <w:r w:rsidRPr="00675200">
        <w:rPr>
          <w:rFonts w:ascii="Times New Roman" w:hAnsi="Times New Roman" w:cs="Times New Roman"/>
          <w:sz w:val="24"/>
          <w:szCs w:val="24"/>
        </w:rPr>
        <w:t>Im nächsten Iterationsschritt sollte die aktuelle Programmstruktur überarbeitet werden, d. h. einige Funktionalitäten bestimmter Komponenten auslagern, um die Kohäsion zu verringern.</w:t>
      </w:r>
      <w:r w:rsidR="00F645BD" w:rsidRPr="00675200">
        <w:rPr>
          <w:rFonts w:ascii="Times New Roman" w:hAnsi="Times New Roman" w:cs="Times New Roman"/>
          <w:sz w:val="24"/>
          <w:szCs w:val="24"/>
        </w:rPr>
        <w:t xml:space="preserve"> Auch hätten wir uns konkret nur auf den ersten Iterationsschritt fokussieren müssen, einige aus dem</w:t>
      </w:r>
      <w:r w:rsidR="00C81E59" w:rsidRPr="00675200">
        <w:rPr>
          <w:rFonts w:ascii="Times New Roman" w:hAnsi="Times New Roman" w:cs="Times New Roman"/>
          <w:sz w:val="24"/>
          <w:szCs w:val="24"/>
        </w:rPr>
        <w:t xml:space="preserve"> zweiten Schritt</w:t>
      </w:r>
      <w:r w:rsidR="00F645BD" w:rsidRPr="00675200">
        <w:rPr>
          <w:rFonts w:ascii="Times New Roman" w:hAnsi="Times New Roman" w:cs="Times New Roman"/>
          <w:sz w:val="24"/>
          <w:szCs w:val="24"/>
        </w:rPr>
        <w:t xml:space="preserve"> wurden auch schon implementiert, jedoch hatte dies zur Folge, dass es insgesamt vom Aufwand her zu viel wurde und wir so einige Sachen  </w:t>
      </w:r>
      <w:r w:rsidR="00C81E59" w:rsidRPr="00675200">
        <w:rPr>
          <w:rFonts w:ascii="Times New Roman" w:hAnsi="Times New Roman" w:cs="Times New Roman"/>
          <w:sz w:val="24"/>
          <w:szCs w:val="24"/>
        </w:rPr>
        <w:t xml:space="preserve"> vernachlässigen mussten.</w:t>
      </w:r>
    </w:p>
    <w:p w14:paraId="5BD067EA" w14:textId="020F1193" w:rsidR="00C81E59" w:rsidRPr="00675200" w:rsidRDefault="00C81E59" w:rsidP="00C81E59">
      <w:pPr>
        <w:spacing w:line="300" w:lineRule="exact"/>
        <w:rPr>
          <w:rFonts w:ascii="Times New Roman" w:hAnsi="Times New Roman" w:cs="Times New Roman"/>
          <w:sz w:val="24"/>
          <w:szCs w:val="24"/>
        </w:rPr>
        <w:sectPr w:rsidR="00C81E59" w:rsidRPr="00675200" w:rsidSect="005E0731">
          <w:headerReference w:type="default" r:id="rId16"/>
          <w:footerReference w:type="default" r:id="rId17"/>
          <w:pgSz w:w="11906" w:h="16838"/>
          <w:pgMar w:top="1440" w:right="1080" w:bottom="1440" w:left="1080" w:header="709" w:footer="397" w:gutter="0"/>
          <w:pgNumType w:start="1"/>
          <w:cols w:space="708"/>
          <w:docGrid w:linePitch="360"/>
        </w:sectPr>
      </w:pPr>
      <w:r w:rsidRPr="00675200">
        <w:rPr>
          <w:rFonts w:ascii="Times New Roman" w:hAnsi="Times New Roman" w:cs="Times New Roman"/>
          <w:sz w:val="24"/>
          <w:szCs w:val="24"/>
        </w:rPr>
        <w:t xml:space="preserve">Insgesamt kann man jedoch sagen, dass die grundlegenden Anforderungen aus dem ersten Inkrementationsschritt durchaus eingehalten wurden und wir diese auch erfolgreich in den Prototypen einbinden konnten. Dabei haben wir auch alle </w:t>
      </w:r>
      <w:r w:rsidR="004D1549" w:rsidRPr="00675200">
        <w:rPr>
          <w:rFonts w:ascii="Times New Roman" w:hAnsi="Times New Roman" w:cs="Times New Roman"/>
          <w:sz w:val="24"/>
          <w:szCs w:val="24"/>
        </w:rPr>
        <w:t>erarbeiteten Nutzeranforderungen implementieren und erfolgreich umsetzen können</w:t>
      </w:r>
    </w:p>
    <w:p w14:paraId="57A2D473" w14:textId="2260891B" w:rsidR="0055218D" w:rsidRPr="00D27719" w:rsidRDefault="0055218D" w:rsidP="00C81E59">
      <w:pPr>
        <w:spacing w:line="300" w:lineRule="exact"/>
        <w:rPr>
          <w:rFonts w:ascii="Times New Roman" w:hAnsi="Times New Roman" w:cs="Times New Roman"/>
          <w:color w:val="00B050"/>
        </w:rPr>
      </w:pPr>
      <w:r w:rsidRPr="00D27719">
        <w:rPr>
          <w:rFonts w:ascii="Times New Roman" w:hAnsi="Times New Roman" w:cs="Times New Roman"/>
          <w:color w:val="00B050"/>
        </w:rPr>
        <w:lastRenderedPageBreak/>
        <w:t>V. Referenzen</w:t>
      </w:r>
    </w:p>
    <w:sdt>
      <w:sdtPr>
        <w:rPr>
          <w:rFonts w:ascii="Times New Roman" w:eastAsiaTheme="minorEastAsia" w:hAnsi="Times New Roman" w:cs="Times New Roman"/>
        </w:rPr>
        <w:alias w:val=""/>
        <w:tag w:val="CitaviBibliography"/>
        <w:id w:val="1719088932"/>
      </w:sdtPr>
      <w:sdtEndPr>
        <w:rPr>
          <w:rFonts w:eastAsiaTheme="minorHAnsi"/>
        </w:rPr>
      </w:sdtEndPr>
      <w:sdtContent>
        <w:sdt>
          <w:sdtPr>
            <w:rPr>
              <w:rFonts w:ascii="Times New Roman" w:eastAsiaTheme="minorEastAsia" w:hAnsi="Times New Roman" w:cs="Times New Roman"/>
            </w:rPr>
            <w:alias w:val=""/>
            <w:tag w:val="CitaviBibliography"/>
            <w:id w:val="322863749"/>
          </w:sdtPr>
          <w:sdtEndPr>
            <w:rPr>
              <w:rFonts w:eastAsiaTheme="minorHAnsi"/>
            </w:rPr>
          </w:sdtEndPr>
          <w:sdtContent>
            <w:p w14:paraId="207FA9D2" w14:textId="77777777" w:rsidR="001662CC" w:rsidRPr="00D27719" w:rsidRDefault="001662CC" w:rsidP="00C81E59">
              <w:pPr>
                <w:pStyle w:val="CitaviBibliographyHeading"/>
                <w:spacing w:line="300" w:lineRule="exact"/>
                <w:rPr>
                  <w:rFonts w:ascii="Times New Roman" w:hAnsi="Times New Roman" w:cs="Times New Roman"/>
                  <w:color w:val="FFFFFF" w:themeColor="background1"/>
                  <w:lang w:val="en-US"/>
                </w:rPr>
              </w:pPr>
              <w:r w:rsidRPr="00D27719">
                <w:rPr>
                  <w:rFonts w:ascii="Times New Roman" w:eastAsiaTheme="majorEastAsia" w:hAnsi="Times New Roman" w:cs="Times New Roman"/>
                  <w:color w:val="365F91" w:themeColor="accent1" w:themeShade="BF"/>
                  <w:sz w:val="32"/>
                  <w:szCs w:val="32"/>
                </w:rPr>
                <w:fldChar w:fldCharType="begin"/>
              </w:r>
              <w:sdt>
                <w:sdtPr>
                  <w:rPr>
                    <w:rFonts w:ascii="Times New Roman" w:hAnsi="Times New Roman" w:cs="Times New Roman"/>
                  </w:rPr>
                  <w:alias w:val=""/>
                  <w:tag w:val="CitaviBibliographyHeading"/>
                  <w:id w:val="-830296711"/>
                  <w15:appearance w15:val="hidden"/>
                </w:sdtPr>
                <w:sdtEndPr>
                  <w:rPr>
                    <w:color w:val="FFFFFF" w:themeColor="background1"/>
                  </w:rPr>
                </w:sdtEndPr>
                <w:sdtContent>
                  <w:r w:rsidRPr="00D27719">
                    <w:rPr>
                      <w:rFonts w:ascii="Times New Roman" w:hAnsi="Times New Roman" w:cs="Times New Roman"/>
                      <w:lang w:val="en-US"/>
                    </w:rPr>
                    <w:instrText>ADDIN CitaviBibliography</w:instrText>
                  </w:r>
                  <w:r w:rsidRPr="00D27719">
                    <w:rPr>
                      <w:rFonts w:ascii="Times New Roman" w:eastAsiaTheme="majorEastAsia" w:hAnsi="Times New Roman" w:cs="Times New Roman"/>
                      <w:color w:val="365F91" w:themeColor="accent1" w:themeShade="BF"/>
                      <w:sz w:val="32"/>
                      <w:szCs w:val="32"/>
                    </w:rPr>
                    <w:fldChar w:fldCharType="separate"/>
                  </w:r>
                  <w:r w:rsidRPr="00D27719">
                    <w:rPr>
                      <w:rFonts w:ascii="Times New Roman" w:hAnsi="Times New Roman" w:cs="Times New Roman"/>
                      <w:color w:val="FFFFFF" w:themeColor="background1"/>
                      <w:lang w:val="en-US"/>
                    </w:rPr>
                    <w:t>References</w:t>
                  </w:r>
                </w:sdtContent>
              </w:sdt>
            </w:p>
            <w:sdt>
              <w:sdtPr>
                <w:rPr>
                  <w:rFonts w:ascii="Times New Roman" w:hAnsi="Times New Roman" w:cs="Times New Roman"/>
                </w:rPr>
                <w:alias w:val=""/>
                <w:tag w:val="BibliographyEntry0"/>
                <w:id w:val="1835953707"/>
                <w15:appearance w15:val="hidden"/>
              </w:sdtPr>
              <w:sdtEndPr/>
              <w:sdtContent>
                <w:p w14:paraId="5CA29795"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1]</w:t>
                  </w:r>
                  <w:r w:rsidRPr="00D27719">
                    <w:rPr>
                      <w:rFonts w:ascii="Times New Roman" w:hAnsi="Times New Roman" w:cs="Times New Roman"/>
                      <w:lang w:val="en-US"/>
                    </w:rPr>
                    <w:tab/>
                    <w:t xml:space="preserve">L. Nielsen, </w:t>
                  </w:r>
                  <w:r w:rsidRPr="00D27719">
                    <w:rPr>
                      <w:rFonts w:ascii="Times New Roman" w:hAnsi="Times New Roman" w:cs="Times New Roman"/>
                      <w:i/>
                      <w:lang w:val="en-US"/>
                    </w:rPr>
                    <w:t xml:space="preserve">Personas - User Focused Design, </w:t>
                  </w:r>
                  <w:r w:rsidRPr="00D27719">
                    <w:rPr>
                      <w:rFonts w:ascii="Times New Roman" w:hAnsi="Times New Roman" w:cs="Times New Roman"/>
                      <w:lang w:val="en-US"/>
                    </w:rPr>
                    <w:t>2nd ed. London: Springer London, 2019.</w:t>
                  </w:r>
                </w:p>
              </w:sdtContent>
            </w:sdt>
            <w:sdt>
              <w:sdtPr>
                <w:rPr>
                  <w:rFonts w:ascii="Times New Roman" w:hAnsi="Times New Roman" w:cs="Times New Roman"/>
                </w:rPr>
                <w:alias w:val=""/>
                <w:tag w:val="BibliographyEntry1"/>
                <w:id w:val="-755204233"/>
                <w15:appearance w15:val="hidden"/>
              </w:sdtPr>
              <w:sdtEndPr/>
              <w:sdtContent>
                <w:p w14:paraId="649E151B"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2]</w:t>
                  </w:r>
                  <w:r w:rsidRPr="00D27719">
                    <w:rPr>
                      <w:rFonts w:ascii="Times New Roman" w:hAnsi="Times New Roman" w:cs="Times New Roman"/>
                      <w:lang w:val="en-US"/>
                    </w:rPr>
                    <w:tab/>
                    <w:t xml:space="preserve">A. Endmann and D. Keßner, “User Journey Mapping – A Method in User Experience Design,” </w:t>
                  </w:r>
                  <w:r w:rsidRPr="00D27719">
                    <w:rPr>
                      <w:rFonts w:ascii="Times New Roman" w:hAnsi="Times New Roman" w:cs="Times New Roman"/>
                      <w:i/>
                      <w:lang w:val="en-US"/>
                    </w:rPr>
                    <w:t>i-com</w:t>
                  </w:r>
                  <w:r w:rsidRPr="00D27719">
                    <w:rPr>
                      <w:rFonts w:ascii="Times New Roman" w:hAnsi="Times New Roman" w:cs="Times New Roman"/>
                      <w:lang w:val="en-US"/>
                    </w:rPr>
                    <w:t>, vol. 15, no. 1, pp. 105–110, 2016, doi: 10.1515/icom-2016-0010.</w:t>
                  </w:r>
                </w:p>
              </w:sdtContent>
            </w:sdt>
            <w:sdt>
              <w:sdtPr>
                <w:rPr>
                  <w:rFonts w:ascii="Times New Roman" w:hAnsi="Times New Roman" w:cs="Times New Roman"/>
                </w:rPr>
                <w:alias w:val=""/>
                <w:tag w:val="BibliographyEntry2"/>
                <w:id w:val="1477726486"/>
                <w15:appearance w15:val="hidden"/>
              </w:sdtPr>
              <w:sdtEndPr/>
              <w:sdtContent>
                <w:p w14:paraId="1F9C8ED1"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3]</w:t>
                  </w:r>
                  <w:r w:rsidRPr="00D27719">
                    <w:rPr>
                      <w:rFonts w:ascii="Times New Roman" w:hAnsi="Times New Roman" w:cs="Times New Roman"/>
                      <w:lang w:val="en-US"/>
                    </w:rPr>
                    <w:tab/>
                    <w:t xml:space="preserve">R. Hamilton and L. L. Price, “Consumer journeys: developing consumer-based strategy,” </w:t>
                  </w:r>
                  <w:r w:rsidRPr="00D27719">
                    <w:rPr>
                      <w:rFonts w:ascii="Times New Roman" w:hAnsi="Times New Roman" w:cs="Times New Roman"/>
                      <w:i/>
                      <w:lang w:val="en-US"/>
                    </w:rPr>
                    <w:t>J. of the Acad. Mark. Sci.</w:t>
                  </w:r>
                  <w:r w:rsidRPr="00D27719">
                    <w:rPr>
                      <w:rFonts w:ascii="Times New Roman" w:hAnsi="Times New Roman" w:cs="Times New Roman"/>
                      <w:lang w:val="en-US"/>
                    </w:rPr>
                    <w:t>, vol. 47, no. 2, pp. 187–191, 2019, doi: 10.1007/s11747-019-00636-y.</w:t>
                  </w:r>
                </w:p>
              </w:sdtContent>
            </w:sdt>
            <w:sdt>
              <w:sdtPr>
                <w:rPr>
                  <w:rFonts w:ascii="Times New Roman" w:hAnsi="Times New Roman" w:cs="Times New Roman"/>
                </w:rPr>
                <w:alias w:val=""/>
                <w:tag w:val="BibliographyEntry3"/>
                <w:id w:val="299893809"/>
                <w15:appearance w15:val="hidden"/>
              </w:sdtPr>
              <w:sdtEndPr/>
              <w:sdtContent>
                <w:p w14:paraId="541FB1E1" w14:textId="77777777" w:rsidR="001662CC" w:rsidRPr="00D27719" w:rsidRDefault="001662CC" w:rsidP="00C81E59">
                  <w:pPr>
                    <w:pStyle w:val="CitaviBibliographyEntryIEEEDesignTestv11"/>
                    <w:spacing w:line="300" w:lineRule="exact"/>
                    <w:rPr>
                      <w:rFonts w:ascii="Times New Roman" w:hAnsi="Times New Roman" w:cs="Times New Roman"/>
                    </w:rPr>
                  </w:pPr>
                  <w:r w:rsidRPr="00D27719">
                    <w:rPr>
                      <w:rFonts w:ascii="Times New Roman" w:hAnsi="Times New Roman" w:cs="Times New Roman"/>
                      <w:lang w:val="en-US"/>
                    </w:rPr>
                    <w:t>[4]</w:t>
                  </w:r>
                  <w:r w:rsidRPr="00D27719">
                    <w:rPr>
                      <w:rFonts w:ascii="Times New Roman" w:hAnsi="Times New Roman" w:cs="Times New Roman"/>
                      <w:lang w:val="en-US"/>
                    </w:rPr>
                    <w:tab/>
                    <w:t xml:space="preserve">D. Saffer, </w:t>
                  </w:r>
                  <w:r w:rsidRPr="00D27719">
                    <w:rPr>
                      <w:rFonts w:ascii="Times New Roman" w:hAnsi="Times New Roman" w:cs="Times New Roman"/>
                      <w:i/>
                      <w:lang w:val="en-US"/>
                    </w:rPr>
                    <w:t xml:space="preserve">Designing for interaction: Creating innovative applications and devices, </w:t>
                  </w:r>
                  <w:r w:rsidRPr="00D27719">
                    <w:rPr>
                      <w:rFonts w:ascii="Times New Roman" w:hAnsi="Times New Roman" w:cs="Times New Roman"/>
                      <w:lang w:val="en-US"/>
                    </w:rPr>
                    <w:t xml:space="preserve">2nd ed. </w:t>
                  </w:r>
                  <w:r w:rsidRPr="00D27719">
                    <w:rPr>
                      <w:rFonts w:ascii="Times New Roman" w:hAnsi="Times New Roman" w:cs="Times New Roman"/>
                    </w:rPr>
                    <w:t>Berkeley, CA: New Riders, 2010.</w:t>
                  </w:r>
                </w:p>
              </w:sdtContent>
            </w:sdt>
            <w:sdt>
              <w:sdtPr>
                <w:rPr>
                  <w:rFonts w:ascii="Times New Roman" w:hAnsi="Times New Roman" w:cs="Times New Roman"/>
                </w:rPr>
                <w:alias w:val=""/>
                <w:tag w:val="BibliographyEntry4"/>
                <w:id w:val="518673186"/>
                <w15:appearance w15:val="hidden"/>
              </w:sdtPr>
              <w:sdtEndPr/>
              <w:sdtContent>
                <w:p w14:paraId="5EF7E94A"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rPr>
                    <w:t>[5]</w:t>
                  </w:r>
                  <w:r w:rsidRPr="00D27719">
                    <w:rPr>
                      <w:rFonts w:ascii="Times New Roman" w:hAnsi="Times New Roman" w:cs="Times New Roman"/>
                    </w:rPr>
                    <w:tab/>
                    <w:t xml:space="preserve">DI Andrea Heistinger, </w:t>
                  </w:r>
                  <w:r w:rsidRPr="00D27719">
                    <w:rPr>
                      <w:rFonts w:ascii="Times New Roman" w:hAnsi="Times New Roman" w:cs="Times New Roman"/>
                      <w:i/>
                    </w:rPr>
                    <w:t xml:space="preserve">Qualitative Interviews – Ein Leitfaden zu Vorbereitung und Qualitative Interviews - Ein Leitfaden zu Vorbereitung und Durchführung inklusive einiger theoretischer Anmerkungen. </w:t>
                  </w:r>
                  <w:r w:rsidRPr="00D27719">
                    <w:rPr>
                      <w:rFonts w:ascii="Times New Roman" w:hAnsi="Times New Roman" w:cs="Times New Roman"/>
                      <w:lang w:val="en-US"/>
                    </w:rPr>
                    <w:t>[Online]. Available: https://​www.uibk.ac.at​/​iezw/​mitarbeiterinnen/​senior-​lecturer/​bernd_​lederer/​downloads/​durchfuehrung_​von_​qualitativen_​interviews_​uniwien.pdf</w:t>
                  </w:r>
                </w:p>
              </w:sdtContent>
            </w:sdt>
            <w:sdt>
              <w:sdtPr>
                <w:rPr>
                  <w:rFonts w:ascii="Times New Roman" w:hAnsi="Times New Roman" w:cs="Times New Roman"/>
                </w:rPr>
                <w:alias w:val=""/>
                <w:tag w:val="BibliographyEntry5"/>
                <w:id w:val="-1971892539"/>
                <w15:appearance w15:val="hidden"/>
              </w:sdtPr>
              <w:sdtEndPr/>
              <w:sdtContent>
                <w:p w14:paraId="67BDB2F1"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6]</w:t>
                  </w:r>
                  <w:r w:rsidRPr="00D27719">
                    <w:rPr>
                      <w:rFonts w:ascii="Times New Roman" w:hAnsi="Times New Roman" w:cs="Times New Roman"/>
                      <w:lang w:val="en-US"/>
                    </w:rPr>
                    <w:tab/>
                    <w:t xml:space="preserve">P. Yan and J. Guo, “The research of Web usability design,” in </w:t>
                  </w:r>
                  <w:r w:rsidRPr="00D27719">
                    <w:rPr>
                      <w:rFonts w:ascii="Times New Roman" w:hAnsi="Times New Roman" w:cs="Times New Roman"/>
                      <w:i/>
                      <w:lang w:val="en-US"/>
                    </w:rPr>
                    <w:t>The 2nd International Conference on Computer and Automation Engineering (ICCAE), 2010: 26 - 28 Feb. 2010, Singapore ; proceedings</w:t>
                  </w:r>
                  <w:r w:rsidRPr="00D27719">
                    <w:rPr>
                      <w:rFonts w:ascii="Times New Roman" w:hAnsi="Times New Roman" w:cs="Times New Roman"/>
                      <w:lang w:val="en-US"/>
                    </w:rPr>
                    <w:t>, Singapore, 2010, pp. 480–483.</w:t>
                  </w:r>
                </w:p>
              </w:sdtContent>
            </w:sdt>
            <w:sdt>
              <w:sdtPr>
                <w:rPr>
                  <w:rFonts w:ascii="Times New Roman" w:hAnsi="Times New Roman" w:cs="Times New Roman"/>
                </w:rPr>
                <w:alias w:val=""/>
                <w:tag w:val="BibliographyEntry6"/>
                <w:id w:val="516826546"/>
                <w15:appearance w15:val="hidden"/>
              </w:sdtPr>
              <w:sdtEndPr/>
              <w:sdtContent>
                <w:p w14:paraId="7386B970"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7]</w:t>
                  </w:r>
                  <w:r w:rsidRPr="00D27719">
                    <w:rPr>
                      <w:rFonts w:ascii="Times New Roman" w:hAnsi="Times New Roman" w:cs="Times New Roman"/>
                      <w:lang w:val="en-US"/>
                    </w:rPr>
                    <w:tab/>
                    <w:t xml:space="preserve">B. Shneiderman and C. Plaisant, </w:t>
                  </w:r>
                  <w:r w:rsidRPr="00D27719">
                    <w:rPr>
                      <w:rFonts w:ascii="Times New Roman" w:hAnsi="Times New Roman" w:cs="Times New Roman"/>
                      <w:i/>
                      <w:lang w:val="en-US"/>
                    </w:rPr>
                    <w:t>Designing the user interface: Strategies for effective human-computer interaction</w:t>
                  </w:r>
                  <w:r w:rsidRPr="00D27719">
                    <w:rPr>
                      <w:rFonts w:ascii="Times New Roman" w:hAnsi="Times New Roman" w:cs="Times New Roman"/>
                      <w:lang w:val="en-US"/>
                    </w:rPr>
                    <w:t>, 2016.</w:t>
                  </w:r>
                </w:p>
              </w:sdtContent>
            </w:sdt>
            <w:sdt>
              <w:sdtPr>
                <w:rPr>
                  <w:rFonts w:ascii="Times New Roman" w:hAnsi="Times New Roman" w:cs="Times New Roman"/>
                </w:rPr>
                <w:alias w:val=""/>
                <w:tag w:val="BibliographyEntry7"/>
                <w:id w:val="2067996064"/>
                <w15:appearance w15:val="hidden"/>
              </w:sdtPr>
              <w:sdtEndPr/>
              <w:sdtContent>
                <w:p w14:paraId="1285017D"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8]</w:t>
                  </w:r>
                  <w:r w:rsidRPr="00D27719">
                    <w:rPr>
                      <w:rFonts w:ascii="Times New Roman" w:hAnsi="Times New Roman" w:cs="Times New Roman"/>
                      <w:lang w:val="en-US"/>
                    </w:rPr>
                    <w:tab/>
                    <w:t xml:space="preserve">S. Thesmann, </w:t>
                  </w:r>
                  <w:r w:rsidRPr="00D27719">
                    <w:rPr>
                      <w:rFonts w:ascii="Times New Roman" w:hAnsi="Times New Roman" w:cs="Times New Roman"/>
                      <w:i/>
                      <w:lang w:val="en-US"/>
                    </w:rPr>
                    <w:t xml:space="preserve">Interface design: Usability, user experience und accessibility im Web gestalten, </w:t>
                  </w:r>
                  <w:r w:rsidRPr="00D27719">
                    <w:rPr>
                      <w:rFonts w:ascii="Times New Roman" w:hAnsi="Times New Roman" w:cs="Times New Roman"/>
                      <w:lang w:val="en-US"/>
                    </w:rPr>
                    <w:t>2nd ed. Wiesbaden: Springer Vieweg, 2016.</w:t>
                  </w:r>
                </w:p>
              </w:sdtContent>
            </w:sdt>
            <w:sdt>
              <w:sdtPr>
                <w:rPr>
                  <w:rFonts w:ascii="Times New Roman" w:hAnsi="Times New Roman" w:cs="Times New Roman"/>
                </w:rPr>
                <w:alias w:val=""/>
                <w:tag w:val="BibliographyEntry8"/>
                <w:id w:val="-956181483"/>
                <w15:appearance w15:val="hidden"/>
              </w:sdtPr>
              <w:sdtEndPr/>
              <w:sdtContent>
                <w:p w14:paraId="1396DF5F"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9]</w:t>
                  </w:r>
                  <w:r w:rsidRPr="00D27719">
                    <w:rPr>
                      <w:rFonts w:ascii="Times New Roman" w:hAnsi="Times New Roman" w:cs="Times New Roman"/>
                      <w:lang w:val="en-US"/>
                    </w:rPr>
                    <w:tab/>
                    <w:t xml:space="preserve">F. Makedon, Ed., </w:t>
                  </w:r>
                  <w:r w:rsidRPr="00D27719">
                    <w:rPr>
                      <w:rFonts w:ascii="Times New Roman" w:hAnsi="Times New Roman" w:cs="Times New Roman"/>
                      <w:i/>
                      <w:lang w:val="en-US"/>
                    </w:rPr>
                    <w:t>Proceedings of the 3rd International Conference on PErvasive Technologies Related to Assistive Environments: https://www.researchgate.net/publication/221410323_Human-Computer_Interaction_and_the_older_adult_An_example_using_user_research_and_personas</w:t>
                  </w:r>
                  <w:r w:rsidRPr="00D27719">
                    <w:rPr>
                      <w:rFonts w:ascii="Times New Roman" w:hAnsi="Times New Roman" w:cs="Times New Roman"/>
                      <w:lang w:val="en-US"/>
                    </w:rPr>
                    <w:t>. New York, NY: ACM, 2010.</w:t>
                  </w:r>
                </w:p>
              </w:sdtContent>
            </w:sdt>
            <w:sdt>
              <w:sdtPr>
                <w:rPr>
                  <w:rFonts w:ascii="Times New Roman" w:hAnsi="Times New Roman" w:cs="Times New Roman"/>
                </w:rPr>
                <w:alias w:val=""/>
                <w:tag w:val="BibliographyEntry9"/>
                <w:id w:val="-2120680394"/>
                <w15:appearance w15:val="hidden"/>
              </w:sdtPr>
              <w:sdtEndPr/>
              <w:sdtContent>
                <w:p w14:paraId="1E03F384"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10]</w:t>
                  </w:r>
                  <w:r w:rsidRPr="00D27719">
                    <w:rPr>
                      <w:rFonts w:ascii="Times New Roman" w:hAnsi="Times New Roman" w:cs="Times New Roman"/>
                      <w:lang w:val="en-US"/>
                    </w:rPr>
                    <w:tab/>
                    <w:t xml:space="preserve">Y. Yesilada and S. Harper, </w:t>
                  </w:r>
                  <w:r w:rsidRPr="00D27719">
                    <w:rPr>
                      <w:rFonts w:ascii="Times New Roman" w:hAnsi="Times New Roman" w:cs="Times New Roman"/>
                      <w:i/>
                      <w:lang w:val="en-US"/>
                    </w:rPr>
                    <w:t xml:space="preserve">Web Accessibility: A Foundation for Research, </w:t>
                  </w:r>
                  <w:r w:rsidRPr="00D27719">
                    <w:rPr>
                      <w:rFonts w:ascii="Times New Roman" w:hAnsi="Times New Roman" w:cs="Times New Roman"/>
                      <w:lang w:val="en-US"/>
                    </w:rPr>
                    <w:t>2nd ed., 2019.</w:t>
                  </w:r>
                </w:p>
              </w:sdtContent>
            </w:sdt>
            <w:sdt>
              <w:sdtPr>
                <w:rPr>
                  <w:rFonts w:ascii="Times New Roman" w:hAnsi="Times New Roman" w:cs="Times New Roman"/>
                </w:rPr>
                <w:alias w:val=""/>
                <w:tag w:val="BibliographyEntry10"/>
                <w:id w:val="514575133"/>
                <w15:appearance w15:val="hidden"/>
              </w:sdtPr>
              <w:sdtEndPr/>
              <w:sdtContent>
                <w:p w14:paraId="18A1C4AE"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11]</w:t>
                  </w:r>
                  <w:r w:rsidRPr="00D27719">
                    <w:rPr>
                      <w:rFonts w:ascii="Times New Roman" w:hAnsi="Times New Roman" w:cs="Times New Roman"/>
                      <w:lang w:val="en-US"/>
                    </w:rPr>
                    <w:tab/>
                    <w:t xml:space="preserve">G. Perlman, </w:t>
                  </w:r>
                  <w:r w:rsidRPr="00D27719">
                    <w:rPr>
                      <w:rFonts w:ascii="Times New Roman" w:hAnsi="Times New Roman" w:cs="Times New Roman"/>
                      <w:i/>
                      <w:lang w:val="en-US"/>
                    </w:rPr>
                    <w:t>Interaction Design beyond human-computer interaction</w:t>
                  </w:r>
                  <w:r w:rsidRPr="00D27719">
                    <w:rPr>
                      <w:rFonts w:ascii="Times New Roman" w:hAnsi="Times New Roman" w:cs="Times New Roman"/>
                      <w:lang w:val="en-US"/>
                    </w:rPr>
                    <w:t>. New York: John Wiley and Sons inc. (Hsrg.), 2002.</w:t>
                  </w:r>
                </w:p>
              </w:sdtContent>
            </w:sdt>
            <w:p w14:paraId="110303C2" w14:textId="77777777" w:rsidR="001662CC" w:rsidRPr="00D27719" w:rsidRDefault="001662CC" w:rsidP="00C81E59">
              <w:pPr>
                <w:pStyle w:val="CitaviBibliographyEntryIEEEDesignTestv11"/>
                <w:spacing w:line="300" w:lineRule="exact"/>
                <w:rPr>
                  <w:rFonts w:ascii="Times New Roman" w:hAnsi="Times New Roman" w:cs="Times New Roman"/>
                  <w:lang w:val="en-US"/>
                </w:rPr>
              </w:pPr>
              <w:r w:rsidRPr="00D27719">
                <w:rPr>
                  <w:rFonts w:ascii="Times New Roman" w:hAnsi="Times New Roman" w:cs="Times New Roman"/>
                  <w:lang w:val="en-US"/>
                </w:rPr>
                <w:t>[12]</w:t>
              </w:r>
              <w:r w:rsidRPr="00D27719">
                <w:rPr>
                  <w:rFonts w:ascii="Times New Roman" w:hAnsi="Times New Roman" w:cs="Times New Roman"/>
                  <w:lang w:val="en-US"/>
                </w:rPr>
                <w:tab/>
                <w:t xml:space="preserve">M. Hua and Q. Fei, “The value of unconscious behavior on interaction design,” in </w:t>
              </w:r>
              <w:r w:rsidRPr="00D27719">
                <w:rPr>
                  <w:rFonts w:ascii="Times New Roman" w:hAnsi="Times New Roman" w:cs="Times New Roman"/>
                  <w:i/>
                  <w:lang w:val="en-US"/>
                </w:rPr>
                <w:t>IEEE 10th International Conference on Computer-Aided Industrial Design &amp; Conceptual Design, 2009: CAID &amp; CD 2009 ; Wenzhou, China, 26 - 29 Nov. 2009</w:t>
              </w:r>
              <w:r w:rsidRPr="00D27719">
                <w:rPr>
                  <w:rFonts w:ascii="Times New Roman" w:hAnsi="Times New Roman" w:cs="Times New Roman"/>
                  <w:lang w:val="en-US"/>
                </w:rPr>
                <w:t>, Wenzhou, China, 2009, pp. 336–339.</w:t>
              </w:r>
              <w:r w:rsidRPr="00D27719">
                <w:rPr>
                  <w:rFonts w:ascii="Times New Roman" w:hAnsi="Times New Roman" w:cs="Times New Roman"/>
                </w:rPr>
                <w:fldChar w:fldCharType="end"/>
              </w:r>
              <w:sdt>
                <w:sdtPr>
                  <w:rPr>
                    <w:rFonts w:ascii="Times New Roman" w:hAnsi="Times New Roman" w:cs="Times New Roman"/>
                  </w:rPr>
                  <w:alias w:val=""/>
                  <w:tag w:val="CitaviBibliographyEntries"/>
                  <w:id w:val="1937482539"/>
                  <w15:appearance w15:val="hidden"/>
                </w:sdtPr>
                <w:sdtEndPr/>
                <w:sdtContent>
                  <w:sdt>
                    <w:sdtPr>
                      <w:rPr>
                        <w:rFonts w:ascii="Times New Roman" w:hAnsi="Times New Roman" w:cs="Times New Roman"/>
                      </w:rPr>
                      <w:alias w:val=""/>
                      <w:tag w:val="BibliographyEntry11"/>
                      <w:id w:val="2115706123"/>
                      <w15:appearance w15:val="hidden"/>
                    </w:sdtPr>
                    <w:sdtEndPr/>
                    <w:sdtContent/>
                  </w:sdt>
                </w:sdtContent>
              </w:sdt>
            </w:p>
            <w:p w14:paraId="57B540DD" w14:textId="1B74EBB3" w:rsidR="0055218D" w:rsidRPr="00D27719" w:rsidRDefault="0045120C" w:rsidP="00C81E59">
              <w:pPr>
                <w:spacing w:after="200" w:line="300" w:lineRule="exact"/>
                <w:jc w:val="left"/>
                <w:rPr>
                  <w:rFonts w:ascii="Times New Roman" w:hAnsi="Times New Roman" w:cs="Times New Roman"/>
                </w:rPr>
              </w:pPr>
            </w:p>
          </w:sdtContent>
        </w:sdt>
      </w:sdtContent>
    </w:sdt>
    <w:bookmarkEnd w:id="6"/>
    <w:p w14:paraId="0B789D8A" w14:textId="068D6FB4" w:rsidR="0055218D" w:rsidRPr="00D27719" w:rsidRDefault="001662CC" w:rsidP="00C81E59">
      <w:pPr>
        <w:spacing w:after="200" w:line="300" w:lineRule="exact"/>
        <w:jc w:val="left"/>
        <w:rPr>
          <w:rFonts w:ascii="Times New Roman" w:hAnsi="Times New Roman" w:cs="Times New Roman"/>
        </w:rPr>
      </w:pPr>
      <w:r w:rsidRPr="00D27719">
        <w:rPr>
          <w:rFonts w:ascii="Times New Roman" w:hAnsi="Times New Roman" w:cs="Times New Roman"/>
        </w:rPr>
        <w:br w:type="page"/>
      </w:r>
    </w:p>
    <w:p w14:paraId="27EA3D50" w14:textId="2A016CA4" w:rsidR="00451E76" w:rsidRPr="00D27719" w:rsidRDefault="008B74CB" w:rsidP="00C81E59">
      <w:pPr>
        <w:spacing w:line="300" w:lineRule="exact"/>
        <w:rPr>
          <w:rFonts w:ascii="Times New Roman" w:hAnsi="Times New Roman" w:cs="Times New Roman"/>
          <w:color w:val="00B050"/>
          <w:lang w:val="en-US"/>
        </w:rPr>
      </w:pPr>
      <w:r w:rsidRPr="00D27719">
        <w:rPr>
          <w:rFonts w:ascii="Times New Roman" w:hAnsi="Times New Roman" w:cs="Times New Roman"/>
          <w:color w:val="00B050"/>
          <w:lang w:val="en-US"/>
        </w:rPr>
        <w:lastRenderedPageBreak/>
        <w:t>VI</w:t>
      </w:r>
      <w:r w:rsidR="005112D9" w:rsidRPr="00D27719">
        <w:rPr>
          <w:rFonts w:ascii="Times New Roman" w:hAnsi="Times New Roman" w:cs="Times New Roman"/>
          <w:color w:val="00B050"/>
          <w:lang w:val="en-US"/>
        </w:rPr>
        <w:t>. Anhang</w:t>
      </w:r>
    </w:p>
    <w:p w14:paraId="65F9A73F" w14:textId="1D44E486" w:rsidR="001662CC" w:rsidRPr="00D27719" w:rsidRDefault="00451E76" w:rsidP="00C81E59">
      <w:pPr>
        <w:pStyle w:val="Abbildungsverzeichnis"/>
        <w:tabs>
          <w:tab w:val="right" w:leader="dot" w:pos="8494"/>
        </w:tabs>
        <w:spacing w:line="300" w:lineRule="exact"/>
        <w:rPr>
          <w:rFonts w:ascii="Times New Roman" w:eastAsiaTheme="minorEastAsia" w:hAnsi="Times New Roman" w:cs="Times New Roman"/>
          <w:noProof/>
          <w:lang w:eastAsia="de-DE"/>
        </w:rPr>
      </w:pPr>
      <w:r w:rsidRPr="00D27719">
        <w:rPr>
          <w:rFonts w:ascii="Times New Roman" w:hAnsi="Times New Roman" w:cs="Times New Roman"/>
        </w:rPr>
        <w:fldChar w:fldCharType="begin"/>
      </w:r>
      <w:r w:rsidRPr="00D27719">
        <w:rPr>
          <w:rFonts w:ascii="Times New Roman" w:hAnsi="Times New Roman" w:cs="Times New Roman"/>
          <w:lang w:val="en-US"/>
        </w:rPr>
        <w:instrText xml:space="preserve"> TOC \h \z \c "Anhang" </w:instrText>
      </w:r>
      <w:r w:rsidRPr="00D27719">
        <w:rPr>
          <w:rFonts w:ascii="Times New Roman" w:hAnsi="Times New Roman" w:cs="Times New Roman"/>
        </w:rPr>
        <w:fldChar w:fldCharType="separate"/>
      </w:r>
      <w:hyperlink w:anchor="_Toc83058234" w:history="1">
        <w:r w:rsidR="001662CC" w:rsidRPr="00D27719">
          <w:rPr>
            <w:rStyle w:val="Hyperlink"/>
            <w:rFonts w:ascii="Times New Roman" w:hAnsi="Times New Roman" w:cs="Times New Roman"/>
            <w:b/>
            <w:noProof/>
          </w:rPr>
          <w:t>Anhang 1: Anti-Persona Alex Führs</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4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18</w:t>
        </w:r>
        <w:r w:rsidR="001662CC" w:rsidRPr="00D27719">
          <w:rPr>
            <w:rFonts w:ascii="Times New Roman" w:hAnsi="Times New Roman" w:cs="Times New Roman"/>
            <w:noProof/>
            <w:webHidden/>
          </w:rPr>
          <w:fldChar w:fldCharType="end"/>
        </w:r>
      </w:hyperlink>
    </w:p>
    <w:p w14:paraId="359201DD" w14:textId="04E4A7B9" w:rsidR="001662CC" w:rsidRPr="00D27719" w:rsidRDefault="0045120C" w:rsidP="00C81E59">
      <w:pPr>
        <w:pStyle w:val="Abbildungsverzeichnis"/>
        <w:tabs>
          <w:tab w:val="right" w:leader="dot" w:pos="8494"/>
        </w:tabs>
        <w:spacing w:line="300" w:lineRule="exact"/>
        <w:rPr>
          <w:rFonts w:ascii="Times New Roman" w:eastAsiaTheme="minorEastAsia" w:hAnsi="Times New Roman" w:cs="Times New Roman"/>
          <w:noProof/>
          <w:lang w:eastAsia="de-DE"/>
        </w:rPr>
      </w:pPr>
      <w:hyperlink w:anchor="_Toc83058235" w:history="1">
        <w:r w:rsidR="001662CC" w:rsidRPr="00D27719">
          <w:rPr>
            <w:rStyle w:val="Hyperlink"/>
            <w:rFonts w:ascii="Times New Roman" w:hAnsi="Times New Roman" w:cs="Times New Roman"/>
            <w:b/>
            <w:noProof/>
          </w:rPr>
          <w:t>Anhang 2: Sekundär-Persona Kilian van Derbot</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5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19</w:t>
        </w:r>
        <w:r w:rsidR="001662CC" w:rsidRPr="00D27719">
          <w:rPr>
            <w:rFonts w:ascii="Times New Roman" w:hAnsi="Times New Roman" w:cs="Times New Roman"/>
            <w:noProof/>
            <w:webHidden/>
          </w:rPr>
          <w:fldChar w:fldCharType="end"/>
        </w:r>
      </w:hyperlink>
    </w:p>
    <w:p w14:paraId="3D5E5D4B" w14:textId="202A7F3D" w:rsidR="001662CC" w:rsidRPr="00D27719" w:rsidRDefault="0045120C" w:rsidP="00C81E59">
      <w:pPr>
        <w:pStyle w:val="Abbildungsverzeichnis"/>
        <w:tabs>
          <w:tab w:val="right" w:leader="dot" w:pos="8494"/>
        </w:tabs>
        <w:spacing w:line="300" w:lineRule="exact"/>
        <w:rPr>
          <w:rFonts w:ascii="Times New Roman" w:eastAsiaTheme="minorEastAsia" w:hAnsi="Times New Roman" w:cs="Times New Roman"/>
          <w:noProof/>
          <w:lang w:eastAsia="de-DE"/>
        </w:rPr>
      </w:pPr>
      <w:hyperlink w:anchor="_Toc83058236" w:history="1">
        <w:r w:rsidR="001662CC" w:rsidRPr="00D27719">
          <w:rPr>
            <w:rStyle w:val="Hyperlink"/>
            <w:rFonts w:ascii="Times New Roman" w:hAnsi="Times New Roman" w:cs="Times New Roman"/>
            <w:b/>
            <w:noProof/>
          </w:rPr>
          <w:t>Anhang 3: Primär-Persona Theresa Kjellberg</w:t>
        </w:r>
        <w:r w:rsidR="001662CC" w:rsidRPr="00D27719">
          <w:rPr>
            <w:rFonts w:ascii="Times New Roman" w:hAnsi="Times New Roman" w:cs="Times New Roman"/>
            <w:noProof/>
            <w:webHidden/>
          </w:rPr>
          <w:tab/>
        </w:r>
        <w:r w:rsidR="001662CC" w:rsidRPr="00D27719">
          <w:rPr>
            <w:rFonts w:ascii="Times New Roman" w:hAnsi="Times New Roman" w:cs="Times New Roman"/>
            <w:noProof/>
            <w:webHidden/>
          </w:rPr>
          <w:fldChar w:fldCharType="begin"/>
        </w:r>
        <w:r w:rsidR="001662CC" w:rsidRPr="00D27719">
          <w:rPr>
            <w:rFonts w:ascii="Times New Roman" w:hAnsi="Times New Roman" w:cs="Times New Roman"/>
            <w:noProof/>
            <w:webHidden/>
          </w:rPr>
          <w:instrText xml:space="preserve"> PAGEREF _Toc83058236 \h </w:instrText>
        </w:r>
        <w:r w:rsidR="001662CC" w:rsidRPr="00D27719">
          <w:rPr>
            <w:rFonts w:ascii="Times New Roman" w:hAnsi="Times New Roman" w:cs="Times New Roman"/>
            <w:noProof/>
            <w:webHidden/>
          </w:rPr>
        </w:r>
        <w:r w:rsidR="001662CC" w:rsidRPr="00D27719">
          <w:rPr>
            <w:rFonts w:ascii="Times New Roman" w:hAnsi="Times New Roman" w:cs="Times New Roman"/>
            <w:noProof/>
            <w:webHidden/>
          </w:rPr>
          <w:fldChar w:fldCharType="separate"/>
        </w:r>
        <w:r w:rsidR="001662CC" w:rsidRPr="00D27719">
          <w:rPr>
            <w:rFonts w:ascii="Times New Roman" w:hAnsi="Times New Roman" w:cs="Times New Roman"/>
            <w:noProof/>
            <w:webHidden/>
          </w:rPr>
          <w:t>20</w:t>
        </w:r>
        <w:r w:rsidR="001662CC" w:rsidRPr="00D27719">
          <w:rPr>
            <w:rFonts w:ascii="Times New Roman" w:hAnsi="Times New Roman" w:cs="Times New Roman"/>
            <w:noProof/>
            <w:webHidden/>
          </w:rPr>
          <w:fldChar w:fldCharType="end"/>
        </w:r>
      </w:hyperlink>
    </w:p>
    <w:p w14:paraId="3A037D97" w14:textId="437EC06F" w:rsidR="000B6977" w:rsidRPr="00D27719" w:rsidRDefault="00451E76" w:rsidP="00C81E59">
      <w:pPr>
        <w:spacing w:line="300" w:lineRule="exact"/>
        <w:rPr>
          <w:rFonts w:ascii="Times New Roman" w:hAnsi="Times New Roman" w:cs="Times New Roman"/>
        </w:rPr>
      </w:pPr>
      <w:r w:rsidRPr="00D27719">
        <w:rPr>
          <w:rFonts w:ascii="Times New Roman" w:hAnsi="Times New Roman" w:cs="Times New Roman"/>
        </w:rPr>
        <w:fldChar w:fldCharType="end"/>
      </w:r>
    </w:p>
    <w:p w14:paraId="52FD6025" w14:textId="3CEDE789" w:rsidR="004A35D4" w:rsidRPr="00D27719" w:rsidRDefault="008B74CB" w:rsidP="00C81E59">
      <w:pPr>
        <w:pStyle w:val="CitaviBibliographyHeading"/>
        <w:spacing w:line="300" w:lineRule="exact"/>
        <w:rPr>
          <w:rFonts w:ascii="Times New Roman" w:hAnsi="Times New Roman" w:cs="Times New Roman"/>
        </w:rPr>
      </w:pPr>
      <w:r w:rsidRPr="00D27719">
        <w:rPr>
          <w:rFonts w:ascii="Times New Roman" w:hAnsi="Times New Roman" w:cs="Times New Roman"/>
        </w:rPr>
        <w:br w:type="page"/>
      </w:r>
    </w:p>
    <w:p w14:paraId="597B1DB3" w14:textId="5B6B5F72" w:rsidR="00415AF5" w:rsidRPr="00D27719" w:rsidRDefault="007E0FF1" w:rsidP="00C81E59">
      <w:pPr>
        <w:spacing w:line="300" w:lineRule="exact"/>
        <w:rPr>
          <w:rFonts w:ascii="Times New Roman" w:hAnsi="Times New Roman" w:cs="Times New Roman"/>
          <w:b/>
          <w:color w:val="00B050"/>
          <w:sz w:val="24"/>
          <w:szCs w:val="24"/>
        </w:rPr>
      </w:pPr>
      <w:bookmarkStart w:id="19" w:name="_Toc82897072"/>
      <w:bookmarkStart w:id="20" w:name="_Toc83058234"/>
      <w:r w:rsidRPr="00D27719">
        <w:rPr>
          <w:rFonts w:ascii="Times New Roman" w:hAnsi="Times New Roman" w:cs="Times New Roman"/>
          <w:noProof/>
          <w:sz w:val="24"/>
          <w:szCs w:val="24"/>
        </w:rPr>
        <w:lastRenderedPageBreak/>
        <w:drawing>
          <wp:anchor distT="0" distB="0" distL="114300" distR="114300" simplePos="0" relativeHeight="251658253" behindDoc="0" locked="0" layoutInCell="1" allowOverlap="1" wp14:anchorId="685FA901" wp14:editId="0E01B3CE">
            <wp:simplePos x="0" y="0"/>
            <wp:positionH relativeFrom="column">
              <wp:posOffset>-1067435</wp:posOffset>
            </wp:positionH>
            <wp:positionV relativeFrom="paragraph">
              <wp:posOffset>253365</wp:posOffset>
            </wp:positionV>
            <wp:extent cx="7536815" cy="4514215"/>
            <wp:effectExtent l="0" t="0" r="6985" b="635"/>
            <wp:wrapNone/>
            <wp:docPr id="7" name="Grafik 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nthält.&#10;&#10;Automatisch generierte Beschreibung"/>
                    <pic:cNvPicPr/>
                  </pic:nvPicPr>
                  <pic:blipFill rotWithShape="1">
                    <a:blip r:embed="rId18"/>
                    <a:srcRect t="15558"/>
                    <a:stretch/>
                  </pic:blipFill>
                  <pic:spPr bwMode="auto">
                    <a:xfrm>
                      <a:off x="0" y="0"/>
                      <a:ext cx="7536815" cy="4514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308C6" w:rsidRPr="00D27719">
        <w:rPr>
          <w:rFonts w:ascii="Times New Roman" w:hAnsi="Times New Roman" w:cs="Times New Roman"/>
          <w:b/>
          <w:color w:val="00B050"/>
          <w:sz w:val="24"/>
          <w:szCs w:val="24"/>
        </w:rPr>
        <w:t xml:space="preserve">Anhang </w:t>
      </w:r>
      <w:r w:rsidR="00C308C6" w:rsidRPr="00D27719">
        <w:rPr>
          <w:rFonts w:ascii="Times New Roman" w:hAnsi="Times New Roman" w:cs="Times New Roman"/>
          <w:b/>
          <w:color w:val="00B050"/>
          <w:sz w:val="24"/>
          <w:szCs w:val="24"/>
        </w:rPr>
        <w:fldChar w:fldCharType="begin"/>
      </w:r>
      <w:r w:rsidR="00C308C6" w:rsidRPr="00D27719">
        <w:rPr>
          <w:rFonts w:ascii="Times New Roman" w:hAnsi="Times New Roman" w:cs="Times New Roman"/>
          <w:b/>
          <w:color w:val="00B050"/>
          <w:sz w:val="24"/>
          <w:szCs w:val="24"/>
        </w:rPr>
        <w:instrText xml:space="preserve"> SEQ Anhang \* ARABIC </w:instrText>
      </w:r>
      <w:r w:rsidR="00C308C6" w:rsidRPr="00D27719">
        <w:rPr>
          <w:rFonts w:ascii="Times New Roman" w:hAnsi="Times New Roman" w:cs="Times New Roman"/>
          <w:b/>
          <w:color w:val="00B050"/>
          <w:sz w:val="24"/>
          <w:szCs w:val="24"/>
        </w:rPr>
        <w:fldChar w:fldCharType="separate"/>
      </w:r>
      <w:r w:rsidR="00BC7542" w:rsidRPr="00D27719">
        <w:rPr>
          <w:rFonts w:ascii="Times New Roman" w:hAnsi="Times New Roman" w:cs="Times New Roman"/>
          <w:b/>
          <w:color w:val="00B050"/>
          <w:sz w:val="24"/>
          <w:szCs w:val="24"/>
        </w:rPr>
        <w:t>1</w:t>
      </w:r>
      <w:r w:rsidR="00C308C6" w:rsidRPr="00D27719">
        <w:rPr>
          <w:rFonts w:ascii="Times New Roman" w:hAnsi="Times New Roman" w:cs="Times New Roman"/>
          <w:b/>
          <w:color w:val="00B050"/>
          <w:sz w:val="24"/>
          <w:szCs w:val="24"/>
        </w:rPr>
        <w:fldChar w:fldCharType="end"/>
      </w:r>
      <w:r w:rsidR="00C308C6" w:rsidRPr="00D27719">
        <w:rPr>
          <w:rFonts w:ascii="Times New Roman" w:hAnsi="Times New Roman" w:cs="Times New Roman"/>
          <w:b/>
          <w:color w:val="00B050"/>
          <w:sz w:val="24"/>
          <w:szCs w:val="24"/>
        </w:rPr>
        <w:t xml:space="preserve">: </w:t>
      </w:r>
      <w:r w:rsidR="00F769FC" w:rsidRPr="00D27719">
        <w:rPr>
          <w:rFonts w:ascii="Times New Roman" w:hAnsi="Times New Roman" w:cs="Times New Roman"/>
          <w:b/>
          <w:color w:val="00B050"/>
          <w:sz w:val="24"/>
          <w:szCs w:val="24"/>
        </w:rPr>
        <w:t>Anti-Persona Alex Führs</w:t>
      </w:r>
      <w:bookmarkEnd w:id="19"/>
      <w:bookmarkEnd w:id="20"/>
    </w:p>
    <w:p w14:paraId="68C20D17" w14:textId="2751EFD6" w:rsidR="00C84322" w:rsidRPr="00D27719" w:rsidRDefault="00C84322" w:rsidP="00C81E59">
      <w:pPr>
        <w:spacing w:line="300" w:lineRule="exact"/>
        <w:rPr>
          <w:rFonts w:ascii="Times New Roman" w:hAnsi="Times New Roman" w:cs="Times New Roman"/>
          <w:b/>
        </w:rPr>
      </w:pPr>
    </w:p>
    <w:p w14:paraId="32C56536" w14:textId="2564E84B" w:rsidR="007E0FF1" w:rsidRPr="00D27719" w:rsidRDefault="007E0FF1" w:rsidP="00C81E59">
      <w:pPr>
        <w:spacing w:after="200" w:line="300" w:lineRule="exact"/>
        <w:jc w:val="left"/>
        <w:rPr>
          <w:rFonts w:ascii="Times New Roman" w:hAnsi="Times New Roman" w:cs="Times New Roman"/>
          <w:noProof/>
        </w:rPr>
      </w:pPr>
    </w:p>
    <w:p w14:paraId="22654290" w14:textId="5328D658" w:rsidR="007E0FF1" w:rsidRPr="00D27719" w:rsidRDefault="007E0FF1" w:rsidP="00C81E59">
      <w:pPr>
        <w:spacing w:after="200" w:line="300" w:lineRule="exact"/>
        <w:jc w:val="left"/>
        <w:rPr>
          <w:rFonts w:ascii="Times New Roman" w:hAnsi="Times New Roman" w:cs="Times New Roman"/>
          <w:noProof/>
        </w:rPr>
      </w:pPr>
    </w:p>
    <w:p w14:paraId="0FE6A6CF" w14:textId="5BE0D57F" w:rsidR="00C84322" w:rsidRPr="00D27719" w:rsidRDefault="00415AF5" w:rsidP="00C81E59">
      <w:pPr>
        <w:spacing w:after="200" w:line="300" w:lineRule="exact"/>
        <w:jc w:val="left"/>
        <w:rPr>
          <w:rFonts w:ascii="Times New Roman" w:hAnsi="Times New Roman" w:cs="Times New Roman"/>
          <w:b/>
        </w:rPr>
      </w:pPr>
      <w:r w:rsidRPr="00D27719">
        <w:rPr>
          <w:rFonts w:ascii="Times New Roman" w:hAnsi="Times New Roman" w:cs="Times New Roman"/>
          <w:b/>
        </w:rPr>
        <w:br w:type="page"/>
      </w:r>
    </w:p>
    <w:p w14:paraId="404E4B86" w14:textId="259C04F0" w:rsidR="00C308C6" w:rsidRPr="00D27719" w:rsidRDefault="007E0FF1" w:rsidP="00C81E59">
      <w:pPr>
        <w:spacing w:line="300" w:lineRule="exact"/>
        <w:rPr>
          <w:rFonts w:ascii="Times New Roman" w:hAnsi="Times New Roman" w:cs="Times New Roman"/>
          <w:b/>
          <w:color w:val="00B050"/>
          <w:sz w:val="24"/>
          <w:szCs w:val="24"/>
        </w:rPr>
      </w:pPr>
      <w:bookmarkStart w:id="21" w:name="_Toc82897073"/>
      <w:bookmarkStart w:id="22" w:name="_Toc83058235"/>
      <w:r w:rsidRPr="00D27719">
        <w:rPr>
          <w:rFonts w:ascii="Times New Roman" w:hAnsi="Times New Roman" w:cs="Times New Roman"/>
          <w:noProof/>
          <w:sz w:val="24"/>
          <w:szCs w:val="24"/>
        </w:rPr>
        <w:lastRenderedPageBreak/>
        <w:drawing>
          <wp:anchor distT="0" distB="0" distL="114300" distR="114300" simplePos="0" relativeHeight="251658251" behindDoc="0" locked="0" layoutInCell="1" allowOverlap="1" wp14:anchorId="645754D5" wp14:editId="4FACEF0A">
            <wp:simplePos x="0" y="0"/>
            <wp:positionH relativeFrom="column">
              <wp:posOffset>-1080135</wp:posOffset>
            </wp:positionH>
            <wp:positionV relativeFrom="paragraph">
              <wp:posOffset>240030</wp:posOffset>
            </wp:positionV>
            <wp:extent cx="7539355" cy="4688205"/>
            <wp:effectExtent l="0" t="0" r="4445"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19"/>
                    <a:srcRect t="7283"/>
                    <a:stretch/>
                  </pic:blipFill>
                  <pic:spPr bwMode="auto">
                    <a:xfrm>
                      <a:off x="0" y="0"/>
                      <a:ext cx="7539355" cy="46882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84322" w:rsidRPr="00D27719">
        <w:rPr>
          <w:rFonts w:ascii="Times New Roman" w:hAnsi="Times New Roman" w:cs="Times New Roman"/>
          <w:b/>
          <w:color w:val="00B050"/>
          <w:sz w:val="24"/>
          <w:szCs w:val="24"/>
        </w:rPr>
        <w:t xml:space="preserve">Anhang </w:t>
      </w:r>
      <w:r w:rsidR="00C84322" w:rsidRPr="00D27719">
        <w:rPr>
          <w:rFonts w:ascii="Times New Roman" w:hAnsi="Times New Roman" w:cs="Times New Roman"/>
          <w:b/>
          <w:color w:val="00B050"/>
          <w:sz w:val="24"/>
          <w:szCs w:val="24"/>
        </w:rPr>
        <w:fldChar w:fldCharType="begin"/>
      </w:r>
      <w:r w:rsidR="00C84322" w:rsidRPr="00D27719">
        <w:rPr>
          <w:rFonts w:ascii="Times New Roman" w:hAnsi="Times New Roman" w:cs="Times New Roman"/>
          <w:b/>
          <w:color w:val="00B050"/>
          <w:sz w:val="24"/>
          <w:szCs w:val="24"/>
        </w:rPr>
        <w:instrText xml:space="preserve"> SEQ Anhang \* ARABIC </w:instrText>
      </w:r>
      <w:r w:rsidR="00C84322" w:rsidRPr="00D27719">
        <w:rPr>
          <w:rFonts w:ascii="Times New Roman" w:hAnsi="Times New Roman" w:cs="Times New Roman"/>
          <w:b/>
          <w:color w:val="00B050"/>
          <w:sz w:val="24"/>
          <w:szCs w:val="24"/>
        </w:rPr>
        <w:fldChar w:fldCharType="separate"/>
      </w:r>
      <w:r w:rsidR="00BC7542" w:rsidRPr="00D27719">
        <w:rPr>
          <w:rFonts w:ascii="Times New Roman" w:hAnsi="Times New Roman" w:cs="Times New Roman"/>
          <w:b/>
          <w:color w:val="00B050"/>
          <w:sz w:val="24"/>
          <w:szCs w:val="24"/>
        </w:rPr>
        <w:t>2</w:t>
      </w:r>
      <w:r w:rsidR="00C84322" w:rsidRPr="00D27719">
        <w:rPr>
          <w:rFonts w:ascii="Times New Roman" w:hAnsi="Times New Roman" w:cs="Times New Roman"/>
          <w:b/>
          <w:color w:val="00B050"/>
          <w:sz w:val="24"/>
          <w:szCs w:val="24"/>
        </w:rPr>
        <w:fldChar w:fldCharType="end"/>
      </w:r>
      <w:r w:rsidR="00C84322" w:rsidRPr="00D27719">
        <w:rPr>
          <w:rFonts w:ascii="Times New Roman" w:hAnsi="Times New Roman" w:cs="Times New Roman"/>
          <w:b/>
          <w:color w:val="00B050"/>
          <w:sz w:val="24"/>
          <w:szCs w:val="24"/>
        </w:rPr>
        <w:t xml:space="preserve">: </w:t>
      </w:r>
      <w:r w:rsidR="00F769FC" w:rsidRPr="00D27719">
        <w:rPr>
          <w:rFonts w:ascii="Times New Roman" w:hAnsi="Times New Roman" w:cs="Times New Roman"/>
          <w:b/>
          <w:color w:val="00B050"/>
          <w:sz w:val="24"/>
          <w:szCs w:val="24"/>
        </w:rPr>
        <w:t>Sekundär-</w:t>
      </w:r>
      <w:r w:rsidR="00C84322" w:rsidRPr="00D27719">
        <w:rPr>
          <w:rFonts w:ascii="Times New Roman" w:hAnsi="Times New Roman" w:cs="Times New Roman"/>
          <w:b/>
          <w:color w:val="00B050"/>
          <w:sz w:val="24"/>
          <w:szCs w:val="24"/>
        </w:rPr>
        <w:t xml:space="preserve">Persona </w:t>
      </w:r>
      <w:r w:rsidR="00F769FC" w:rsidRPr="00D27719">
        <w:rPr>
          <w:rFonts w:ascii="Times New Roman" w:hAnsi="Times New Roman" w:cs="Times New Roman"/>
          <w:b/>
          <w:color w:val="00B050"/>
          <w:sz w:val="24"/>
          <w:szCs w:val="24"/>
        </w:rPr>
        <w:t>Kilian</w:t>
      </w:r>
      <w:r w:rsidR="007D6A59" w:rsidRPr="00D27719">
        <w:rPr>
          <w:rFonts w:ascii="Times New Roman" w:hAnsi="Times New Roman" w:cs="Times New Roman"/>
          <w:b/>
          <w:color w:val="00B050"/>
          <w:sz w:val="24"/>
          <w:szCs w:val="24"/>
        </w:rPr>
        <w:t xml:space="preserve"> van Derbot</w:t>
      </w:r>
      <w:bookmarkEnd w:id="21"/>
      <w:bookmarkEnd w:id="22"/>
    </w:p>
    <w:p w14:paraId="4E2226C2" w14:textId="08EEFC0F" w:rsidR="007E0FF1" w:rsidRPr="00D27719" w:rsidRDefault="007E0FF1" w:rsidP="00C81E59">
      <w:pPr>
        <w:spacing w:line="300" w:lineRule="exact"/>
        <w:rPr>
          <w:rFonts w:ascii="Times New Roman" w:hAnsi="Times New Roman" w:cs="Times New Roman"/>
          <w:noProof/>
        </w:rPr>
      </w:pPr>
      <w:bookmarkStart w:id="23" w:name="_Toc82897074"/>
    </w:p>
    <w:p w14:paraId="5C2F21F7" w14:textId="190D12EE" w:rsidR="00415AF5" w:rsidRPr="00D27719" w:rsidRDefault="00415AF5" w:rsidP="00C81E59">
      <w:pPr>
        <w:spacing w:line="300" w:lineRule="exact"/>
        <w:rPr>
          <w:rFonts w:ascii="Times New Roman" w:hAnsi="Times New Roman" w:cs="Times New Roman"/>
          <w:b/>
        </w:rPr>
      </w:pPr>
      <w:r w:rsidRPr="00D27719">
        <w:rPr>
          <w:rFonts w:ascii="Times New Roman" w:hAnsi="Times New Roman" w:cs="Times New Roman"/>
          <w:b/>
        </w:rPr>
        <w:br w:type="page"/>
      </w:r>
      <w:bookmarkStart w:id="24" w:name="_Toc83058236"/>
      <w:r w:rsidR="00477B55" w:rsidRPr="00D27719">
        <w:rPr>
          <w:rFonts w:ascii="Times New Roman" w:hAnsi="Times New Roman" w:cs="Times New Roman"/>
          <w:noProof/>
          <w:sz w:val="24"/>
          <w:szCs w:val="24"/>
        </w:rPr>
        <w:lastRenderedPageBreak/>
        <w:drawing>
          <wp:anchor distT="0" distB="0" distL="114300" distR="114300" simplePos="0" relativeHeight="251658252" behindDoc="0" locked="0" layoutInCell="1" allowOverlap="1" wp14:anchorId="0759BDEF" wp14:editId="1166E18C">
            <wp:simplePos x="0" y="0"/>
            <wp:positionH relativeFrom="column">
              <wp:posOffset>-1080135</wp:posOffset>
            </wp:positionH>
            <wp:positionV relativeFrom="paragraph">
              <wp:posOffset>241300</wp:posOffset>
            </wp:positionV>
            <wp:extent cx="7511415" cy="4514215"/>
            <wp:effectExtent l="0" t="0" r="0" b="635"/>
            <wp:wrapNone/>
            <wp:docPr id="2" name="Grafik 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rotWithShape="1">
                    <a:blip r:embed="rId20"/>
                    <a:srcRect t="14954"/>
                    <a:stretch/>
                  </pic:blipFill>
                  <pic:spPr bwMode="auto">
                    <a:xfrm>
                      <a:off x="0" y="0"/>
                      <a:ext cx="7511415" cy="45142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801DC" w:rsidRPr="00D27719">
        <w:rPr>
          <w:rFonts w:ascii="Times New Roman" w:hAnsi="Times New Roman" w:cs="Times New Roman"/>
          <w:b/>
          <w:color w:val="00B050"/>
          <w:sz w:val="24"/>
          <w:szCs w:val="24"/>
        </w:rPr>
        <w:t xml:space="preserve">Anhang </w:t>
      </w:r>
      <w:r w:rsidR="003D2B8B" w:rsidRPr="00D27719">
        <w:rPr>
          <w:rFonts w:ascii="Times New Roman" w:hAnsi="Times New Roman" w:cs="Times New Roman"/>
          <w:b/>
          <w:color w:val="00B050"/>
          <w:sz w:val="24"/>
          <w:szCs w:val="24"/>
        </w:rPr>
        <w:t>3</w:t>
      </w:r>
      <w:r w:rsidR="00B801DC" w:rsidRPr="00D27719">
        <w:rPr>
          <w:rFonts w:ascii="Times New Roman" w:hAnsi="Times New Roman" w:cs="Times New Roman"/>
          <w:b/>
          <w:color w:val="00B050"/>
          <w:sz w:val="24"/>
          <w:szCs w:val="24"/>
        </w:rPr>
        <w:fldChar w:fldCharType="begin"/>
      </w:r>
      <w:r w:rsidR="00B801DC" w:rsidRPr="00D27719">
        <w:rPr>
          <w:rFonts w:ascii="Times New Roman" w:hAnsi="Times New Roman" w:cs="Times New Roman"/>
          <w:b/>
          <w:color w:val="00B050"/>
          <w:sz w:val="24"/>
          <w:szCs w:val="24"/>
        </w:rPr>
        <w:instrText xml:space="preserve"> SEQ Anhang \* ARABIC </w:instrText>
      </w:r>
      <w:r w:rsidR="0045120C">
        <w:rPr>
          <w:rFonts w:ascii="Times New Roman" w:hAnsi="Times New Roman" w:cs="Times New Roman"/>
          <w:b/>
          <w:color w:val="00B050"/>
          <w:sz w:val="24"/>
          <w:szCs w:val="24"/>
        </w:rPr>
        <w:fldChar w:fldCharType="separate"/>
      </w:r>
      <w:r w:rsidR="00B801DC" w:rsidRPr="00D27719">
        <w:rPr>
          <w:rFonts w:ascii="Times New Roman" w:hAnsi="Times New Roman" w:cs="Times New Roman"/>
          <w:b/>
          <w:color w:val="00B050"/>
          <w:sz w:val="24"/>
          <w:szCs w:val="24"/>
        </w:rPr>
        <w:fldChar w:fldCharType="end"/>
      </w:r>
      <w:r w:rsidR="00B801DC" w:rsidRPr="00D27719">
        <w:rPr>
          <w:rFonts w:ascii="Times New Roman" w:hAnsi="Times New Roman" w:cs="Times New Roman"/>
          <w:b/>
          <w:color w:val="00B050"/>
          <w:sz w:val="24"/>
          <w:szCs w:val="24"/>
        </w:rPr>
        <w:t xml:space="preserve">: </w:t>
      </w:r>
      <w:r w:rsidR="007D6A59" w:rsidRPr="00D27719">
        <w:rPr>
          <w:rFonts w:ascii="Times New Roman" w:hAnsi="Times New Roman" w:cs="Times New Roman"/>
          <w:b/>
          <w:color w:val="00B050"/>
          <w:sz w:val="24"/>
          <w:szCs w:val="24"/>
        </w:rPr>
        <w:t>Primär-</w:t>
      </w:r>
      <w:r w:rsidR="00B801DC" w:rsidRPr="00D27719">
        <w:rPr>
          <w:rFonts w:ascii="Times New Roman" w:hAnsi="Times New Roman" w:cs="Times New Roman"/>
          <w:b/>
          <w:color w:val="00B050"/>
          <w:sz w:val="24"/>
          <w:szCs w:val="24"/>
        </w:rPr>
        <w:t xml:space="preserve">Persona </w:t>
      </w:r>
      <w:r w:rsidR="007D6A59" w:rsidRPr="00D27719">
        <w:rPr>
          <w:rFonts w:ascii="Times New Roman" w:hAnsi="Times New Roman" w:cs="Times New Roman"/>
          <w:b/>
          <w:color w:val="00B050"/>
          <w:sz w:val="24"/>
          <w:szCs w:val="24"/>
        </w:rPr>
        <w:t>Theresa Kjel</w:t>
      </w:r>
      <w:r w:rsidR="00022699" w:rsidRPr="00D27719">
        <w:rPr>
          <w:rFonts w:ascii="Times New Roman" w:hAnsi="Times New Roman" w:cs="Times New Roman"/>
          <w:b/>
          <w:color w:val="00B050"/>
          <w:sz w:val="24"/>
          <w:szCs w:val="24"/>
        </w:rPr>
        <w:t>l</w:t>
      </w:r>
      <w:r w:rsidR="007D6A59" w:rsidRPr="00D27719">
        <w:rPr>
          <w:rFonts w:ascii="Times New Roman" w:hAnsi="Times New Roman" w:cs="Times New Roman"/>
          <w:b/>
          <w:color w:val="00B050"/>
          <w:sz w:val="24"/>
          <w:szCs w:val="24"/>
        </w:rPr>
        <w:t>berg</w:t>
      </w:r>
      <w:bookmarkEnd w:id="23"/>
      <w:bookmarkEnd w:id="24"/>
    </w:p>
    <w:p w14:paraId="7F2F7DA2" w14:textId="0DF5476D" w:rsidR="00415AF5" w:rsidRPr="00D27719" w:rsidRDefault="00415AF5" w:rsidP="00C81E59">
      <w:pPr>
        <w:spacing w:after="200" w:line="300" w:lineRule="exact"/>
        <w:jc w:val="left"/>
        <w:rPr>
          <w:rFonts w:ascii="Times New Roman" w:hAnsi="Times New Roman" w:cs="Times New Roman"/>
          <w:b/>
        </w:rPr>
      </w:pPr>
    </w:p>
    <w:p w14:paraId="15E23F55" w14:textId="67EB4B10" w:rsidR="00477B55" w:rsidRPr="00D27719" w:rsidRDefault="00477B55" w:rsidP="00C81E59">
      <w:pPr>
        <w:spacing w:after="200" w:line="300" w:lineRule="exact"/>
        <w:jc w:val="left"/>
        <w:rPr>
          <w:rFonts w:ascii="Times New Roman" w:hAnsi="Times New Roman" w:cs="Times New Roman"/>
          <w:noProof/>
        </w:rPr>
      </w:pPr>
      <w:bookmarkStart w:id="25" w:name="Erklärung"/>
    </w:p>
    <w:p w14:paraId="4DE77A6C" w14:textId="2E3CC30A" w:rsidR="002B598A" w:rsidRPr="00D27719" w:rsidRDefault="002B598A" w:rsidP="00C81E59">
      <w:pPr>
        <w:spacing w:after="200" w:line="300" w:lineRule="exact"/>
        <w:jc w:val="left"/>
        <w:rPr>
          <w:rFonts w:ascii="Times New Roman" w:hAnsi="Times New Roman" w:cs="Times New Roman"/>
          <w:b/>
          <w:color w:val="00B050"/>
        </w:rPr>
      </w:pPr>
      <w:r w:rsidRPr="00D27719">
        <w:rPr>
          <w:rFonts w:ascii="Times New Roman" w:hAnsi="Times New Roman" w:cs="Times New Roman"/>
          <w:b/>
          <w:color w:val="00B050"/>
        </w:rPr>
        <w:br w:type="page"/>
      </w:r>
    </w:p>
    <w:p w14:paraId="2B81AC6C" w14:textId="041B934D" w:rsidR="003742DB" w:rsidRPr="00D27719" w:rsidRDefault="0058572D" w:rsidP="00C81E59">
      <w:pPr>
        <w:pStyle w:val="berschrift1"/>
        <w:spacing w:line="300" w:lineRule="exact"/>
        <w:ind w:left="340" w:hanging="340"/>
        <w:rPr>
          <w:rFonts w:ascii="Times New Roman" w:hAnsi="Times New Roman" w:cs="Times New Roman"/>
        </w:rPr>
      </w:pPr>
      <w:bookmarkStart w:id="26" w:name="_Toc95940996"/>
      <w:r w:rsidRPr="00D27719">
        <w:rPr>
          <w:rFonts w:ascii="Times New Roman" w:hAnsi="Times New Roman" w:cs="Times New Roman"/>
        </w:rPr>
        <w:lastRenderedPageBreak/>
        <w:t>Erklärung</w:t>
      </w:r>
      <w:bookmarkEnd w:id="25"/>
      <w:bookmarkEnd w:id="26"/>
    </w:p>
    <w:p w14:paraId="179BFD0F" w14:textId="77777777" w:rsidR="00D447B4" w:rsidRPr="00D27719" w:rsidRDefault="00D447B4" w:rsidP="00C81E59">
      <w:pPr>
        <w:spacing w:line="300" w:lineRule="exact"/>
        <w:rPr>
          <w:rFonts w:ascii="Times New Roman" w:hAnsi="Times New Roman" w:cs="Times New Roman"/>
        </w:rPr>
      </w:pPr>
    </w:p>
    <w:p w14:paraId="28C06E12" w14:textId="77777777" w:rsidR="00014813" w:rsidRPr="00D27719" w:rsidRDefault="005A3DC5" w:rsidP="00C81E59">
      <w:pPr>
        <w:spacing w:line="300" w:lineRule="exact"/>
        <w:rPr>
          <w:rFonts w:ascii="Times New Roman" w:hAnsi="Times New Roman" w:cs="Times New Roman"/>
        </w:rPr>
      </w:pPr>
      <w:r w:rsidRPr="00D27719">
        <w:rPr>
          <w:rFonts w:ascii="Times New Roman" w:hAnsi="Times New Roman" w:cs="Times New Roman"/>
        </w:rPr>
        <w:t>Ich versichere, dass ich die Arbeit selbständig verfasst habe und keine anderen</w:t>
      </w:r>
      <w:r w:rsidR="004057CE" w:rsidRPr="00D27719">
        <w:rPr>
          <w:rFonts w:ascii="Times New Roman" w:hAnsi="Times New Roman" w:cs="Times New Roman"/>
        </w:rPr>
        <w:t xml:space="preserve"> </w:t>
      </w:r>
      <w:r w:rsidRPr="00D27719">
        <w:rPr>
          <w:rFonts w:ascii="Times New Roman" w:hAnsi="Times New Roman" w:cs="Times New Roman"/>
        </w:rPr>
        <w:t>als die angegebenen Quellen und Hilfsmittel benutzt habe.</w:t>
      </w:r>
    </w:p>
    <w:p w14:paraId="60F8135B" w14:textId="77777777" w:rsidR="00E529F6" w:rsidRPr="00D27719" w:rsidRDefault="00E529F6" w:rsidP="00C81E59">
      <w:pPr>
        <w:spacing w:line="300" w:lineRule="exact"/>
        <w:rPr>
          <w:rFonts w:ascii="Times New Roman" w:hAnsi="Times New Roman" w:cs="Times New Roman"/>
        </w:rPr>
      </w:pPr>
    </w:p>
    <w:p w14:paraId="33D558B3" w14:textId="77777777" w:rsidR="00C21836" w:rsidRPr="00D27719" w:rsidRDefault="00C21836" w:rsidP="00C81E59">
      <w:pPr>
        <w:spacing w:line="300" w:lineRule="exact"/>
        <w:rPr>
          <w:rFonts w:ascii="Times New Roman" w:hAnsi="Times New Roman" w:cs="Times New Roman"/>
        </w:rPr>
      </w:pPr>
    </w:p>
    <w:p w14:paraId="7E1165AA" w14:textId="4B87CDD7" w:rsidR="003C7146" w:rsidRPr="00D27719" w:rsidRDefault="007B0172" w:rsidP="00C81E59">
      <w:pPr>
        <w:tabs>
          <w:tab w:val="right" w:pos="8503"/>
        </w:tabs>
        <w:spacing w:line="300" w:lineRule="exact"/>
        <w:rPr>
          <w:rFonts w:ascii="Times New Roman" w:hAnsi="Times New Roman" w:cs="Times New Roman"/>
          <w:vertAlign w:val="superscript"/>
        </w:rPr>
      </w:pPr>
      <w:r w:rsidRPr="00D27719">
        <w:rPr>
          <w:rFonts w:ascii="Times New Roman" w:hAnsi="Times New Roman" w:cs="Times New Roman"/>
          <w:u w:val="single"/>
        </w:rPr>
        <w:t xml:space="preserve">Osnabrück, </w:t>
      </w:r>
      <w:r w:rsidR="009035F4" w:rsidRPr="00D27719">
        <w:rPr>
          <w:rFonts w:ascii="Times New Roman" w:hAnsi="Times New Roman" w:cs="Times New Roman"/>
          <w:u w:val="single"/>
        </w:rPr>
        <w:t>17</w:t>
      </w:r>
      <w:r w:rsidRPr="00D27719">
        <w:rPr>
          <w:rFonts w:ascii="Times New Roman" w:hAnsi="Times New Roman" w:cs="Times New Roman"/>
          <w:u w:val="single"/>
        </w:rPr>
        <w:t>.0</w:t>
      </w:r>
      <w:r w:rsidR="009035F4" w:rsidRPr="00D27719">
        <w:rPr>
          <w:rFonts w:ascii="Times New Roman" w:hAnsi="Times New Roman" w:cs="Times New Roman"/>
          <w:u w:val="single"/>
        </w:rPr>
        <w:t>2</w:t>
      </w:r>
      <w:r w:rsidRPr="00D27719">
        <w:rPr>
          <w:rFonts w:ascii="Times New Roman" w:hAnsi="Times New Roman" w:cs="Times New Roman"/>
          <w:u w:val="single"/>
        </w:rPr>
        <w:t>.202</w:t>
      </w:r>
      <w:r w:rsidR="009035F4" w:rsidRPr="00D27719">
        <w:rPr>
          <w:rFonts w:ascii="Times New Roman" w:hAnsi="Times New Roman" w:cs="Times New Roman"/>
          <w:u w:val="single"/>
        </w:rPr>
        <w:t>2</w:t>
      </w:r>
      <w:r w:rsidR="00014813" w:rsidRPr="00D27719">
        <w:rPr>
          <w:rFonts w:ascii="Times New Roman" w:hAnsi="Times New Roman" w:cs="Times New Roman"/>
          <w:u w:val="single"/>
        </w:rPr>
        <w:tab/>
      </w:r>
      <w:r w:rsidR="00CA117E" w:rsidRPr="00D27719">
        <w:rPr>
          <w:rFonts w:ascii="Times New Roman" w:hAnsi="Times New Roman" w:cs="Times New Roman"/>
          <w:u w:val="single"/>
        </w:rPr>
        <w:br/>
      </w:r>
      <w:r w:rsidR="00930756" w:rsidRPr="00D27719">
        <w:rPr>
          <w:rFonts w:ascii="Times New Roman" w:hAnsi="Times New Roman" w:cs="Times New Roman"/>
          <w:vertAlign w:val="superscript"/>
        </w:rPr>
        <w:t>Ort, Datum</w:t>
      </w:r>
      <w:r w:rsidR="00CA117E" w:rsidRPr="00D27719">
        <w:rPr>
          <w:rFonts w:ascii="Times New Roman" w:hAnsi="Times New Roman" w:cs="Times New Roman"/>
          <w:vertAlign w:val="superscript"/>
        </w:rPr>
        <w:tab/>
      </w:r>
      <w:r w:rsidR="006B7FBC" w:rsidRPr="00D27719">
        <w:rPr>
          <w:rFonts w:ascii="Times New Roman" w:hAnsi="Times New Roman" w:cs="Times New Roman"/>
          <w:vertAlign w:val="superscript"/>
        </w:rPr>
        <w:t xml:space="preserve">Daniel Graf, </w:t>
      </w:r>
      <w:r w:rsidR="009035F4" w:rsidRPr="00D27719">
        <w:rPr>
          <w:rFonts w:ascii="Times New Roman" w:hAnsi="Times New Roman" w:cs="Times New Roman"/>
          <w:vertAlign w:val="superscript"/>
        </w:rPr>
        <w:t>Alexander Führs</w:t>
      </w:r>
      <w:r w:rsidR="006B7FBC" w:rsidRPr="00D27719">
        <w:rPr>
          <w:rFonts w:ascii="Times New Roman" w:hAnsi="Times New Roman" w:cs="Times New Roman"/>
          <w:vertAlign w:val="superscript"/>
        </w:rPr>
        <w:t xml:space="preserve">, </w:t>
      </w:r>
      <w:r w:rsidR="009035F4" w:rsidRPr="00D27719">
        <w:rPr>
          <w:rFonts w:ascii="Times New Roman" w:hAnsi="Times New Roman" w:cs="Times New Roman"/>
          <w:vertAlign w:val="superscript"/>
        </w:rPr>
        <w:t xml:space="preserve">Christoph </w:t>
      </w:r>
      <w:proofErr w:type="spellStart"/>
      <w:r w:rsidR="009035F4" w:rsidRPr="00D27719">
        <w:rPr>
          <w:rFonts w:ascii="Times New Roman" w:hAnsi="Times New Roman" w:cs="Times New Roman"/>
          <w:vertAlign w:val="superscript"/>
        </w:rPr>
        <w:t>Hüsemann</w:t>
      </w:r>
      <w:proofErr w:type="spellEnd"/>
    </w:p>
    <w:p w14:paraId="0FF0DB6D" w14:textId="77777777" w:rsidR="004E6AFA" w:rsidRPr="00D27719" w:rsidRDefault="004E6AFA" w:rsidP="00C81E59">
      <w:pPr>
        <w:spacing w:after="200" w:line="300" w:lineRule="exact"/>
        <w:jc w:val="left"/>
        <w:rPr>
          <w:rFonts w:ascii="Times New Roman" w:hAnsi="Times New Roman" w:cs="Times New Roman"/>
          <w:vertAlign w:val="superscript"/>
        </w:rPr>
      </w:pPr>
    </w:p>
    <w:p w14:paraId="1CA29367" w14:textId="0095A6F2" w:rsidR="003A2086" w:rsidRPr="00D27719" w:rsidRDefault="003A2086" w:rsidP="00C81E59">
      <w:pPr>
        <w:spacing w:after="200" w:line="300" w:lineRule="exact"/>
        <w:jc w:val="left"/>
        <w:rPr>
          <w:rFonts w:ascii="Times New Roman" w:hAnsi="Times New Roman" w:cs="Times New Roman"/>
        </w:rPr>
      </w:pPr>
    </w:p>
    <w:sectPr w:rsidR="003A2086" w:rsidRPr="00D27719" w:rsidSect="00DD1A85">
      <w:headerReference w:type="default" r:id="rId21"/>
      <w:footerReference w:type="default" r:id="rId22"/>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D0B5C" w14:textId="77777777" w:rsidR="0045120C" w:rsidRDefault="0045120C" w:rsidP="00BA1924">
      <w:pPr>
        <w:spacing w:line="240" w:lineRule="auto"/>
      </w:pPr>
      <w:r>
        <w:separator/>
      </w:r>
    </w:p>
  </w:endnote>
  <w:endnote w:type="continuationSeparator" w:id="0">
    <w:p w14:paraId="01277299" w14:textId="77777777" w:rsidR="0045120C" w:rsidRDefault="0045120C" w:rsidP="00BA1924">
      <w:pPr>
        <w:spacing w:line="240" w:lineRule="auto"/>
      </w:pPr>
      <w:r>
        <w:continuationSeparator/>
      </w:r>
    </w:p>
  </w:endnote>
  <w:endnote w:type="continuationNotice" w:id="1">
    <w:p w14:paraId="54798219" w14:textId="77777777" w:rsidR="0045120C" w:rsidRDefault="004512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FrnkGothITC Bk BT">
    <w:altName w:val="Segoe Script"/>
    <w:charset w:val="00"/>
    <w:family w:val="swiss"/>
    <w:pitch w:val="variable"/>
    <w:sig w:usb0="00000003" w:usb1="0000004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Next LT Pro Demi">
    <w:altName w:val="Calibri"/>
    <w:charset w:val="00"/>
    <w:family w:val="swiss"/>
    <w:pitch w:val="variable"/>
    <w:sig w:usb0="800000EF" w:usb1="5000204A"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6147541"/>
      <w:docPartObj>
        <w:docPartGallery w:val="Page Numbers (Bottom of Page)"/>
        <w:docPartUnique/>
      </w:docPartObj>
    </w:sdtPr>
    <w:sdtEndPr/>
    <w:sdtContent>
      <w:p w14:paraId="65ABC6E6" w14:textId="6241C1A2" w:rsidR="009704C4" w:rsidRDefault="009704C4">
        <w:pPr>
          <w:pStyle w:val="Fuzeile"/>
          <w:jc w:val="center"/>
        </w:pPr>
        <w:r>
          <w:fldChar w:fldCharType="begin"/>
        </w:r>
        <w:r>
          <w:instrText>PAGE   \* MERGEFORMAT</w:instrText>
        </w:r>
        <w:r>
          <w:fldChar w:fldCharType="separate"/>
        </w:r>
        <w:r>
          <w:t>2</w:t>
        </w:r>
        <w:r>
          <w:fldChar w:fldCharType="end"/>
        </w:r>
      </w:p>
    </w:sdtContent>
  </w:sdt>
  <w:p w14:paraId="19865325" w14:textId="604F84F0" w:rsidR="00964AD8" w:rsidRDefault="00964AD8" w:rsidP="00AF0381">
    <w:pPr>
      <w:pStyle w:val="Fuzeile"/>
      <w:tabs>
        <w:tab w:val="clear" w:pos="9072"/>
        <w:tab w:val="left" w:pos="5785"/>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885056"/>
      <w:docPartObj>
        <w:docPartGallery w:val="Page Numbers (Bottom of Page)"/>
        <w:docPartUnique/>
      </w:docPartObj>
    </w:sdtPr>
    <w:sdtEndPr/>
    <w:sdtContent>
      <w:p w14:paraId="4EE408A7" w14:textId="59FB1610" w:rsidR="0083789C" w:rsidRDefault="0083789C">
        <w:pPr>
          <w:pStyle w:val="Fuzeile"/>
          <w:jc w:val="center"/>
        </w:pPr>
        <w:r>
          <w:fldChar w:fldCharType="begin"/>
        </w:r>
        <w:r>
          <w:instrText>PAGE   \* MERGEFORMAT</w:instrText>
        </w:r>
        <w:r>
          <w:fldChar w:fldCharType="separate"/>
        </w:r>
        <w:r>
          <w:t>2</w:t>
        </w:r>
        <w:r>
          <w:fldChar w:fldCharType="end"/>
        </w:r>
      </w:p>
    </w:sdtContent>
  </w:sdt>
  <w:p w14:paraId="3110CC1D" w14:textId="77777777" w:rsidR="008A302B" w:rsidRDefault="008A302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3A6BB" w14:textId="77777777" w:rsidR="00964AD8" w:rsidRDefault="00964AD8" w:rsidP="0045070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1C5B3" w14:textId="77777777" w:rsidR="0045120C" w:rsidRDefault="0045120C" w:rsidP="00BA1924">
      <w:pPr>
        <w:spacing w:line="240" w:lineRule="auto"/>
      </w:pPr>
      <w:r>
        <w:separator/>
      </w:r>
    </w:p>
  </w:footnote>
  <w:footnote w:type="continuationSeparator" w:id="0">
    <w:p w14:paraId="7F9C68B3" w14:textId="77777777" w:rsidR="0045120C" w:rsidRDefault="0045120C" w:rsidP="00BA1924">
      <w:pPr>
        <w:spacing w:line="240" w:lineRule="auto"/>
      </w:pPr>
      <w:r>
        <w:continuationSeparator/>
      </w:r>
    </w:p>
  </w:footnote>
  <w:footnote w:type="continuationNotice" w:id="1">
    <w:p w14:paraId="268BA021" w14:textId="77777777" w:rsidR="0045120C" w:rsidRDefault="0045120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4F8CC" w14:textId="6208FEF3" w:rsidR="00093C6C" w:rsidRPr="00093C6C" w:rsidRDefault="0004475E" w:rsidP="0004475E">
    <w:pPr>
      <w:pStyle w:val="Kopfzeile"/>
      <w:jc w:val="left"/>
      <w:rPr>
        <w:vertAlign w:val="superscript"/>
      </w:rPr>
    </w:pPr>
    <w:r>
      <w:rPr>
        <w:rFonts w:ascii="Avenir Next LT Pro Demi" w:hAnsi="Avenir Next LT Pro Demi"/>
        <w:color w:val="92D050"/>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D135" w14:textId="05780EFD" w:rsidR="00FB652B" w:rsidRPr="00093C6C" w:rsidRDefault="00CE6C3C" w:rsidP="0004475E">
    <w:pPr>
      <w:pStyle w:val="Kopfzeile"/>
      <w:jc w:val="left"/>
      <w:rPr>
        <w:vertAlign w:val="superscript"/>
      </w:rPr>
    </w:pPr>
    <w:r>
      <w:rPr>
        <w:rFonts w:ascii="Avenir Next LT Pro Demi" w:hAnsi="Avenir Next LT Pro Demi"/>
        <w:color w:val="92D050"/>
        <w:sz w:val="16"/>
        <w:szCs w:val="16"/>
      </w:rPr>
      <w:tab/>
    </w:r>
    <w:r>
      <w:rPr>
        <w:rFonts w:ascii="Avenir Next LT Pro Demi" w:hAnsi="Avenir Next LT Pro Demi"/>
        <w:color w:val="92D050"/>
        <w:sz w:val="16"/>
        <w:szCs w:val="16"/>
      </w:rPr>
      <w:tab/>
    </w:r>
    <w:r w:rsidR="00FB652B">
      <w:rPr>
        <w:rFonts w:ascii="Avenir Next LT Pro Demi" w:hAnsi="Avenir Next LT Pro Demi"/>
        <w:color w:val="92D050"/>
        <w:sz w:val="16"/>
        <w:szCs w:val="16"/>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6BC7" w14:textId="77777777" w:rsidR="00942067" w:rsidRPr="00093C6C" w:rsidRDefault="00FB652B" w:rsidP="0004475E">
    <w:pPr>
      <w:pStyle w:val="Kopfzeile"/>
      <w:jc w:val="left"/>
      <w:rPr>
        <w:vertAlign w:val="superscript"/>
      </w:rPr>
    </w:pPr>
    <w:r>
      <w:rPr>
        <w:rFonts w:ascii="Avenir Next LT Pro Demi" w:hAnsi="Avenir Next LT Pro Demi"/>
        <w:color w:val="92D050"/>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CEB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472E93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052CDAA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46EC1F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024B7B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5C7F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C0A17D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FE9D9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2F0EA3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6BC6A3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082090"/>
    <w:multiLevelType w:val="hybridMultilevel"/>
    <w:tmpl w:val="D79AC7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7CD5001"/>
    <w:multiLevelType w:val="multilevel"/>
    <w:tmpl w:val="8C181128"/>
    <w:lvl w:ilvl="0">
      <w:start w:val="1"/>
      <w:numFmt w:val="decimal"/>
      <w:lvlText w:val="%1."/>
      <w:lvlJc w:val="left"/>
      <w:pPr>
        <w:ind w:left="360" w:hanging="360"/>
      </w:pPr>
    </w:lvl>
    <w:lvl w:ilvl="1">
      <w:start w:val="1"/>
      <w:numFmt w:val="decimal"/>
      <w:lvlText w:val="%1.%2."/>
      <w:lvlJc w:val="left"/>
      <w:pPr>
        <w:ind w:left="857" w:hanging="432"/>
      </w:pPr>
      <w:rPr>
        <w:b/>
        <w:bCs w:val="0"/>
        <w:i w:val="0"/>
        <w:iCs w:val="0"/>
        <w:caps w:val="0"/>
        <w:smallCaps w:val="0"/>
        <w:strike w:val="0"/>
        <w:dstrike w:val="0"/>
        <w:noProof w:val="0"/>
        <w:vanish w:val="0"/>
        <w:color w:val="00B05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13" w:hanging="504"/>
      </w:pPr>
      <w:rPr>
        <w:b/>
        <w:bCs w:val="0"/>
        <w:i w:val="0"/>
        <w:iCs w:val="0"/>
        <w:caps w:val="0"/>
        <w:smallCaps w:val="0"/>
        <w:strike w:val="0"/>
        <w:dstrike w:val="0"/>
        <w:noProof w:val="0"/>
        <w:vanish w:val="0"/>
        <w:color w:val="00B05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C731864"/>
    <w:multiLevelType w:val="hybridMultilevel"/>
    <w:tmpl w:val="BF084B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0"/>
  </w:num>
  <w:num w:numId="4">
    <w:abstractNumId w:val="1"/>
  </w:num>
  <w:num w:numId="5">
    <w:abstractNumId w:val="2"/>
  </w:num>
  <w:num w:numId="6">
    <w:abstractNumId w:val="3"/>
  </w:num>
  <w:num w:numId="7">
    <w:abstractNumId w:val="5"/>
  </w:num>
  <w:num w:numId="8">
    <w:abstractNumId w:val="6"/>
  </w:num>
  <w:num w:numId="9">
    <w:abstractNumId w:val="7"/>
  </w:num>
  <w:num w:numId="10">
    <w:abstractNumId w:val="8"/>
  </w:num>
  <w:num w:numId="11">
    <w:abstractNumId w:val="9"/>
  </w:num>
  <w:num w:numId="12">
    <w:abstractNumId w:val="12"/>
  </w:num>
  <w:num w:numId="13">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removeDateAndTime/>
  <w:proofState w:spelling="clean"/>
  <w:defaultTabStop w:val="709"/>
  <w:autoHyphenation/>
  <w:hyphenationZone w:val="142"/>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7SwNDC1MAZCIyUdpeDU4uLM/DyQAqNaAPvqoaksAAAA"/>
  </w:docVars>
  <w:rsids>
    <w:rsidRoot w:val="00F25661"/>
    <w:rsid w:val="0000007E"/>
    <w:rsid w:val="0000017E"/>
    <w:rsid w:val="00000A7C"/>
    <w:rsid w:val="00000C4D"/>
    <w:rsid w:val="00000CEC"/>
    <w:rsid w:val="00000F9B"/>
    <w:rsid w:val="00001692"/>
    <w:rsid w:val="000018D5"/>
    <w:rsid w:val="00001B06"/>
    <w:rsid w:val="00001B44"/>
    <w:rsid w:val="000025F2"/>
    <w:rsid w:val="00002A55"/>
    <w:rsid w:val="00002C2B"/>
    <w:rsid w:val="00002E47"/>
    <w:rsid w:val="0000344C"/>
    <w:rsid w:val="00003792"/>
    <w:rsid w:val="00003C41"/>
    <w:rsid w:val="00004164"/>
    <w:rsid w:val="0000454F"/>
    <w:rsid w:val="00004937"/>
    <w:rsid w:val="00004AD2"/>
    <w:rsid w:val="00004C5D"/>
    <w:rsid w:val="00004EF0"/>
    <w:rsid w:val="00004F1D"/>
    <w:rsid w:val="00005042"/>
    <w:rsid w:val="00005503"/>
    <w:rsid w:val="000055D8"/>
    <w:rsid w:val="00006505"/>
    <w:rsid w:val="00006671"/>
    <w:rsid w:val="00006C7B"/>
    <w:rsid w:val="000074C0"/>
    <w:rsid w:val="0000797F"/>
    <w:rsid w:val="00007A3B"/>
    <w:rsid w:val="00010094"/>
    <w:rsid w:val="000102B4"/>
    <w:rsid w:val="000106F9"/>
    <w:rsid w:val="000108AE"/>
    <w:rsid w:val="00010C0B"/>
    <w:rsid w:val="00011255"/>
    <w:rsid w:val="00011CAA"/>
    <w:rsid w:val="00011D9B"/>
    <w:rsid w:val="00011F3B"/>
    <w:rsid w:val="00012A82"/>
    <w:rsid w:val="00013137"/>
    <w:rsid w:val="000135E7"/>
    <w:rsid w:val="00013DA6"/>
    <w:rsid w:val="00013E15"/>
    <w:rsid w:val="00013EB9"/>
    <w:rsid w:val="00014394"/>
    <w:rsid w:val="000144FA"/>
    <w:rsid w:val="000145E1"/>
    <w:rsid w:val="00014677"/>
    <w:rsid w:val="00014813"/>
    <w:rsid w:val="00014B8E"/>
    <w:rsid w:val="00014B97"/>
    <w:rsid w:val="00014CA8"/>
    <w:rsid w:val="00014D36"/>
    <w:rsid w:val="00014F4A"/>
    <w:rsid w:val="00015310"/>
    <w:rsid w:val="00015AD0"/>
    <w:rsid w:val="00015B15"/>
    <w:rsid w:val="00015D59"/>
    <w:rsid w:val="000160FC"/>
    <w:rsid w:val="000163A4"/>
    <w:rsid w:val="000164B5"/>
    <w:rsid w:val="000164DA"/>
    <w:rsid w:val="000169E5"/>
    <w:rsid w:val="00016A94"/>
    <w:rsid w:val="0001718D"/>
    <w:rsid w:val="00017265"/>
    <w:rsid w:val="000172F9"/>
    <w:rsid w:val="0001734A"/>
    <w:rsid w:val="0001753F"/>
    <w:rsid w:val="00017E99"/>
    <w:rsid w:val="000203ED"/>
    <w:rsid w:val="000206A6"/>
    <w:rsid w:val="00020D3B"/>
    <w:rsid w:val="00020FE6"/>
    <w:rsid w:val="000210DB"/>
    <w:rsid w:val="0002123D"/>
    <w:rsid w:val="000212FA"/>
    <w:rsid w:val="0002149D"/>
    <w:rsid w:val="00021AF7"/>
    <w:rsid w:val="00021DFC"/>
    <w:rsid w:val="00021EF5"/>
    <w:rsid w:val="00021FC2"/>
    <w:rsid w:val="0002204A"/>
    <w:rsid w:val="00022103"/>
    <w:rsid w:val="00022280"/>
    <w:rsid w:val="00022524"/>
    <w:rsid w:val="00022699"/>
    <w:rsid w:val="0002284B"/>
    <w:rsid w:val="0002316F"/>
    <w:rsid w:val="00023475"/>
    <w:rsid w:val="000237CD"/>
    <w:rsid w:val="000239C3"/>
    <w:rsid w:val="00023A7F"/>
    <w:rsid w:val="00023C17"/>
    <w:rsid w:val="00023C20"/>
    <w:rsid w:val="00023F47"/>
    <w:rsid w:val="00024413"/>
    <w:rsid w:val="00024766"/>
    <w:rsid w:val="00024869"/>
    <w:rsid w:val="000248E3"/>
    <w:rsid w:val="0002498A"/>
    <w:rsid w:val="00024B22"/>
    <w:rsid w:val="00024E2D"/>
    <w:rsid w:val="00024F28"/>
    <w:rsid w:val="000251F5"/>
    <w:rsid w:val="0002541B"/>
    <w:rsid w:val="0002598E"/>
    <w:rsid w:val="00025A83"/>
    <w:rsid w:val="00025BEA"/>
    <w:rsid w:val="00025D43"/>
    <w:rsid w:val="00025D60"/>
    <w:rsid w:val="00026027"/>
    <w:rsid w:val="0002659B"/>
    <w:rsid w:val="000267C4"/>
    <w:rsid w:val="000267EA"/>
    <w:rsid w:val="00026891"/>
    <w:rsid w:val="00026899"/>
    <w:rsid w:val="00026CD6"/>
    <w:rsid w:val="0002724F"/>
    <w:rsid w:val="0002731D"/>
    <w:rsid w:val="000276D5"/>
    <w:rsid w:val="00027830"/>
    <w:rsid w:val="00027A62"/>
    <w:rsid w:val="00027BDE"/>
    <w:rsid w:val="00027C83"/>
    <w:rsid w:val="00027CD7"/>
    <w:rsid w:val="00027E94"/>
    <w:rsid w:val="00031163"/>
    <w:rsid w:val="00031412"/>
    <w:rsid w:val="0003180C"/>
    <w:rsid w:val="00031CE4"/>
    <w:rsid w:val="000321AA"/>
    <w:rsid w:val="0003230F"/>
    <w:rsid w:val="000323F4"/>
    <w:rsid w:val="0003246A"/>
    <w:rsid w:val="00032A56"/>
    <w:rsid w:val="00032AA9"/>
    <w:rsid w:val="00032C21"/>
    <w:rsid w:val="00032CCF"/>
    <w:rsid w:val="00033069"/>
    <w:rsid w:val="0003317D"/>
    <w:rsid w:val="00033370"/>
    <w:rsid w:val="00033DA6"/>
    <w:rsid w:val="00033F48"/>
    <w:rsid w:val="00034672"/>
    <w:rsid w:val="0003469E"/>
    <w:rsid w:val="00034ABB"/>
    <w:rsid w:val="000352D9"/>
    <w:rsid w:val="0003579A"/>
    <w:rsid w:val="00035BEE"/>
    <w:rsid w:val="00036674"/>
    <w:rsid w:val="00036702"/>
    <w:rsid w:val="00036CDB"/>
    <w:rsid w:val="00037168"/>
    <w:rsid w:val="000375F9"/>
    <w:rsid w:val="00037886"/>
    <w:rsid w:val="000409AF"/>
    <w:rsid w:val="00040AB4"/>
    <w:rsid w:val="00040AC9"/>
    <w:rsid w:val="00041537"/>
    <w:rsid w:val="000417B5"/>
    <w:rsid w:val="00042316"/>
    <w:rsid w:val="000424E3"/>
    <w:rsid w:val="000428EA"/>
    <w:rsid w:val="00042AF9"/>
    <w:rsid w:val="00043005"/>
    <w:rsid w:val="00043746"/>
    <w:rsid w:val="00043B1C"/>
    <w:rsid w:val="00043B24"/>
    <w:rsid w:val="00043F48"/>
    <w:rsid w:val="00044014"/>
    <w:rsid w:val="00044494"/>
    <w:rsid w:val="0004456F"/>
    <w:rsid w:val="0004475E"/>
    <w:rsid w:val="0004475F"/>
    <w:rsid w:val="00044EB7"/>
    <w:rsid w:val="00044F87"/>
    <w:rsid w:val="0004500F"/>
    <w:rsid w:val="0004561C"/>
    <w:rsid w:val="000456B8"/>
    <w:rsid w:val="0004599B"/>
    <w:rsid w:val="000459A6"/>
    <w:rsid w:val="00045A9A"/>
    <w:rsid w:val="00045D99"/>
    <w:rsid w:val="000460A2"/>
    <w:rsid w:val="000461F8"/>
    <w:rsid w:val="000465E6"/>
    <w:rsid w:val="000466F1"/>
    <w:rsid w:val="00046D08"/>
    <w:rsid w:val="00046ECB"/>
    <w:rsid w:val="00047738"/>
    <w:rsid w:val="00047A5B"/>
    <w:rsid w:val="00047DFB"/>
    <w:rsid w:val="00047FD4"/>
    <w:rsid w:val="00050D33"/>
    <w:rsid w:val="0005109A"/>
    <w:rsid w:val="00051333"/>
    <w:rsid w:val="00051C1C"/>
    <w:rsid w:val="00051D65"/>
    <w:rsid w:val="00051E65"/>
    <w:rsid w:val="00052195"/>
    <w:rsid w:val="0005236C"/>
    <w:rsid w:val="00053081"/>
    <w:rsid w:val="000530D3"/>
    <w:rsid w:val="000530E9"/>
    <w:rsid w:val="00053A97"/>
    <w:rsid w:val="00053B22"/>
    <w:rsid w:val="00054576"/>
    <w:rsid w:val="000545EB"/>
    <w:rsid w:val="00054AB0"/>
    <w:rsid w:val="00054D79"/>
    <w:rsid w:val="00054FA8"/>
    <w:rsid w:val="000551FF"/>
    <w:rsid w:val="000557B0"/>
    <w:rsid w:val="00055833"/>
    <w:rsid w:val="00055A9C"/>
    <w:rsid w:val="00055B56"/>
    <w:rsid w:val="00055BFF"/>
    <w:rsid w:val="000564BC"/>
    <w:rsid w:val="00056EBD"/>
    <w:rsid w:val="00056F94"/>
    <w:rsid w:val="00057234"/>
    <w:rsid w:val="000572B0"/>
    <w:rsid w:val="000577AC"/>
    <w:rsid w:val="0006059B"/>
    <w:rsid w:val="000608C8"/>
    <w:rsid w:val="00060961"/>
    <w:rsid w:val="000609C6"/>
    <w:rsid w:val="00060A1F"/>
    <w:rsid w:val="00060C5E"/>
    <w:rsid w:val="00061962"/>
    <w:rsid w:val="00061B5A"/>
    <w:rsid w:val="00061C60"/>
    <w:rsid w:val="00061E45"/>
    <w:rsid w:val="00061F6E"/>
    <w:rsid w:val="00061F83"/>
    <w:rsid w:val="00061FB4"/>
    <w:rsid w:val="00062424"/>
    <w:rsid w:val="000629D5"/>
    <w:rsid w:val="00063448"/>
    <w:rsid w:val="000634FD"/>
    <w:rsid w:val="00063611"/>
    <w:rsid w:val="0006386D"/>
    <w:rsid w:val="00063904"/>
    <w:rsid w:val="0006399A"/>
    <w:rsid w:val="00063EA5"/>
    <w:rsid w:val="0006402A"/>
    <w:rsid w:val="000643D7"/>
    <w:rsid w:val="00064460"/>
    <w:rsid w:val="00064A13"/>
    <w:rsid w:val="00064BA3"/>
    <w:rsid w:val="000651F0"/>
    <w:rsid w:val="000656EB"/>
    <w:rsid w:val="00065EB3"/>
    <w:rsid w:val="000662D6"/>
    <w:rsid w:val="000664C1"/>
    <w:rsid w:val="000666D9"/>
    <w:rsid w:val="000669C8"/>
    <w:rsid w:val="00066C3E"/>
    <w:rsid w:val="00066CF3"/>
    <w:rsid w:val="00067DE6"/>
    <w:rsid w:val="00067F37"/>
    <w:rsid w:val="00070285"/>
    <w:rsid w:val="000705EA"/>
    <w:rsid w:val="00070681"/>
    <w:rsid w:val="0007093F"/>
    <w:rsid w:val="00070AAC"/>
    <w:rsid w:val="00070E3F"/>
    <w:rsid w:val="00071462"/>
    <w:rsid w:val="0007198F"/>
    <w:rsid w:val="00072245"/>
    <w:rsid w:val="000728A3"/>
    <w:rsid w:val="00072C2F"/>
    <w:rsid w:val="00072DBE"/>
    <w:rsid w:val="0007308C"/>
    <w:rsid w:val="000732B4"/>
    <w:rsid w:val="00073700"/>
    <w:rsid w:val="00073CB3"/>
    <w:rsid w:val="000741DF"/>
    <w:rsid w:val="00074702"/>
    <w:rsid w:val="000750AC"/>
    <w:rsid w:val="00075FA7"/>
    <w:rsid w:val="00076E94"/>
    <w:rsid w:val="0007799A"/>
    <w:rsid w:val="00077A75"/>
    <w:rsid w:val="00077C4E"/>
    <w:rsid w:val="000800DE"/>
    <w:rsid w:val="00080429"/>
    <w:rsid w:val="000808C2"/>
    <w:rsid w:val="00080EA1"/>
    <w:rsid w:val="00080ED1"/>
    <w:rsid w:val="00081183"/>
    <w:rsid w:val="00082266"/>
    <w:rsid w:val="00083C12"/>
    <w:rsid w:val="00083CA2"/>
    <w:rsid w:val="00083D0D"/>
    <w:rsid w:val="00083D17"/>
    <w:rsid w:val="00084377"/>
    <w:rsid w:val="0008446A"/>
    <w:rsid w:val="000844E0"/>
    <w:rsid w:val="00084559"/>
    <w:rsid w:val="00084ADD"/>
    <w:rsid w:val="00084C65"/>
    <w:rsid w:val="00085071"/>
    <w:rsid w:val="000850DF"/>
    <w:rsid w:val="000850E4"/>
    <w:rsid w:val="000852C0"/>
    <w:rsid w:val="00085942"/>
    <w:rsid w:val="00086710"/>
    <w:rsid w:val="000869E8"/>
    <w:rsid w:val="00086CAD"/>
    <w:rsid w:val="00086D19"/>
    <w:rsid w:val="00086EFB"/>
    <w:rsid w:val="00087DC8"/>
    <w:rsid w:val="00087DF2"/>
    <w:rsid w:val="0009001B"/>
    <w:rsid w:val="000901A1"/>
    <w:rsid w:val="000906EF"/>
    <w:rsid w:val="0009072A"/>
    <w:rsid w:val="0009101E"/>
    <w:rsid w:val="0009123B"/>
    <w:rsid w:val="00091E2A"/>
    <w:rsid w:val="00093BCD"/>
    <w:rsid w:val="00093C6C"/>
    <w:rsid w:val="00093EA0"/>
    <w:rsid w:val="00094364"/>
    <w:rsid w:val="00094762"/>
    <w:rsid w:val="00094B28"/>
    <w:rsid w:val="00094CF2"/>
    <w:rsid w:val="00095352"/>
    <w:rsid w:val="000956BB"/>
    <w:rsid w:val="0009574D"/>
    <w:rsid w:val="000957CA"/>
    <w:rsid w:val="00095E7B"/>
    <w:rsid w:val="000960FA"/>
    <w:rsid w:val="00096ABD"/>
    <w:rsid w:val="0009722A"/>
    <w:rsid w:val="0009754E"/>
    <w:rsid w:val="00097921"/>
    <w:rsid w:val="000979F6"/>
    <w:rsid w:val="00097C95"/>
    <w:rsid w:val="00097CE5"/>
    <w:rsid w:val="00097F58"/>
    <w:rsid w:val="000A0391"/>
    <w:rsid w:val="000A0650"/>
    <w:rsid w:val="000A19FF"/>
    <w:rsid w:val="000A2076"/>
    <w:rsid w:val="000A24E7"/>
    <w:rsid w:val="000A26BB"/>
    <w:rsid w:val="000A2E14"/>
    <w:rsid w:val="000A35A2"/>
    <w:rsid w:val="000A442D"/>
    <w:rsid w:val="000A469F"/>
    <w:rsid w:val="000A4B65"/>
    <w:rsid w:val="000A568D"/>
    <w:rsid w:val="000A56B5"/>
    <w:rsid w:val="000A5D3B"/>
    <w:rsid w:val="000A60D6"/>
    <w:rsid w:val="000A64FA"/>
    <w:rsid w:val="000A71CA"/>
    <w:rsid w:val="000A728C"/>
    <w:rsid w:val="000A75B3"/>
    <w:rsid w:val="000A76F8"/>
    <w:rsid w:val="000A7DBC"/>
    <w:rsid w:val="000B0066"/>
    <w:rsid w:val="000B04E1"/>
    <w:rsid w:val="000B0E4B"/>
    <w:rsid w:val="000B0FAB"/>
    <w:rsid w:val="000B130A"/>
    <w:rsid w:val="000B1383"/>
    <w:rsid w:val="000B156A"/>
    <w:rsid w:val="000B16C8"/>
    <w:rsid w:val="000B174A"/>
    <w:rsid w:val="000B1AE1"/>
    <w:rsid w:val="000B1D27"/>
    <w:rsid w:val="000B1EF1"/>
    <w:rsid w:val="000B2476"/>
    <w:rsid w:val="000B25D4"/>
    <w:rsid w:val="000B2637"/>
    <w:rsid w:val="000B2C44"/>
    <w:rsid w:val="000B2D9A"/>
    <w:rsid w:val="000B2FC1"/>
    <w:rsid w:val="000B31D5"/>
    <w:rsid w:val="000B3383"/>
    <w:rsid w:val="000B341B"/>
    <w:rsid w:val="000B343D"/>
    <w:rsid w:val="000B3E72"/>
    <w:rsid w:val="000B3ECE"/>
    <w:rsid w:val="000B4343"/>
    <w:rsid w:val="000B4AD4"/>
    <w:rsid w:val="000B5455"/>
    <w:rsid w:val="000B58FE"/>
    <w:rsid w:val="000B59FC"/>
    <w:rsid w:val="000B5A92"/>
    <w:rsid w:val="000B5F3F"/>
    <w:rsid w:val="000B65C9"/>
    <w:rsid w:val="000B66B8"/>
    <w:rsid w:val="000B66F9"/>
    <w:rsid w:val="000B6977"/>
    <w:rsid w:val="000B6EBE"/>
    <w:rsid w:val="000B75EA"/>
    <w:rsid w:val="000B7C5E"/>
    <w:rsid w:val="000B7D79"/>
    <w:rsid w:val="000B7F64"/>
    <w:rsid w:val="000C0045"/>
    <w:rsid w:val="000C0198"/>
    <w:rsid w:val="000C093C"/>
    <w:rsid w:val="000C1062"/>
    <w:rsid w:val="000C12E6"/>
    <w:rsid w:val="000C1306"/>
    <w:rsid w:val="000C1374"/>
    <w:rsid w:val="000C1D89"/>
    <w:rsid w:val="000C1FD5"/>
    <w:rsid w:val="000C2054"/>
    <w:rsid w:val="000C212E"/>
    <w:rsid w:val="000C234C"/>
    <w:rsid w:val="000C25FC"/>
    <w:rsid w:val="000C2D88"/>
    <w:rsid w:val="000C2DB8"/>
    <w:rsid w:val="000C2EC5"/>
    <w:rsid w:val="000C3C0D"/>
    <w:rsid w:val="000C41D7"/>
    <w:rsid w:val="000C4A69"/>
    <w:rsid w:val="000C53A1"/>
    <w:rsid w:val="000C552F"/>
    <w:rsid w:val="000C5917"/>
    <w:rsid w:val="000C5A9C"/>
    <w:rsid w:val="000C5D19"/>
    <w:rsid w:val="000C60F3"/>
    <w:rsid w:val="000C676D"/>
    <w:rsid w:val="000C6FE3"/>
    <w:rsid w:val="000C704C"/>
    <w:rsid w:val="000C733A"/>
    <w:rsid w:val="000C75B2"/>
    <w:rsid w:val="000C7FA5"/>
    <w:rsid w:val="000D07AC"/>
    <w:rsid w:val="000D0CA7"/>
    <w:rsid w:val="000D0DCE"/>
    <w:rsid w:val="000D0F2F"/>
    <w:rsid w:val="000D107F"/>
    <w:rsid w:val="000D1654"/>
    <w:rsid w:val="000D1743"/>
    <w:rsid w:val="000D1A0C"/>
    <w:rsid w:val="000D1CD3"/>
    <w:rsid w:val="000D239E"/>
    <w:rsid w:val="000D2DDD"/>
    <w:rsid w:val="000D30E7"/>
    <w:rsid w:val="000D30EA"/>
    <w:rsid w:val="000D31F3"/>
    <w:rsid w:val="000D3D96"/>
    <w:rsid w:val="000D3FEB"/>
    <w:rsid w:val="000D47CE"/>
    <w:rsid w:val="000D4AEB"/>
    <w:rsid w:val="000D4CC3"/>
    <w:rsid w:val="000D4DBD"/>
    <w:rsid w:val="000D4FEC"/>
    <w:rsid w:val="000D51E4"/>
    <w:rsid w:val="000D53B6"/>
    <w:rsid w:val="000D5758"/>
    <w:rsid w:val="000D5E9E"/>
    <w:rsid w:val="000D64DB"/>
    <w:rsid w:val="000D65F5"/>
    <w:rsid w:val="000D686E"/>
    <w:rsid w:val="000D6DAC"/>
    <w:rsid w:val="000D6EB3"/>
    <w:rsid w:val="000D6F15"/>
    <w:rsid w:val="000D706B"/>
    <w:rsid w:val="000D7BB2"/>
    <w:rsid w:val="000E039E"/>
    <w:rsid w:val="000E0B21"/>
    <w:rsid w:val="000E0B4A"/>
    <w:rsid w:val="000E0FCC"/>
    <w:rsid w:val="000E1186"/>
    <w:rsid w:val="000E1785"/>
    <w:rsid w:val="000E1A6B"/>
    <w:rsid w:val="000E1C7F"/>
    <w:rsid w:val="000E20C0"/>
    <w:rsid w:val="000E22AC"/>
    <w:rsid w:val="000E243A"/>
    <w:rsid w:val="000E269D"/>
    <w:rsid w:val="000E2892"/>
    <w:rsid w:val="000E2EB9"/>
    <w:rsid w:val="000E36B3"/>
    <w:rsid w:val="000E389F"/>
    <w:rsid w:val="000E3B6E"/>
    <w:rsid w:val="000E3E36"/>
    <w:rsid w:val="000E3E81"/>
    <w:rsid w:val="000E3FCB"/>
    <w:rsid w:val="000E4DAD"/>
    <w:rsid w:val="000E4E1B"/>
    <w:rsid w:val="000E4F63"/>
    <w:rsid w:val="000E59CE"/>
    <w:rsid w:val="000E5B28"/>
    <w:rsid w:val="000E5FED"/>
    <w:rsid w:val="000E65C8"/>
    <w:rsid w:val="000E67B8"/>
    <w:rsid w:val="000E6C2D"/>
    <w:rsid w:val="000E6D8C"/>
    <w:rsid w:val="000E7207"/>
    <w:rsid w:val="000E75E0"/>
    <w:rsid w:val="000E7C95"/>
    <w:rsid w:val="000F0002"/>
    <w:rsid w:val="000F07FD"/>
    <w:rsid w:val="000F0C52"/>
    <w:rsid w:val="000F0D13"/>
    <w:rsid w:val="000F0F2E"/>
    <w:rsid w:val="000F1543"/>
    <w:rsid w:val="000F1721"/>
    <w:rsid w:val="000F17DB"/>
    <w:rsid w:val="000F1B35"/>
    <w:rsid w:val="000F1DE3"/>
    <w:rsid w:val="000F1F34"/>
    <w:rsid w:val="000F267C"/>
    <w:rsid w:val="000F273D"/>
    <w:rsid w:val="000F2A8E"/>
    <w:rsid w:val="000F2D2F"/>
    <w:rsid w:val="000F2EBE"/>
    <w:rsid w:val="000F32DF"/>
    <w:rsid w:val="000F3682"/>
    <w:rsid w:val="000F3FF8"/>
    <w:rsid w:val="000F40D6"/>
    <w:rsid w:val="000F4235"/>
    <w:rsid w:val="000F45FB"/>
    <w:rsid w:val="000F4935"/>
    <w:rsid w:val="000F4C28"/>
    <w:rsid w:val="000F4C39"/>
    <w:rsid w:val="000F4E55"/>
    <w:rsid w:val="000F4F2C"/>
    <w:rsid w:val="000F5043"/>
    <w:rsid w:val="000F53A7"/>
    <w:rsid w:val="000F5704"/>
    <w:rsid w:val="000F5732"/>
    <w:rsid w:val="000F58C6"/>
    <w:rsid w:val="000F5C11"/>
    <w:rsid w:val="000F5D1F"/>
    <w:rsid w:val="000F5FDF"/>
    <w:rsid w:val="000F6332"/>
    <w:rsid w:val="000F660E"/>
    <w:rsid w:val="000F686A"/>
    <w:rsid w:val="000F68EC"/>
    <w:rsid w:val="000F6D35"/>
    <w:rsid w:val="000F7582"/>
    <w:rsid w:val="000F799B"/>
    <w:rsid w:val="000F7D36"/>
    <w:rsid w:val="00100142"/>
    <w:rsid w:val="001003D3"/>
    <w:rsid w:val="00100448"/>
    <w:rsid w:val="001006E0"/>
    <w:rsid w:val="00100739"/>
    <w:rsid w:val="0010078C"/>
    <w:rsid w:val="001009B7"/>
    <w:rsid w:val="00100A50"/>
    <w:rsid w:val="001012D0"/>
    <w:rsid w:val="001012E5"/>
    <w:rsid w:val="00101389"/>
    <w:rsid w:val="00101762"/>
    <w:rsid w:val="0010252D"/>
    <w:rsid w:val="00102574"/>
    <w:rsid w:val="00102676"/>
    <w:rsid w:val="00102787"/>
    <w:rsid w:val="00102FAB"/>
    <w:rsid w:val="0010330F"/>
    <w:rsid w:val="001035CA"/>
    <w:rsid w:val="00103D76"/>
    <w:rsid w:val="00103DA4"/>
    <w:rsid w:val="0010419E"/>
    <w:rsid w:val="00104436"/>
    <w:rsid w:val="0010447B"/>
    <w:rsid w:val="0010455A"/>
    <w:rsid w:val="00104867"/>
    <w:rsid w:val="00104B8D"/>
    <w:rsid w:val="00105074"/>
    <w:rsid w:val="0010526B"/>
    <w:rsid w:val="0010549F"/>
    <w:rsid w:val="00105E31"/>
    <w:rsid w:val="00105EDD"/>
    <w:rsid w:val="00106580"/>
    <w:rsid w:val="00106942"/>
    <w:rsid w:val="00106ADC"/>
    <w:rsid w:val="00106E4D"/>
    <w:rsid w:val="00107544"/>
    <w:rsid w:val="00107B8B"/>
    <w:rsid w:val="00107D16"/>
    <w:rsid w:val="00107D1F"/>
    <w:rsid w:val="00107D46"/>
    <w:rsid w:val="00107DB6"/>
    <w:rsid w:val="00107E88"/>
    <w:rsid w:val="00110342"/>
    <w:rsid w:val="001109D2"/>
    <w:rsid w:val="00111179"/>
    <w:rsid w:val="00111327"/>
    <w:rsid w:val="0011133B"/>
    <w:rsid w:val="00111476"/>
    <w:rsid w:val="001119A6"/>
    <w:rsid w:val="00111B4D"/>
    <w:rsid w:val="00111CA2"/>
    <w:rsid w:val="00111CCE"/>
    <w:rsid w:val="00111F3A"/>
    <w:rsid w:val="00111F8A"/>
    <w:rsid w:val="0011202B"/>
    <w:rsid w:val="001120CB"/>
    <w:rsid w:val="001121A5"/>
    <w:rsid w:val="0011247D"/>
    <w:rsid w:val="00112839"/>
    <w:rsid w:val="001129EA"/>
    <w:rsid w:val="00112A6A"/>
    <w:rsid w:val="00112B0D"/>
    <w:rsid w:val="00112C46"/>
    <w:rsid w:val="00112C69"/>
    <w:rsid w:val="00112CFA"/>
    <w:rsid w:val="0011321A"/>
    <w:rsid w:val="001137B2"/>
    <w:rsid w:val="001139BC"/>
    <w:rsid w:val="00113BD7"/>
    <w:rsid w:val="0011406B"/>
    <w:rsid w:val="0011424A"/>
    <w:rsid w:val="001148F7"/>
    <w:rsid w:val="00114AF3"/>
    <w:rsid w:val="001151B3"/>
    <w:rsid w:val="001153D7"/>
    <w:rsid w:val="00115420"/>
    <w:rsid w:val="00115718"/>
    <w:rsid w:val="0011572E"/>
    <w:rsid w:val="001157EE"/>
    <w:rsid w:val="00115889"/>
    <w:rsid w:val="00115B95"/>
    <w:rsid w:val="00115E08"/>
    <w:rsid w:val="001160FC"/>
    <w:rsid w:val="00116349"/>
    <w:rsid w:val="0011669B"/>
    <w:rsid w:val="001171B0"/>
    <w:rsid w:val="001173BA"/>
    <w:rsid w:val="00117C82"/>
    <w:rsid w:val="00120257"/>
    <w:rsid w:val="00120442"/>
    <w:rsid w:val="00120F52"/>
    <w:rsid w:val="00121555"/>
    <w:rsid w:val="00121653"/>
    <w:rsid w:val="001216EA"/>
    <w:rsid w:val="001219F5"/>
    <w:rsid w:val="00122074"/>
    <w:rsid w:val="00122206"/>
    <w:rsid w:val="00122557"/>
    <w:rsid w:val="0012262E"/>
    <w:rsid w:val="00122CC3"/>
    <w:rsid w:val="00122F09"/>
    <w:rsid w:val="001234B9"/>
    <w:rsid w:val="0012364D"/>
    <w:rsid w:val="00123B07"/>
    <w:rsid w:val="00123D34"/>
    <w:rsid w:val="00123D94"/>
    <w:rsid w:val="00124260"/>
    <w:rsid w:val="00124276"/>
    <w:rsid w:val="00124390"/>
    <w:rsid w:val="0012445B"/>
    <w:rsid w:val="001244EB"/>
    <w:rsid w:val="00124BF8"/>
    <w:rsid w:val="00124D44"/>
    <w:rsid w:val="0012520C"/>
    <w:rsid w:val="00125641"/>
    <w:rsid w:val="00125709"/>
    <w:rsid w:val="001259DF"/>
    <w:rsid w:val="00125C60"/>
    <w:rsid w:val="00125F0C"/>
    <w:rsid w:val="00126211"/>
    <w:rsid w:val="00126FEF"/>
    <w:rsid w:val="00127096"/>
    <w:rsid w:val="001270AF"/>
    <w:rsid w:val="0012767F"/>
    <w:rsid w:val="00127886"/>
    <w:rsid w:val="001278D2"/>
    <w:rsid w:val="00127E2A"/>
    <w:rsid w:val="001301AC"/>
    <w:rsid w:val="001301B5"/>
    <w:rsid w:val="001301FD"/>
    <w:rsid w:val="0013063B"/>
    <w:rsid w:val="001307F0"/>
    <w:rsid w:val="00130874"/>
    <w:rsid w:val="0013109C"/>
    <w:rsid w:val="00131381"/>
    <w:rsid w:val="0013159F"/>
    <w:rsid w:val="00131A73"/>
    <w:rsid w:val="00131DD8"/>
    <w:rsid w:val="0013201B"/>
    <w:rsid w:val="00133050"/>
    <w:rsid w:val="00133B39"/>
    <w:rsid w:val="00133C6B"/>
    <w:rsid w:val="00134213"/>
    <w:rsid w:val="00134533"/>
    <w:rsid w:val="001350F0"/>
    <w:rsid w:val="001353BC"/>
    <w:rsid w:val="00135B33"/>
    <w:rsid w:val="00135C3D"/>
    <w:rsid w:val="00135EBE"/>
    <w:rsid w:val="0013619E"/>
    <w:rsid w:val="00136885"/>
    <w:rsid w:val="0013710D"/>
    <w:rsid w:val="001374F3"/>
    <w:rsid w:val="00137AC7"/>
    <w:rsid w:val="001400A9"/>
    <w:rsid w:val="0014033E"/>
    <w:rsid w:val="0014065A"/>
    <w:rsid w:val="0014068E"/>
    <w:rsid w:val="001406CD"/>
    <w:rsid w:val="00140957"/>
    <w:rsid w:val="00140C86"/>
    <w:rsid w:val="00140F0C"/>
    <w:rsid w:val="0014108D"/>
    <w:rsid w:val="00141718"/>
    <w:rsid w:val="00141818"/>
    <w:rsid w:val="001419D8"/>
    <w:rsid w:val="00142432"/>
    <w:rsid w:val="00142B09"/>
    <w:rsid w:val="00143057"/>
    <w:rsid w:val="001430EA"/>
    <w:rsid w:val="001432E4"/>
    <w:rsid w:val="00143421"/>
    <w:rsid w:val="001437F0"/>
    <w:rsid w:val="0014386A"/>
    <w:rsid w:val="00143973"/>
    <w:rsid w:val="0014408A"/>
    <w:rsid w:val="00144339"/>
    <w:rsid w:val="00144DF6"/>
    <w:rsid w:val="001456DB"/>
    <w:rsid w:val="00145807"/>
    <w:rsid w:val="00145DBB"/>
    <w:rsid w:val="001468B0"/>
    <w:rsid w:val="00146962"/>
    <w:rsid w:val="00146DAF"/>
    <w:rsid w:val="00146E03"/>
    <w:rsid w:val="00146E74"/>
    <w:rsid w:val="00147506"/>
    <w:rsid w:val="00147782"/>
    <w:rsid w:val="0015086A"/>
    <w:rsid w:val="00150932"/>
    <w:rsid w:val="00150B06"/>
    <w:rsid w:val="00150F7B"/>
    <w:rsid w:val="0015104D"/>
    <w:rsid w:val="0015115E"/>
    <w:rsid w:val="001512C1"/>
    <w:rsid w:val="00151A18"/>
    <w:rsid w:val="00151C55"/>
    <w:rsid w:val="00151D89"/>
    <w:rsid w:val="00152036"/>
    <w:rsid w:val="001522F5"/>
    <w:rsid w:val="00152ACB"/>
    <w:rsid w:val="00154233"/>
    <w:rsid w:val="00154281"/>
    <w:rsid w:val="0015485B"/>
    <w:rsid w:val="001548A3"/>
    <w:rsid w:val="00154E8E"/>
    <w:rsid w:val="00155577"/>
    <w:rsid w:val="0015599A"/>
    <w:rsid w:val="00155B10"/>
    <w:rsid w:val="001565D8"/>
    <w:rsid w:val="0015664F"/>
    <w:rsid w:val="001567F8"/>
    <w:rsid w:val="00156FEB"/>
    <w:rsid w:val="001570BD"/>
    <w:rsid w:val="0015712C"/>
    <w:rsid w:val="00157838"/>
    <w:rsid w:val="00160411"/>
    <w:rsid w:val="00160AA3"/>
    <w:rsid w:val="00160F67"/>
    <w:rsid w:val="00160FF8"/>
    <w:rsid w:val="0016139A"/>
    <w:rsid w:val="00161653"/>
    <w:rsid w:val="00161C5D"/>
    <w:rsid w:val="001620C2"/>
    <w:rsid w:val="0016249B"/>
    <w:rsid w:val="0016277C"/>
    <w:rsid w:val="00162A43"/>
    <w:rsid w:val="00162D8E"/>
    <w:rsid w:val="00163264"/>
    <w:rsid w:val="001636BD"/>
    <w:rsid w:val="00163CE2"/>
    <w:rsid w:val="0016476F"/>
    <w:rsid w:val="00164D43"/>
    <w:rsid w:val="00164FA2"/>
    <w:rsid w:val="001650CA"/>
    <w:rsid w:val="001650DD"/>
    <w:rsid w:val="0016521F"/>
    <w:rsid w:val="00165347"/>
    <w:rsid w:val="0016566D"/>
    <w:rsid w:val="00165794"/>
    <w:rsid w:val="00165AD3"/>
    <w:rsid w:val="00165BAD"/>
    <w:rsid w:val="00165E9F"/>
    <w:rsid w:val="00166095"/>
    <w:rsid w:val="001662CC"/>
    <w:rsid w:val="0016658E"/>
    <w:rsid w:val="00166701"/>
    <w:rsid w:val="001668B2"/>
    <w:rsid w:val="00166A62"/>
    <w:rsid w:val="00166B7A"/>
    <w:rsid w:val="0016742F"/>
    <w:rsid w:val="0016756A"/>
    <w:rsid w:val="00167A2A"/>
    <w:rsid w:val="00167E91"/>
    <w:rsid w:val="0017020C"/>
    <w:rsid w:val="001703E8"/>
    <w:rsid w:val="00170603"/>
    <w:rsid w:val="0017078A"/>
    <w:rsid w:val="00170CE3"/>
    <w:rsid w:val="0017104C"/>
    <w:rsid w:val="001716A6"/>
    <w:rsid w:val="00171867"/>
    <w:rsid w:val="00171E66"/>
    <w:rsid w:val="001720D6"/>
    <w:rsid w:val="001721C1"/>
    <w:rsid w:val="0017233A"/>
    <w:rsid w:val="00172551"/>
    <w:rsid w:val="0017284F"/>
    <w:rsid w:val="00172A19"/>
    <w:rsid w:val="00174172"/>
    <w:rsid w:val="00174413"/>
    <w:rsid w:val="00174600"/>
    <w:rsid w:val="00174CB1"/>
    <w:rsid w:val="00174E9E"/>
    <w:rsid w:val="00174F98"/>
    <w:rsid w:val="00175D08"/>
    <w:rsid w:val="00176035"/>
    <w:rsid w:val="00176226"/>
    <w:rsid w:val="0017630C"/>
    <w:rsid w:val="00176463"/>
    <w:rsid w:val="00176812"/>
    <w:rsid w:val="0017694B"/>
    <w:rsid w:val="00176AAA"/>
    <w:rsid w:val="001775A5"/>
    <w:rsid w:val="001777BF"/>
    <w:rsid w:val="001778A3"/>
    <w:rsid w:val="0017795C"/>
    <w:rsid w:val="001802E4"/>
    <w:rsid w:val="0018048C"/>
    <w:rsid w:val="00180B1B"/>
    <w:rsid w:val="00180E2B"/>
    <w:rsid w:val="0018127B"/>
    <w:rsid w:val="00181906"/>
    <w:rsid w:val="00182054"/>
    <w:rsid w:val="00182E21"/>
    <w:rsid w:val="00182F11"/>
    <w:rsid w:val="0018335E"/>
    <w:rsid w:val="001835A2"/>
    <w:rsid w:val="00183A10"/>
    <w:rsid w:val="00183B4A"/>
    <w:rsid w:val="00183BFE"/>
    <w:rsid w:val="00183CA4"/>
    <w:rsid w:val="00183EF9"/>
    <w:rsid w:val="00183F51"/>
    <w:rsid w:val="00184042"/>
    <w:rsid w:val="0018445D"/>
    <w:rsid w:val="0018446A"/>
    <w:rsid w:val="001849BA"/>
    <w:rsid w:val="00184FB3"/>
    <w:rsid w:val="00185179"/>
    <w:rsid w:val="00185A12"/>
    <w:rsid w:val="00185BDC"/>
    <w:rsid w:val="00185D14"/>
    <w:rsid w:val="00185E14"/>
    <w:rsid w:val="001860AA"/>
    <w:rsid w:val="001864D6"/>
    <w:rsid w:val="00186BCF"/>
    <w:rsid w:val="00186CD0"/>
    <w:rsid w:val="00186E22"/>
    <w:rsid w:val="00186FCE"/>
    <w:rsid w:val="001874B2"/>
    <w:rsid w:val="00187E8C"/>
    <w:rsid w:val="00190235"/>
    <w:rsid w:val="00190320"/>
    <w:rsid w:val="0019102B"/>
    <w:rsid w:val="00191140"/>
    <w:rsid w:val="00191229"/>
    <w:rsid w:val="001916EB"/>
    <w:rsid w:val="001920A0"/>
    <w:rsid w:val="0019230A"/>
    <w:rsid w:val="00192493"/>
    <w:rsid w:val="001929A0"/>
    <w:rsid w:val="00193047"/>
    <w:rsid w:val="0019372F"/>
    <w:rsid w:val="00193A2C"/>
    <w:rsid w:val="00193ABF"/>
    <w:rsid w:val="00193F0A"/>
    <w:rsid w:val="00194338"/>
    <w:rsid w:val="00194B1C"/>
    <w:rsid w:val="00194B29"/>
    <w:rsid w:val="00194C8E"/>
    <w:rsid w:val="00195060"/>
    <w:rsid w:val="001951BD"/>
    <w:rsid w:val="001959F9"/>
    <w:rsid w:val="00195A09"/>
    <w:rsid w:val="00195A2A"/>
    <w:rsid w:val="00195E5A"/>
    <w:rsid w:val="00196B7D"/>
    <w:rsid w:val="00196F9A"/>
    <w:rsid w:val="0019752C"/>
    <w:rsid w:val="001A0281"/>
    <w:rsid w:val="001A0932"/>
    <w:rsid w:val="001A0BF3"/>
    <w:rsid w:val="001A0E3E"/>
    <w:rsid w:val="001A1299"/>
    <w:rsid w:val="001A184F"/>
    <w:rsid w:val="001A2691"/>
    <w:rsid w:val="001A26E3"/>
    <w:rsid w:val="001A2860"/>
    <w:rsid w:val="001A293F"/>
    <w:rsid w:val="001A29F3"/>
    <w:rsid w:val="001A2CF4"/>
    <w:rsid w:val="001A2DF4"/>
    <w:rsid w:val="001A3111"/>
    <w:rsid w:val="001A3383"/>
    <w:rsid w:val="001A3568"/>
    <w:rsid w:val="001A3BD2"/>
    <w:rsid w:val="001A3BDE"/>
    <w:rsid w:val="001A3E69"/>
    <w:rsid w:val="001A3FAF"/>
    <w:rsid w:val="001A411E"/>
    <w:rsid w:val="001A41FE"/>
    <w:rsid w:val="001A45B1"/>
    <w:rsid w:val="001A50D7"/>
    <w:rsid w:val="001A54EA"/>
    <w:rsid w:val="001A5A7D"/>
    <w:rsid w:val="001A5D45"/>
    <w:rsid w:val="001A5EAB"/>
    <w:rsid w:val="001A5F19"/>
    <w:rsid w:val="001A63CF"/>
    <w:rsid w:val="001A673F"/>
    <w:rsid w:val="001A6903"/>
    <w:rsid w:val="001A6CAC"/>
    <w:rsid w:val="001A6E03"/>
    <w:rsid w:val="001A6ECF"/>
    <w:rsid w:val="001A704B"/>
    <w:rsid w:val="001A7A47"/>
    <w:rsid w:val="001A7ECA"/>
    <w:rsid w:val="001A7F21"/>
    <w:rsid w:val="001A7F3A"/>
    <w:rsid w:val="001B0046"/>
    <w:rsid w:val="001B02C7"/>
    <w:rsid w:val="001B0873"/>
    <w:rsid w:val="001B0ACB"/>
    <w:rsid w:val="001B0AFC"/>
    <w:rsid w:val="001B0BA7"/>
    <w:rsid w:val="001B0E63"/>
    <w:rsid w:val="001B0F9D"/>
    <w:rsid w:val="001B1504"/>
    <w:rsid w:val="001B18F9"/>
    <w:rsid w:val="001B1A35"/>
    <w:rsid w:val="001B1CD6"/>
    <w:rsid w:val="001B1D11"/>
    <w:rsid w:val="001B1FA4"/>
    <w:rsid w:val="001B1FEA"/>
    <w:rsid w:val="001B2177"/>
    <w:rsid w:val="001B2213"/>
    <w:rsid w:val="001B3169"/>
    <w:rsid w:val="001B3401"/>
    <w:rsid w:val="001B3433"/>
    <w:rsid w:val="001B35B9"/>
    <w:rsid w:val="001B3840"/>
    <w:rsid w:val="001B40D8"/>
    <w:rsid w:val="001B41A6"/>
    <w:rsid w:val="001B4624"/>
    <w:rsid w:val="001B4638"/>
    <w:rsid w:val="001B475D"/>
    <w:rsid w:val="001B497E"/>
    <w:rsid w:val="001B4A14"/>
    <w:rsid w:val="001B4FD7"/>
    <w:rsid w:val="001B5412"/>
    <w:rsid w:val="001B5481"/>
    <w:rsid w:val="001B54A0"/>
    <w:rsid w:val="001B57BE"/>
    <w:rsid w:val="001B61E9"/>
    <w:rsid w:val="001B6576"/>
    <w:rsid w:val="001B6612"/>
    <w:rsid w:val="001B698F"/>
    <w:rsid w:val="001B6C71"/>
    <w:rsid w:val="001B6EE0"/>
    <w:rsid w:val="001B714B"/>
    <w:rsid w:val="001B76F1"/>
    <w:rsid w:val="001B7728"/>
    <w:rsid w:val="001B7BAA"/>
    <w:rsid w:val="001B7CB9"/>
    <w:rsid w:val="001B7EEA"/>
    <w:rsid w:val="001C015F"/>
    <w:rsid w:val="001C023D"/>
    <w:rsid w:val="001C06C1"/>
    <w:rsid w:val="001C0E57"/>
    <w:rsid w:val="001C0F17"/>
    <w:rsid w:val="001C124A"/>
    <w:rsid w:val="001C2635"/>
    <w:rsid w:val="001C27A0"/>
    <w:rsid w:val="001C27C7"/>
    <w:rsid w:val="001C2962"/>
    <w:rsid w:val="001C29F1"/>
    <w:rsid w:val="001C2B03"/>
    <w:rsid w:val="001C2CDF"/>
    <w:rsid w:val="001C33AC"/>
    <w:rsid w:val="001C35DF"/>
    <w:rsid w:val="001C3C64"/>
    <w:rsid w:val="001C4020"/>
    <w:rsid w:val="001C46E0"/>
    <w:rsid w:val="001C4BD0"/>
    <w:rsid w:val="001C4EFE"/>
    <w:rsid w:val="001C564E"/>
    <w:rsid w:val="001C588C"/>
    <w:rsid w:val="001C59F9"/>
    <w:rsid w:val="001C5AB2"/>
    <w:rsid w:val="001C5BEF"/>
    <w:rsid w:val="001C5C27"/>
    <w:rsid w:val="001C5E05"/>
    <w:rsid w:val="001C61C9"/>
    <w:rsid w:val="001C6266"/>
    <w:rsid w:val="001C62C3"/>
    <w:rsid w:val="001C6385"/>
    <w:rsid w:val="001C63AA"/>
    <w:rsid w:val="001C6C1D"/>
    <w:rsid w:val="001C6EF3"/>
    <w:rsid w:val="001C6F9A"/>
    <w:rsid w:val="001C6FCF"/>
    <w:rsid w:val="001C742F"/>
    <w:rsid w:val="001C79BE"/>
    <w:rsid w:val="001C7CDB"/>
    <w:rsid w:val="001C7D9C"/>
    <w:rsid w:val="001D0287"/>
    <w:rsid w:val="001D02D5"/>
    <w:rsid w:val="001D05D3"/>
    <w:rsid w:val="001D088F"/>
    <w:rsid w:val="001D0ACD"/>
    <w:rsid w:val="001D0CD5"/>
    <w:rsid w:val="001D1264"/>
    <w:rsid w:val="001D130C"/>
    <w:rsid w:val="001D1BC0"/>
    <w:rsid w:val="001D1C9E"/>
    <w:rsid w:val="001D1E84"/>
    <w:rsid w:val="001D21F0"/>
    <w:rsid w:val="001D2539"/>
    <w:rsid w:val="001D2597"/>
    <w:rsid w:val="001D26E0"/>
    <w:rsid w:val="001D31C9"/>
    <w:rsid w:val="001D3862"/>
    <w:rsid w:val="001D3938"/>
    <w:rsid w:val="001D3D0B"/>
    <w:rsid w:val="001D413B"/>
    <w:rsid w:val="001D4400"/>
    <w:rsid w:val="001D453A"/>
    <w:rsid w:val="001D45A5"/>
    <w:rsid w:val="001D4777"/>
    <w:rsid w:val="001D4A73"/>
    <w:rsid w:val="001D4B26"/>
    <w:rsid w:val="001D4DE3"/>
    <w:rsid w:val="001D53B4"/>
    <w:rsid w:val="001D5515"/>
    <w:rsid w:val="001D55AE"/>
    <w:rsid w:val="001D59AF"/>
    <w:rsid w:val="001D5D0C"/>
    <w:rsid w:val="001D5DBE"/>
    <w:rsid w:val="001D61E5"/>
    <w:rsid w:val="001D6267"/>
    <w:rsid w:val="001D669B"/>
    <w:rsid w:val="001D69A4"/>
    <w:rsid w:val="001D69D4"/>
    <w:rsid w:val="001D6F37"/>
    <w:rsid w:val="001E08D9"/>
    <w:rsid w:val="001E0983"/>
    <w:rsid w:val="001E1036"/>
    <w:rsid w:val="001E1163"/>
    <w:rsid w:val="001E14A3"/>
    <w:rsid w:val="001E158B"/>
    <w:rsid w:val="001E1744"/>
    <w:rsid w:val="001E1D46"/>
    <w:rsid w:val="001E1F1B"/>
    <w:rsid w:val="001E216B"/>
    <w:rsid w:val="001E2674"/>
    <w:rsid w:val="001E2788"/>
    <w:rsid w:val="001E2873"/>
    <w:rsid w:val="001E290A"/>
    <w:rsid w:val="001E2AFD"/>
    <w:rsid w:val="001E3066"/>
    <w:rsid w:val="001E306D"/>
    <w:rsid w:val="001E3D27"/>
    <w:rsid w:val="001E4146"/>
    <w:rsid w:val="001E424C"/>
    <w:rsid w:val="001E4560"/>
    <w:rsid w:val="001E461B"/>
    <w:rsid w:val="001E4952"/>
    <w:rsid w:val="001E4A60"/>
    <w:rsid w:val="001E5558"/>
    <w:rsid w:val="001E567F"/>
    <w:rsid w:val="001E5C24"/>
    <w:rsid w:val="001E5CA5"/>
    <w:rsid w:val="001E5DF2"/>
    <w:rsid w:val="001E5DF7"/>
    <w:rsid w:val="001E6111"/>
    <w:rsid w:val="001E669D"/>
    <w:rsid w:val="001E6B14"/>
    <w:rsid w:val="001E6D7C"/>
    <w:rsid w:val="001E7135"/>
    <w:rsid w:val="001E71E0"/>
    <w:rsid w:val="001E7241"/>
    <w:rsid w:val="001E7298"/>
    <w:rsid w:val="001E7424"/>
    <w:rsid w:val="001E7BB1"/>
    <w:rsid w:val="001E7CC3"/>
    <w:rsid w:val="001F011A"/>
    <w:rsid w:val="001F030C"/>
    <w:rsid w:val="001F0D2F"/>
    <w:rsid w:val="001F1074"/>
    <w:rsid w:val="001F148B"/>
    <w:rsid w:val="001F14F3"/>
    <w:rsid w:val="001F1B64"/>
    <w:rsid w:val="001F1C8B"/>
    <w:rsid w:val="001F1EFE"/>
    <w:rsid w:val="001F1FE7"/>
    <w:rsid w:val="001F2683"/>
    <w:rsid w:val="001F2845"/>
    <w:rsid w:val="001F28D7"/>
    <w:rsid w:val="001F2953"/>
    <w:rsid w:val="001F2D41"/>
    <w:rsid w:val="001F2EB6"/>
    <w:rsid w:val="001F30A0"/>
    <w:rsid w:val="001F35C9"/>
    <w:rsid w:val="001F3A68"/>
    <w:rsid w:val="001F3BC6"/>
    <w:rsid w:val="001F4D09"/>
    <w:rsid w:val="001F50BB"/>
    <w:rsid w:val="001F50D3"/>
    <w:rsid w:val="001F582D"/>
    <w:rsid w:val="001F597F"/>
    <w:rsid w:val="001F5A46"/>
    <w:rsid w:val="001F60A0"/>
    <w:rsid w:val="001F623B"/>
    <w:rsid w:val="001F63B3"/>
    <w:rsid w:val="001F648A"/>
    <w:rsid w:val="001F66E0"/>
    <w:rsid w:val="001F691E"/>
    <w:rsid w:val="001F6A5A"/>
    <w:rsid w:val="001F6A8B"/>
    <w:rsid w:val="001F71DF"/>
    <w:rsid w:val="001F71E8"/>
    <w:rsid w:val="001F78A4"/>
    <w:rsid w:val="001F7924"/>
    <w:rsid w:val="002000BC"/>
    <w:rsid w:val="002001A8"/>
    <w:rsid w:val="00200293"/>
    <w:rsid w:val="00200C51"/>
    <w:rsid w:val="00200F52"/>
    <w:rsid w:val="0020109F"/>
    <w:rsid w:val="00201736"/>
    <w:rsid w:val="002017A8"/>
    <w:rsid w:val="002018B7"/>
    <w:rsid w:val="00201B0A"/>
    <w:rsid w:val="00201F94"/>
    <w:rsid w:val="0020220D"/>
    <w:rsid w:val="00202478"/>
    <w:rsid w:val="00203261"/>
    <w:rsid w:val="00203354"/>
    <w:rsid w:val="002034E9"/>
    <w:rsid w:val="002040BB"/>
    <w:rsid w:val="0020436C"/>
    <w:rsid w:val="0020488A"/>
    <w:rsid w:val="00204A2F"/>
    <w:rsid w:val="00204AC4"/>
    <w:rsid w:val="00204BCA"/>
    <w:rsid w:val="00204EF6"/>
    <w:rsid w:val="0020561A"/>
    <w:rsid w:val="00205F77"/>
    <w:rsid w:val="00206190"/>
    <w:rsid w:val="0020628E"/>
    <w:rsid w:val="00206FA0"/>
    <w:rsid w:val="00207984"/>
    <w:rsid w:val="00207C05"/>
    <w:rsid w:val="00210A2D"/>
    <w:rsid w:val="00210B47"/>
    <w:rsid w:val="00211368"/>
    <w:rsid w:val="00211507"/>
    <w:rsid w:val="00211DB9"/>
    <w:rsid w:val="00211FE5"/>
    <w:rsid w:val="00212041"/>
    <w:rsid w:val="00212069"/>
    <w:rsid w:val="00212085"/>
    <w:rsid w:val="0021253F"/>
    <w:rsid w:val="00213038"/>
    <w:rsid w:val="00213655"/>
    <w:rsid w:val="002137E9"/>
    <w:rsid w:val="00213DFC"/>
    <w:rsid w:val="00214252"/>
    <w:rsid w:val="0021425C"/>
    <w:rsid w:val="0021479B"/>
    <w:rsid w:val="00214CAC"/>
    <w:rsid w:val="002153C0"/>
    <w:rsid w:val="00215656"/>
    <w:rsid w:val="002157A3"/>
    <w:rsid w:val="0021594A"/>
    <w:rsid w:val="002159A6"/>
    <w:rsid w:val="00216400"/>
    <w:rsid w:val="00216A25"/>
    <w:rsid w:val="00216B04"/>
    <w:rsid w:val="00216C01"/>
    <w:rsid w:val="002176D0"/>
    <w:rsid w:val="00217987"/>
    <w:rsid w:val="00217D0A"/>
    <w:rsid w:val="00217D7E"/>
    <w:rsid w:val="0022003B"/>
    <w:rsid w:val="0022053F"/>
    <w:rsid w:val="0022054C"/>
    <w:rsid w:val="0022059F"/>
    <w:rsid w:val="00220604"/>
    <w:rsid w:val="00220A0C"/>
    <w:rsid w:val="00220B28"/>
    <w:rsid w:val="00220E1B"/>
    <w:rsid w:val="002210FF"/>
    <w:rsid w:val="00221232"/>
    <w:rsid w:val="00221311"/>
    <w:rsid w:val="002214D2"/>
    <w:rsid w:val="00221544"/>
    <w:rsid w:val="00221737"/>
    <w:rsid w:val="0022188E"/>
    <w:rsid w:val="00222125"/>
    <w:rsid w:val="00222297"/>
    <w:rsid w:val="002227A3"/>
    <w:rsid w:val="002227D3"/>
    <w:rsid w:val="00222D7A"/>
    <w:rsid w:val="00222DF0"/>
    <w:rsid w:val="00222F0B"/>
    <w:rsid w:val="002233D9"/>
    <w:rsid w:val="002233FA"/>
    <w:rsid w:val="00223795"/>
    <w:rsid w:val="0022407F"/>
    <w:rsid w:val="0022409A"/>
    <w:rsid w:val="002244E0"/>
    <w:rsid w:val="00224679"/>
    <w:rsid w:val="00224975"/>
    <w:rsid w:val="00224A1B"/>
    <w:rsid w:val="00224A21"/>
    <w:rsid w:val="00224C89"/>
    <w:rsid w:val="00224CA7"/>
    <w:rsid w:val="00224CBA"/>
    <w:rsid w:val="002259E6"/>
    <w:rsid w:val="002262C7"/>
    <w:rsid w:val="002264E2"/>
    <w:rsid w:val="002267A9"/>
    <w:rsid w:val="00226D0F"/>
    <w:rsid w:val="0022709A"/>
    <w:rsid w:val="00227215"/>
    <w:rsid w:val="002272C9"/>
    <w:rsid w:val="002275F7"/>
    <w:rsid w:val="00227920"/>
    <w:rsid w:val="00227990"/>
    <w:rsid w:val="00227C60"/>
    <w:rsid w:val="00227D99"/>
    <w:rsid w:val="00227DFA"/>
    <w:rsid w:val="002309D5"/>
    <w:rsid w:val="00230AEE"/>
    <w:rsid w:val="00230B8E"/>
    <w:rsid w:val="00230DE4"/>
    <w:rsid w:val="00230E67"/>
    <w:rsid w:val="00231330"/>
    <w:rsid w:val="00231485"/>
    <w:rsid w:val="00231D13"/>
    <w:rsid w:val="00231F73"/>
    <w:rsid w:val="002321B7"/>
    <w:rsid w:val="00232595"/>
    <w:rsid w:val="00232AA1"/>
    <w:rsid w:val="00232FDD"/>
    <w:rsid w:val="00233046"/>
    <w:rsid w:val="00233067"/>
    <w:rsid w:val="0023330A"/>
    <w:rsid w:val="002334F9"/>
    <w:rsid w:val="002336A4"/>
    <w:rsid w:val="00233C25"/>
    <w:rsid w:val="00233C3C"/>
    <w:rsid w:val="0023436F"/>
    <w:rsid w:val="002349F6"/>
    <w:rsid w:val="002353D2"/>
    <w:rsid w:val="00235642"/>
    <w:rsid w:val="00235B08"/>
    <w:rsid w:val="00235D1B"/>
    <w:rsid w:val="002360F8"/>
    <w:rsid w:val="0023680D"/>
    <w:rsid w:val="0023684A"/>
    <w:rsid w:val="00236FD3"/>
    <w:rsid w:val="00237100"/>
    <w:rsid w:val="00237381"/>
    <w:rsid w:val="00237700"/>
    <w:rsid w:val="00237BE0"/>
    <w:rsid w:val="00237D13"/>
    <w:rsid w:val="002401EB"/>
    <w:rsid w:val="00240481"/>
    <w:rsid w:val="002408FE"/>
    <w:rsid w:val="00240FF2"/>
    <w:rsid w:val="00241382"/>
    <w:rsid w:val="00241729"/>
    <w:rsid w:val="00241D8A"/>
    <w:rsid w:val="00242323"/>
    <w:rsid w:val="0024235E"/>
    <w:rsid w:val="002426C5"/>
    <w:rsid w:val="00242E37"/>
    <w:rsid w:val="00243E5A"/>
    <w:rsid w:val="00244DCF"/>
    <w:rsid w:val="00245029"/>
    <w:rsid w:val="00245088"/>
    <w:rsid w:val="002451BC"/>
    <w:rsid w:val="00245501"/>
    <w:rsid w:val="0024555C"/>
    <w:rsid w:val="00245E60"/>
    <w:rsid w:val="00246351"/>
    <w:rsid w:val="00246503"/>
    <w:rsid w:val="00246664"/>
    <w:rsid w:val="00246951"/>
    <w:rsid w:val="00246BBE"/>
    <w:rsid w:val="00246E53"/>
    <w:rsid w:val="00246EF2"/>
    <w:rsid w:val="002477F0"/>
    <w:rsid w:val="00247A6A"/>
    <w:rsid w:val="00247B6A"/>
    <w:rsid w:val="00247F55"/>
    <w:rsid w:val="00247FB5"/>
    <w:rsid w:val="00250289"/>
    <w:rsid w:val="00250A29"/>
    <w:rsid w:val="00251649"/>
    <w:rsid w:val="00251AFD"/>
    <w:rsid w:val="00251BB6"/>
    <w:rsid w:val="00251FD4"/>
    <w:rsid w:val="00252040"/>
    <w:rsid w:val="00252380"/>
    <w:rsid w:val="002523C9"/>
    <w:rsid w:val="002526D9"/>
    <w:rsid w:val="00252C53"/>
    <w:rsid w:val="00252E40"/>
    <w:rsid w:val="00253119"/>
    <w:rsid w:val="002533DD"/>
    <w:rsid w:val="0025391E"/>
    <w:rsid w:val="002539EC"/>
    <w:rsid w:val="00254127"/>
    <w:rsid w:val="002545A6"/>
    <w:rsid w:val="00254D0F"/>
    <w:rsid w:val="00255771"/>
    <w:rsid w:val="00256451"/>
    <w:rsid w:val="00256B80"/>
    <w:rsid w:val="00256EB9"/>
    <w:rsid w:val="00257210"/>
    <w:rsid w:val="00257416"/>
    <w:rsid w:val="00257806"/>
    <w:rsid w:val="0025796B"/>
    <w:rsid w:val="00257B63"/>
    <w:rsid w:val="00257B71"/>
    <w:rsid w:val="00257BE6"/>
    <w:rsid w:val="00257FB1"/>
    <w:rsid w:val="002602E6"/>
    <w:rsid w:val="00260F8F"/>
    <w:rsid w:val="002612E8"/>
    <w:rsid w:val="002616B9"/>
    <w:rsid w:val="002618C6"/>
    <w:rsid w:val="002622A1"/>
    <w:rsid w:val="00262597"/>
    <w:rsid w:val="00262792"/>
    <w:rsid w:val="00262842"/>
    <w:rsid w:val="002628C0"/>
    <w:rsid w:val="00263087"/>
    <w:rsid w:val="002630CC"/>
    <w:rsid w:val="00263512"/>
    <w:rsid w:val="00263694"/>
    <w:rsid w:val="002639E9"/>
    <w:rsid w:val="00263B2C"/>
    <w:rsid w:val="00263C09"/>
    <w:rsid w:val="0026404A"/>
    <w:rsid w:val="002640A9"/>
    <w:rsid w:val="002643A5"/>
    <w:rsid w:val="00264512"/>
    <w:rsid w:val="00264604"/>
    <w:rsid w:val="002648D6"/>
    <w:rsid w:val="00264969"/>
    <w:rsid w:val="002652B8"/>
    <w:rsid w:val="00265528"/>
    <w:rsid w:val="0026581F"/>
    <w:rsid w:val="00265A3E"/>
    <w:rsid w:val="00265D69"/>
    <w:rsid w:val="00266FDD"/>
    <w:rsid w:val="00267CF0"/>
    <w:rsid w:val="00267DDA"/>
    <w:rsid w:val="00267E97"/>
    <w:rsid w:val="002703BD"/>
    <w:rsid w:val="0027121F"/>
    <w:rsid w:val="002717ED"/>
    <w:rsid w:val="002719F1"/>
    <w:rsid w:val="0027244E"/>
    <w:rsid w:val="00272748"/>
    <w:rsid w:val="00273166"/>
    <w:rsid w:val="00273812"/>
    <w:rsid w:val="0027405B"/>
    <w:rsid w:val="002744CD"/>
    <w:rsid w:val="00274958"/>
    <w:rsid w:val="00274F65"/>
    <w:rsid w:val="002755AB"/>
    <w:rsid w:val="002756AA"/>
    <w:rsid w:val="00276AC0"/>
    <w:rsid w:val="00276E5E"/>
    <w:rsid w:val="00277227"/>
    <w:rsid w:val="002778E4"/>
    <w:rsid w:val="00277A48"/>
    <w:rsid w:val="00277ADC"/>
    <w:rsid w:val="0028044E"/>
    <w:rsid w:val="002804EA"/>
    <w:rsid w:val="0028072C"/>
    <w:rsid w:val="002807AE"/>
    <w:rsid w:val="002808E2"/>
    <w:rsid w:val="002809B0"/>
    <w:rsid w:val="00280C1F"/>
    <w:rsid w:val="00280C5D"/>
    <w:rsid w:val="00280DD5"/>
    <w:rsid w:val="00280FAA"/>
    <w:rsid w:val="002817F4"/>
    <w:rsid w:val="00281DC9"/>
    <w:rsid w:val="00281E0C"/>
    <w:rsid w:val="00281F1A"/>
    <w:rsid w:val="00281F48"/>
    <w:rsid w:val="002822AA"/>
    <w:rsid w:val="002825AC"/>
    <w:rsid w:val="00282735"/>
    <w:rsid w:val="00282CF7"/>
    <w:rsid w:val="00282FDA"/>
    <w:rsid w:val="002830D0"/>
    <w:rsid w:val="002831DB"/>
    <w:rsid w:val="0028334F"/>
    <w:rsid w:val="00283594"/>
    <w:rsid w:val="00283B53"/>
    <w:rsid w:val="00283CD3"/>
    <w:rsid w:val="0028414A"/>
    <w:rsid w:val="002842EF"/>
    <w:rsid w:val="002848D8"/>
    <w:rsid w:val="00284919"/>
    <w:rsid w:val="00284A33"/>
    <w:rsid w:val="00284B98"/>
    <w:rsid w:val="00284D52"/>
    <w:rsid w:val="00285350"/>
    <w:rsid w:val="0028544F"/>
    <w:rsid w:val="00285C2F"/>
    <w:rsid w:val="00286030"/>
    <w:rsid w:val="00286149"/>
    <w:rsid w:val="0028696D"/>
    <w:rsid w:val="00286E4E"/>
    <w:rsid w:val="00290238"/>
    <w:rsid w:val="0029081A"/>
    <w:rsid w:val="00290999"/>
    <w:rsid w:val="00290B13"/>
    <w:rsid w:val="00290D1B"/>
    <w:rsid w:val="00290DC4"/>
    <w:rsid w:val="00290E94"/>
    <w:rsid w:val="002913B2"/>
    <w:rsid w:val="002914F1"/>
    <w:rsid w:val="0029217E"/>
    <w:rsid w:val="00292CEB"/>
    <w:rsid w:val="00292D3E"/>
    <w:rsid w:val="00293110"/>
    <w:rsid w:val="00293740"/>
    <w:rsid w:val="00293824"/>
    <w:rsid w:val="00293EB2"/>
    <w:rsid w:val="002941FF"/>
    <w:rsid w:val="00294325"/>
    <w:rsid w:val="002944CD"/>
    <w:rsid w:val="002946BA"/>
    <w:rsid w:val="0029486A"/>
    <w:rsid w:val="0029495B"/>
    <w:rsid w:val="0029553A"/>
    <w:rsid w:val="002960F5"/>
    <w:rsid w:val="00296277"/>
    <w:rsid w:val="00296406"/>
    <w:rsid w:val="002969DC"/>
    <w:rsid w:val="00296BF2"/>
    <w:rsid w:val="00296C43"/>
    <w:rsid w:val="00296FCC"/>
    <w:rsid w:val="00297201"/>
    <w:rsid w:val="0029776D"/>
    <w:rsid w:val="00297997"/>
    <w:rsid w:val="00297E34"/>
    <w:rsid w:val="002A0ADF"/>
    <w:rsid w:val="002A1015"/>
    <w:rsid w:val="002A15A5"/>
    <w:rsid w:val="002A1700"/>
    <w:rsid w:val="002A1A40"/>
    <w:rsid w:val="002A1B7A"/>
    <w:rsid w:val="002A1F57"/>
    <w:rsid w:val="002A2364"/>
    <w:rsid w:val="002A23C2"/>
    <w:rsid w:val="002A2894"/>
    <w:rsid w:val="002A2D07"/>
    <w:rsid w:val="002A2F25"/>
    <w:rsid w:val="002A2F56"/>
    <w:rsid w:val="002A343C"/>
    <w:rsid w:val="002A3457"/>
    <w:rsid w:val="002A3564"/>
    <w:rsid w:val="002A37EF"/>
    <w:rsid w:val="002A4005"/>
    <w:rsid w:val="002A40E0"/>
    <w:rsid w:val="002A430C"/>
    <w:rsid w:val="002A4558"/>
    <w:rsid w:val="002A474A"/>
    <w:rsid w:val="002A4AFA"/>
    <w:rsid w:val="002A509C"/>
    <w:rsid w:val="002A509F"/>
    <w:rsid w:val="002A5AB5"/>
    <w:rsid w:val="002A5D3D"/>
    <w:rsid w:val="002A5FD0"/>
    <w:rsid w:val="002A6520"/>
    <w:rsid w:val="002A6839"/>
    <w:rsid w:val="002A68AF"/>
    <w:rsid w:val="002A736E"/>
    <w:rsid w:val="002A7410"/>
    <w:rsid w:val="002A77D3"/>
    <w:rsid w:val="002A7ECF"/>
    <w:rsid w:val="002A7EFE"/>
    <w:rsid w:val="002B0579"/>
    <w:rsid w:val="002B06F3"/>
    <w:rsid w:val="002B0867"/>
    <w:rsid w:val="002B0C2F"/>
    <w:rsid w:val="002B0D8A"/>
    <w:rsid w:val="002B0DCE"/>
    <w:rsid w:val="002B1005"/>
    <w:rsid w:val="002B11B4"/>
    <w:rsid w:val="002B1318"/>
    <w:rsid w:val="002B144C"/>
    <w:rsid w:val="002B1AFA"/>
    <w:rsid w:val="002B1D9A"/>
    <w:rsid w:val="002B1E1D"/>
    <w:rsid w:val="002B295C"/>
    <w:rsid w:val="002B2991"/>
    <w:rsid w:val="002B29C1"/>
    <w:rsid w:val="002B34B1"/>
    <w:rsid w:val="002B34EA"/>
    <w:rsid w:val="002B3589"/>
    <w:rsid w:val="002B359B"/>
    <w:rsid w:val="002B3D5F"/>
    <w:rsid w:val="002B450C"/>
    <w:rsid w:val="002B4A28"/>
    <w:rsid w:val="002B4C32"/>
    <w:rsid w:val="002B598A"/>
    <w:rsid w:val="002B5C4B"/>
    <w:rsid w:val="002B5CA5"/>
    <w:rsid w:val="002B5DED"/>
    <w:rsid w:val="002B6141"/>
    <w:rsid w:val="002B63B0"/>
    <w:rsid w:val="002B6725"/>
    <w:rsid w:val="002B67BF"/>
    <w:rsid w:val="002B6B65"/>
    <w:rsid w:val="002B6C68"/>
    <w:rsid w:val="002B6D21"/>
    <w:rsid w:val="002B6D43"/>
    <w:rsid w:val="002B6DFC"/>
    <w:rsid w:val="002B6FE7"/>
    <w:rsid w:val="002B70D5"/>
    <w:rsid w:val="002B74CE"/>
    <w:rsid w:val="002B784E"/>
    <w:rsid w:val="002B7A6C"/>
    <w:rsid w:val="002B7D57"/>
    <w:rsid w:val="002B7F05"/>
    <w:rsid w:val="002C0063"/>
    <w:rsid w:val="002C00DD"/>
    <w:rsid w:val="002C0ADC"/>
    <w:rsid w:val="002C13F5"/>
    <w:rsid w:val="002C1529"/>
    <w:rsid w:val="002C1973"/>
    <w:rsid w:val="002C1A77"/>
    <w:rsid w:val="002C1EBE"/>
    <w:rsid w:val="002C239E"/>
    <w:rsid w:val="002C2688"/>
    <w:rsid w:val="002C28E3"/>
    <w:rsid w:val="002C29DD"/>
    <w:rsid w:val="002C2A28"/>
    <w:rsid w:val="002C2C5F"/>
    <w:rsid w:val="002C2E09"/>
    <w:rsid w:val="002C2F7A"/>
    <w:rsid w:val="002C2F80"/>
    <w:rsid w:val="002C3357"/>
    <w:rsid w:val="002C370F"/>
    <w:rsid w:val="002C3D59"/>
    <w:rsid w:val="002C44CD"/>
    <w:rsid w:val="002C4D04"/>
    <w:rsid w:val="002C538C"/>
    <w:rsid w:val="002C56DA"/>
    <w:rsid w:val="002C5824"/>
    <w:rsid w:val="002C5939"/>
    <w:rsid w:val="002C5BBE"/>
    <w:rsid w:val="002C612D"/>
    <w:rsid w:val="002C6397"/>
    <w:rsid w:val="002C6443"/>
    <w:rsid w:val="002C7103"/>
    <w:rsid w:val="002C7275"/>
    <w:rsid w:val="002C74BD"/>
    <w:rsid w:val="002C74DD"/>
    <w:rsid w:val="002C76CE"/>
    <w:rsid w:val="002C77CC"/>
    <w:rsid w:val="002C7D48"/>
    <w:rsid w:val="002D02AA"/>
    <w:rsid w:val="002D02EB"/>
    <w:rsid w:val="002D0793"/>
    <w:rsid w:val="002D116C"/>
    <w:rsid w:val="002D12DE"/>
    <w:rsid w:val="002D1405"/>
    <w:rsid w:val="002D17A3"/>
    <w:rsid w:val="002D1801"/>
    <w:rsid w:val="002D1979"/>
    <w:rsid w:val="002D1B87"/>
    <w:rsid w:val="002D1E43"/>
    <w:rsid w:val="002D1F7F"/>
    <w:rsid w:val="002D2025"/>
    <w:rsid w:val="002D202F"/>
    <w:rsid w:val="002D23C7"/>
    <w:rsid w:val="002D2460"/>
    <w:rsid w:val="002D2882"/>
    <w:rsid w:val="002D2E55"/>
    <w:rsid w:val="002D2ECB"/>
    <w:rsid w:val="002D32B8"/>
    <w:rsid w:val="002D3616"/>
    <w:rsid w:val="002D36FD"/>
    <w:rsid w:val="002D3D26"/>
    <w:rsid w:val="002D40F9"/>
    <w:rsid w:val="002D4585"/>
    <w:rsid w:val="002D4BC1"/>
    <w:rsid w:val="002D4E0F"/>
    <w:rsid w:val="002D5004"/>
    <w:rsid w:val="002D5217"/>
    <w:rsid w:val="002D52AA"/>
    <w:rsid w:val="002D533F"/>
    <w:rsid w:val="002D53D7"/>
    <w:rsid w:val="002D55AB"/>
    <w:rsid w:val="002D5B89"/>
    <w:rsid w:val="002D5E52"/>
    <w:rsid w:val="002D61B0"/>
    <w:rsid w:val="002D6355"/>
    <w:rsid w:val="002D6695"/>
    <w:rsid w:val="002D74C8"/>
    <w:rsid w:val="002D77AA"/>
    <w:rsid w:val="002D7BED"/>
    <w:rsid w:val="002D7D28"/>
    <w:rsid w:val="002E01FD"/>
    <w:rsid w:val="002E020C"/>
    <w:rsid w:val="002E056A"/>
    <w:rsid w:val="002E06B5"/>
    <w:rsid w:val="002E075A"/>
    <w:rsid w:val="002E0EEE"/>
    <w:rsid w:val="002E0F6A"/>
    <w:rsid w:val="002E113B"/>
    <w:rsid w:val="002E134A"/>
    <w:rsid w:val="002E1913"/>
    <w:rsid w:val="002E1A78"/>
    <w:rsid w:val="002E2E9E"/>
    <w:rsid w:val="002E33E1"/>
    <w:rsid w:val="002E3405"/>
    <w:rsid w:val="002E3499"/>
    <w:rsid w:val="002E34B0"/>
    <w:rsid w:val="002E362B"/>
    <w:rsid w:val="002E3697"/>
    <w:rsid w:val="002E373B"/>
    <w:rsid w:val="002E3A84"/>
    <w:rsid w:val="002E3DE1"/>
    <w:rsid w:val="002E4533"/>
    <w:rsid w:val="002E5306"/>
    <w:rsid w:val="002E538D"/>
    <w:rsid w:val="002E5540"/>
    <w:rsid w:val="002E56C9"/>
    <w:rsid w:val="002E5B83"/>
    <w:rsid w:val="002E5E3A"/>
    <w:rsid w:val="002E6111"/>
    <w:rsid w:val="002E66A8"/>
    <w:rsid w:val="002E7921"/>
    <w:rsid w:val="002E7979"/>
    <w:rsid w:val="002E7AE0"/>
    <w:rsid w:val="002E7B0F"/>
    <w:rsid w:val="002F021A"/>
    <w:rsid w:val="002F03B2"/>
    <w:rsid w:val="002F0E4E"/>
    <w:rsid w:val="002F11B3"/>
    <w:rsid w:val="002F1379"/>
    <w:rsid w:val="002F13B4"/>
    <w:rsid w:val="002F1636"/>
    <w:rsid w:val="002F17AD"/>
    <w:rsid w:val="002F197A"/>
    <w:rsid w:val="002F1A3C"/>
    <w:rsid w:val="002F24A3"/>
    <w:rsid w:val="002F2541"/>
    <w:rsid w:val="002F2992"/>
    <w:rsid w:val="002F2F89"/>
    <w:rsid w:val="002F311E"/>
    <w:rsid w:val="002F33EA"/>
    <w:rsid w:val="002F3C70"/>
    <w:rsid w:val="002F3CA2"/>
    <w:rsid w:val="002F3D16"/>
    <w:rsid w:val="002F3F95"/>
    <w:rsid w:val="002F4199"/>
    <w:rsid w:val="002F4E3C"/>
    <w:rsid w:val="002F4E68"/>
    <w:rsid w:val="002F51EF"/>
    <w:rsid w:val="002F5406"/>
    <w:rsid w:val="002F54CC"/>
    <w:rsid w:val="002F5836"/>
    <w:rsid w:val="002F5AF9"/>
    <w:rsid w:val="002F5D36"/>
    <w:rsid w:val="002F5DA9"/>
    <w:rsid w:val="002F5E6D"/>
    <w:rsid w:val="002F5EC7"/>
    <w:rsid w:val="002F628B"/>
    <w:rsid w:val="002F65A8"/>
    <w:rsid w:val="002F6D70"/>
    <w:rsid w:val="002F749A"/>
    <w:rsid w:val="002F759D"/>
    <w:rsid w:val="002F7A01"/>
    <w:rsid w:val="0030005B"/>
    <w:rsid w:val="003002B2"/>
    <w:rsid w:val="0030042B"/>
    <w:rsid w:val="0030108A"/>
    <w:rsid w:val="003010B5"/>
    <w:rsid w:val="0030154C"/>
    <w:rsid w:val="0030187B"/>
    <w:rsid w:val="00301D28"/>
    <w:rsid w:val="00301D9F"/>
    <w:rsid w:val="0030215E"/>
    <w:rsid w:val="0030287F"/>
    <w:rsid w:val="00302AE5"/>
    <w:rsid w:val="00302B73"/>
    <w:rsid w:val="00302D35"/>
    <w:rsid w:val="00302D70"/>
    <w:rsid w:val="00302E08"/>
    <w:rsid w:val="003039FE"/>
    <w:rsid w:val="00303A7B"/>
    <w:rsid w:val="003044BC"/>
    <w:rsid w:val="0030454D"/>
    <w:rsid w:val="003045A2"/>
    <w:rsid w:val="003046BF"/>
    <w:rsid w:val="00304B4C"/>
    <w:rsid w:val="00304D2B"/>
    <w:rsid w:val="00304D73"/>
    <w:rsid w:val="0030557D"/>
    <w:rsid w:val="0030594C"/>
    <w:rsid w:val="003060A6"/>
    <w:rsid w:val="00306157"/>
    <w:rsid w:val="003061B5"/>
    <w:rsid w:val="0030625C"/>
    <w:rsid w:val="003063D7"/>
    <w:rsid w:val="00306CC6"/>
    <w:rsid w:val="00306EDE"/>
    <w:rsid w:val="00306FCF"/>
    <w:rsid w:val="00307548"/>
    <w:rsid w:val="0030794A"/>
    <w:rsid w:val="00307C40"/>
    <w:rsid w:val="00307D4E"/>
    <w:rsid w:val="00307E4F"/>
    <w:rsid w:val="0031022D"/>
    <w:rsid w:val="00310413"/>
    <w:rsid w:val="003104BE"/>
    <w:rsid w:val="00310508"/>
    <w:rsid w:val="0031063D"/>
    <w:rsid w:val="003107D3"/>
    <w:rsid w:val="00310AA8"/>
    <w:rsid w:val="00310B26"/>
    <w:rsid w:val="00310E3C"/>
    <w:rsid w:val="00310F92"/>
    <w:rsid w:val="00311307"/>
    <w:rsid w:val="0031141B"/>
    <w:rsid w:val="00311531"/>
    <w:rsid w:val="0031159E"/>
    <w:rsid w:val="00311E2B"/>
    <w:rsid w:val="00311EB5"/>
    <w:rsid w:val="00312113"/>
    <w:rsid w:val="00312266"/>
    <w:rsid w:val="00312593"/>
    <w:rsid w:val="00312874"/>
    <w:rsid w:val="003128D2"/>
    <w:rsid w:val="00312AD7"/>
    <w:rsid w:val="0031345A"/>
    <w:rsid w:val="00313B1A"/>
    <w:rsid w:val="00313B2F"/>
    <w:rsid w:val="00313E87"/>
    <w:rsid w:val="00313E91"/>
    <w:rsid w:val="003145DC"/>
    <w:rsid w:val="0031498F"/>
    <w:rsid w:val="00314C0F"/>
    <w:rsid w:val="00315227"/>
    <w:rsid w:val="0031567E"/>
    <w:rsid w:val="0031588C"/>
    <w:rsid w:val="00315A9F"/>
    <w:rsid w:val="00315E16"/>
    <w:rsid w:val="00316007"/>
    <w:rsid w:val="00316107"/>
    <w:rsid w:val="003162FB"/>
    <w:rsid w:val="00316FBD"/>
    <w:rsid w:val="00317276"/>
    <w:rsid w:val="00317C51"/>
    <w:rsid w:val="00320431"/>
    <w:rsid w:val="0032074B"/>
    <w:rsid w:val="003209AA"/>
    <w:rsid w:val="00320B2C"/>
    <w:rsid w:val="00321CDD"/>
    <w:rsid w:val="00321D1A"/>
    <w:rsid w:val="00321F7E"/>
    <w:rsid w:val="0032202B"/>
    <w:rsid w:val="003221BE"/>
    <w:rsid w:val="00322376"/>
    <w:rsid w:val="00322705"/>
    <w:rsid w:val="00322D25"/>
    <w:rsid w:val="00322D67"/>
    <w:rsid w:val="00322DEE"/>
    <w:rsid w:val="00322F8E"/>
    <w:rsid w:val="00323464"/>
    <w:rsid w:val="00323536"/>
    <w:rsid w:val="00323576"/>
    <w:rsid w:val="0032378B"/>
    <w:rsid w:val="003239EC"/>
    <w:rsid w:val="00323D86"/>
    <w:rsid w:val="00323E2A"/>
    <w:rsid w:val="003240AF"/>
    <w:rsid w:val="00324583"/>
    <w:rsid w:val="003245D3"/>
    <w:rsid w:val="00324A3A"/>
    <w:rsid w:val="003250D4"/>
    <w:rsid w:val="00325394"/>
    <w:rsid w:val="00325750"/>
    <w:rsid w:val="00325F7B"/>
    <w:rsid w:val="00325FD5"/>
    <w:rsid w:val="003261BE"/>
    <w:rsid w:val="0032683C"/>
    <w:rsid w:val="00326B3A"/>
    <w:rsid w:val="00326BDC"/>
    <w:rsid w:val="00326D7D"/>
    <w:rsid w:val="003272ED"/>
    <w:rsid w:val="0032776A"/>
    <w:rsid w:val="00327AAB"/>
    <w:rsid w:val="00327BC8"/>
    <w:rsid w:val="00327F07"/>
    <w:rsid w:val="00327F1C"/>
    <w:rsid w:val="0033017E"/>
    <w:rsid w:val="003303A4"/>
    <w:rsid w:val="003304CB"/>
    <w:rsid w:val="003308EB"/>
    <w:rsid w:val="00330A68"/>
    <w:rsid w:val="00330B8A"/>
    <w:rsid w:val="00330F18"/>
    <w:rsid w:val="00331197"/>
    <w:rsid w:val="00331CBA"/>
    <w:rsid w:val="00331F04"/>
    <w:rsid w:val="00331FDF"/>
    <w:rsid w:val="00332617"/>
    <w:rsid w:val="003326D8"/>
    <w:rsid w:val="00332B0F"/>
    <w:rsid w:val="00332F57"/>
    <w:rsid w:val="00333190"/>
    <w:rsid w:val="00333348"/>
    <w:rsid w:val="003335E0"/>
    <w:rsid w:val="003337E6"/>
    <w:rsid w:val="00333EF2"/>
    <w:rsid w:val="00333F61"/>
    <w:rsid w:val="00333F68"/>
    <w:rsid w:val="003345CC"/>
    <w:rsid w:val="003347ED"/>
    <w:rsid w:val="00334FCD"/>
    <w:rsid w:val="00335064"/>
    <w:rsid w:val="00335965"/>
    <w:rsid w:val="00335BEC"/>
    <w:rsid w:val="00336073"/>
    <w:rsid w:val="00336163"/>
    <w:rsid w:val="00336A63"/>
    <w:rsid w:val="00336F20"/>
    <w:rsid w:val="00336F43"/>
    <w:rsid w:val="0033707F"/>
    <w:rsid w:val="00337678"/>
    <w:rsid w:val="0033770A"/>
    <w:rsid w:val="003377E6"/>
    <w:rsid w:val="00337DB4"/>
    <w:rsid w:val="00340139"/>
    <w:rsid w:val="0034036B"/>
    <w:rsid w:val="0034058C"/>
    <w:rsid w:val="00340673"/>
    <w:rsid w:val="0034076A"/>
    <w:rsid w:val="00340906"/>
    <w:rsid w:val="00340B11"/>
    <w:rsid w:val="00340B28"/>
    <w:rsid w:val="00340E0C"/>
    <w:rsid w:val="003414E9"/>
    <w:rsid w:val="003415C2"/>
    <w:rsid w:val="00341697"/>
    <w:rsid w:val="00341B42"/>
    <w:rsid w:val="00341C44"/>
    <w:rsid w:val="00341DFC"/>
    <w:rsid w:val="00342995"/>
    <w:rsid w:val="00342D3E"/>
    <w:rsid w:val="00342EC6"/>
    <w:rsid w:val="00342F77"/>
    <w:rsid w:val="00343224"/>
    <w:rsid w:val="003435FA"/>
    <w:rsid w:val="00343667"/>
    <w:rsid w:val="00343BB9"/>
    <w:rsid w:val="00343F84"/>
    <w:rsid w:val="00344332"/>
    <w:rsid w:val="003445F0"/>
    <w:rsid w:val="00344D04"/>
    <w:rsid w:val="00344E75"/>
    <w:rsid w:val="00345018"/>
    <w:rsid w:val="00345363"/>
    <w:rsid w:val="0034572E"/>
    <w:rsid w:val="0034585D"/>
    <w:rsid w:val="00345A22"/>
    <w:rsid w:val="003461E2"/>
    <w:rsid w:val="003461F2"/>
    <w:rsid w:val="003463E0"/>
    <w:rsid w:val="00346489"/>
    <w:rsid w:val="003466C3"/>
    <w:rsid w:val="003466CE"/>
    <w:rsid w:val="003467A7"/>
    <w:rsid w:val="003467FF"/>
    <w:rsid w:val="00346D4F"/>
    <w:rsid w:val="00347277"/>
    <w:rsid w:val="0034779F"/>
    <w:rsid w:val="00347A8D"/>
    <w:rsid w:val="00347AE9"/>
    <w:rsid w:val="003500B8"/>
    <w:rsid w:val="003500EF"/>
    <w:rsid w:val="00350289"/>
    <w:rsid w:val="003505BE"/>
    <w:rsid w:val="003508F9"/>
    <w:rsid w:val="00350B64"/>
    <w:rsid w:val="00352836"/>
    <w:rsid w:val="0035345E"/>
    <w:rsid w:val="00353AA6"/>
    <w:rsid w:val="00353CC9"/>
    <w:rsid w:val="003540C5"/>
    <w:rsid w:val="003541F7"/>
    <w:rsid w:val="00354418"/>
    <w:rsid w:val="00354981"/>
    <w:rsid w:val="00354B68"/>
    <w:rsid w:val="00354D13"/>
    <w:rsid w:val="00354F8A"/>
    <w:rsid w:val="003552A8"/>
    <w:rsid w:val="003552C6"/>
    <w:rsid w:val="0035548B"/>
    <w:rsid w:val="003555E1"/>
    <w:rsid w:val="003558D5"/>
    <w:rsid w:val="00355AEC"/>
    <w:rsid w:val="00355B0F"/>
    <w:rsid w:val="00355B74"/>
    <w:rsid w:val="00355BE6"/>
    <w:rsid w:val="00356273"/>
    <w:rsid w:val="00356950"/>
    <w:rsid w:val="00356A7E"/>
    <w:rsid w:val="00356DBC"/>
    <w:rsid w:val="00356FF4"/>
    <w:rsid w:val="003571E3"/>
    <w:rsid w:val="003571E9"/>
    <w:rsid w:val="00357353"/>
    <w:rsid w:val="0035771E"/>
    <w:rsid w:val="00357929"/>
    <w:rsid w:val="00357B4B"/>
    <w:rsid w:val="003604A2"/>
    <w:rsid w:val="0036058F"/>
    <w:rsid w:val="003606C9"/>
    <w:rsid w:val="0036075D"/>
    <w:rsid w:val="003609CD"/>
    <w:rsid w:val="00360A93"/>
    <w:rsid w:val="00360ADA"/>
    <w:rsid w:val="003612B7"/>
    <w:rsid w:val="00361392"/>
    <w:rsid w:val="0036159D"/>
    <w:rsid w:val="0036184B"/>
    <w:rsid w:val="00361EBF"/>
    <w:rsid w:val="00362399"/>
    <w:rsid w:val="00362672"/>
    <w:rsid w:val="003629C4"/>
    <w:rsid w:val="00362CBC"/>
    <w:rsid w:val="0036300F"/>
    <w:rsid w:val="00363139"/>
    <w:rsid w:val="00363546"/>
    <w:rsid w:val="00363A42"/>
    <w:rsid w:val="00363D67"/>
    <w:rsid w:val="0036410C"/>
    <w:rsid w:val="0036522C"/>
    <w:rsid w:val="0036593F"/>
    <w:rsid w:val="003659D0"/>
    <w:rsid w:val="00365CB2"/>
    <w:rsid w:val="003663BC"/>
    <w:rsid w:val="00366664"/>
    <w:rsid w:val="00366C19"/>
    <w:rsid w:val="00366C5D"/>
    <w:rsid w:val="0036750D"/>
    <w:rsid w:val="0036773D"/>
    <w:rsid w:val="00367E2B"/>
    <w:rsid w:val="00367FDC"/>
    <w:rsid w:val="00370551"/>
    <w:rsid w:val="00370753"/>
    <w:rsid w:val="00370D5A"/>
    <w:rsid w:val="00370D7E"/>
    <w:rsid w:val="00371685"/>
    <w:rsid w:val="003717F3"/>
    <w:rsid w:val="00371942"/>
    <w:rsid w:val="00371ACE"/>
    <w:rsid w:val="0037222A"/>
    <w:rsid w:val="0037244E"/>
    <w:rsid w:val="00372619"/>
    <w:rsid w:val="003727E2"/>
    <w:rsid w:val="00372BB8"/>
    <w:rsid w:val="00372C76"/>
    <w:rsid w:val="00372D3A"/>
    <w:rsid w:val="0037334B"/>
    <w:rsid w:val="003736BF"/>
    <w:rsid w:val="00373858"/>
    <w:rsid w:val="00374150"/>
    <w:rsid w:val="00374243"/>
    <w:rsid w:val="003742DB"/>
    <w:rsid w:val="003744FA"/>
    <w:rsid w:val="00374C83"/>
    <w:rsid w:val="003752C9"/>
    <w:rsid w:val="0037535A"/>
    <w:rsid w:val="00375514"/>
    <w:rsid w:val="00376063"/>
    <w:rsid w:val="00376A3D"/>
    <w:rsid w:val="003770CA"/>
    <w:rsid w:val="003775DD"/>
    <w:rsid w:val="00377CB0"/>
    <w:rsid w:val="00377E92"/>
    <w:rsid w:val="00377F45"/>
    <w:rsid w:val="003804A6"/>
    <w:rsid w:val="0038064F"/>
    <w:rsid w:val="003806D9"/>
    <w:rsid w:val="0038202B"/>
    <w:rsid w:val="00382794"/>
    <w:rsid w:val="00382B7F"/>
    <w:rsid w:val="00382C7D"/>
    <w:rsid w:val="00382DBC"/>
    <w:rsid w:val="00382EAA"/>
    <w:rsid w:val="00382F40"/>
    <w:rsid w:val="003834AB"/>
    <w:rsid w:val="0038362A"/>
    <w:rsid w:val="0038382F"/>
    <w:rsid w:val="003838E1"/>
    <w:rsid w:val="00383B24"/>
    <w:rsid w:val="00383C6D"/>
    <w:rsid w:val="00383EF5"/>
    <w:rsid w:val="00384210"/>
    <w:rsid w:val="003844EB"/>
    <w:rsid w:val="00384718"/>
    <w:rsid w:val="00384B65"/>
    <w:rsid w:val="00385387"/>
    <w:rsid w:val="00385AF6"/>
    <w:rsid w:val="003861AF"/>
    <w:rsid w:val="00386453"/>
    <w:rsid w:val="00386739"/>
    <w:rsid w:val="00386C2C"/>
    <w:rsid w:val="003900A8"/>
    <w:rsid w:val="0039036B"/>
    <w:rsid w:val="003905B9"/>
    <w:rsid w:val="00390642"/>
    <w:rsid w:val="003908BB"/>
    <w:rsid w:val="00390DBC"/>
    <w:rsid w:val="00390E9F"/>
    <w:rsid w:val="003910C0"/>
    <w:rsid w:val="0039158F"/>
    <w:rsid w:val="0039235F"/>
    <w:rsid w:val="00392539"/>
    <w:rsid w:val="0039260B"/>
    <w:rsid w:val="003927F9"/>
    <w:rsid w:val="003929EA"/>
    <w:rsid w:val="00392E32"/>
    <w:rsid w:val="00392E44"/>
    <w:rsid w:val="00393B05"/>
    <w:rsid w:val="00393CF7"/>
    <w:rsid w:val="00393F99"/>
    <w:rsid w:val="003942B7"/>
    <w:rsid w:val="003945CC"/>
    <w:rsid w:val="00394775"/>
    <w:rsid w:val="00394B40"/>
    <w:rsid w:val="0039503C"/>
    <w:rsid w:val="00395172"/>
    <w:rsid w:val="00395229"/>
    <w:rsid w:val="00395231"/>
    <w:rsid w:val="0039589B"/>
    <w:rsid w:val="00395E52"/>
    <w:rsid w:val="003960AA"/>
    <w:rsid w:val="00396571"/>
    <w:rsid w:val="00396573"/>
    <w:rsid w:val="0039666A"/>
    <w:rsid w:val="00396755"/>
    <w:rsid w:val="00396866"/>
    <w:rsid w:val="00396985"/>
    <w:rsid w:val="00396DE0"/>
    <w:rsid w:val="00396E20"/>
    <w:rsid w:val="00396E51"/>
    <w:rsid w:val="003971E2"/>
    <w:rsid w:val="00397978"/>
    <w:rsid w:val="003979AB"/>
    <w:rsid w:val="00397E22"/>
    <w:rsid w:val="003A02ED"/>
    <w:rsid w:val="003A0377"/>
    <w:rsid w:val="003A0BC7"/>
    <w:rsid w:val="003A1136"/>
    <w:rsid w:val="003A11E9"/>
    <w:rsid w:val="003A128D"/>
    <w:rsid w:val="003A12B4"/>
    <w:rsid w:val="003A2086"/>
    <w:rsid w:val="003A20F4"/>
    <w:rsid w:val="003A2129"/>
    <w:rsid w:val="003A23AF"/>
    <w:rsid w:val="003A23B8"/>
    <w:rsid w:val="003A23D0"/>
    <w:rsid w:val="003A2A64"/>
    <w:rsid w:val="003A2E1C"/>
    <w:rsid w:val="003A2FB6"/>
    <w:rsid w:val="003A34A3"/>
    <w:rsid w:val="003A36C7"/>
    <w:rsid w:val="003A38B9"/>
    <w:rsid w:val="003A3A56"/>
    <w:rsid w:val="003A3AB2"/>
    <w:rsid w:val="003A3EC5"/>
    <w:rsid w:val="003A4016"/>
    <w:rsid w:val="003A41DD"/>
    <w:rsid w:val="003A4447"/>
    <w:rsid w:val="003A4565"/>
    <w:rsid w:val="003A4698"/>
    <w:rsid w:val="003A48A7"/>
    <w:rsid w:val="003A4AD9"/>
    <w:rsid w:val="003A4B2E"/>
    <w:rsid w:val="003A4D36"/>
    <w:rsid w:val="003A539F"/>
    <w:rsid w:val="003A55F1"/>
    <w:rsid w:val="003A5793"/>
    <w:rsid w:val="003A5B33"/>
    <w:rsid w:val="003A5C4C"/>
    <w:rsid w:val="003A5C78"/>
    <w:rsid w:val="003A5C8E"/>
    <w:rsid w:val="003A615E"/>
    <w:rsid w:val="003A65C5"/>
    <w:rsid w:val="003A6907"/>
    <w:rsid w:val="003A70CF"/>
    <w:rsid w:val="003A71F0"/>
    <w:rsid w:val="003A7204"/>
    <w:rsid w:val="003A7B84"/>
    <w:rsid w:val="003A7F34"/>
    <w:rsid w:val="003B00AB"/>
    <w:rsid w:val="003B053B"/>
    <w:rsid w:val="003B084C"/>
    <w:rsid w:val="003B0D05"/>
    <w:rsid w:val="003B0EBA"/>
    <w:rsid w:val="003B105D"/>
    <w:rsid w:val="003B1272"/>
    <w:rsid w:val="003B1C92"/>
    <w:rsid w:val="003B1F62"/>
    <w:rsid w:val="003B2976"/>
    <w:rsid w:val="003B2A50"/>
    <w:rsid w:val="003B3317"/>
    <w:rsid w:val="003B344C"/>
    <w:rsid w:val="003B3605"/>
    <w:rsid w:val="003B38BB"/>
    <w:rsid w:val="003B39D1"/>
    <w:rsid w:val="003B3AA8"/>
    <w:rsid w:val="003B3EDA"/>
    <w:rsid w:val="003B419A"/>
    <w:rsid w:val="003B47F3"/>
    <w:rsid w:val="003B50EA"/>
    <w:rsid w:val="003B5238"/>
    <w:rsid w:val="003B5422"/>
    <w:rsid w:val="003B5D37"/>
    <w:rsid w:val="003B5D58"/>
    <w:rsid w:val="003B659C"/>
    <w:rsid w:val="003B6627"/>
    <w:rsid w:val="003B699C"/>
    <w:rsid w:val="003B6D79"/>
    <w:rsid w:val="003B747B"/>
    <w:rsid w:val="003B75E0"/>
    <w:rsid w:val="003B798C"/>
    <w:rsid w:val="003B7BBA"/>
    <w:rsid w:val="003C0058"/>
    <w:rsid w:val="003C00D8"/>
    <w:rsid w:val="003C0267"/>
    <w:rsid w:val="003C074D"/>
    <w:rsid w:val="003C0F12"/>
    <w:rsid w:val="003C0F7D"/>
    <w:rsid w:val="003C133D"/>
    <w:rsid w:val="003C1BD9"/>
    <w:rsid w:val="003C1DF2"/>
    <w:rsid w:val="003C1F43"/>
    <w:rsid w:val="003C28F5"/>
    <w:rsid w:val="003C2F08"/>
    <w:rsid w:val="003C300D"/>
    <w:rsid w:val="003C30BC"/>
    <w:rsid w:val="003C3329"/>
    <w:rsid w:val="003C3974"/>
    <w:rsid w:val="003C3D36"/>
    <w:rsid w:val="003C3E52"/>
    <w:rsid w:val="003C46A0"/>
    <w:rsid w:val="003C485B"/>
    <w:rsid w:val="003C4DBB"/>
    <w:rsid w:val="003C5378"/>
    <w:rsid w:val="003C5581"/>
    <w:rsid w:val="003C569E"/>
    <w:rsid w:val="003C56C5"/>
    <w:rsid w:val="003C5715"/>
    <w:rsid w:val="003C5AFC"/>
    <w:rsid w:val="003C5B35"/>
    <w:rsid w:val="003C5B88"/>
    <w:rsid w:val="003C5DBC"/>
    <w:rsid w:val="003C5FA4"/>
    <w:rsid w:val="003C6024"/>
    <w:rsid w:val="003C6122"/>
    <w:rsid w:val="003C671F"/>
    <w:rsid w:val="003C6B5D"/>
    <w:rsid w:val="003C6DFC"/>
    <w:rsid w:val="003C7146"/>
    <w:rsid w:val="003C7788"/>
    <w:rsid w:val="003C77A5"/>
    <w:rsid w:val="003C79CA"/>
    <w:rsid w:val="003C7F7C"/>
    <w:rsid w:val="003D0A2D"/>
    <w:rsid w:val="003D0E3B"/>
    <w:rsid w:val="003D1165"/>
    <w:rsid w:val="003D1249"/>
    <w:rsid w:val="003D18E7"/>
    <w:rsid w:val="003D1B92"/>
    <w:rsid w:val="003D1DB0"/>
    <w:rsid w:val="003D1EC9"/>
    <w:rsid w:val="003D1FB8"/>
    <w:rsid w:val="003D1FF2"/>
    <w:rsid w:val="003D2236"/>
    <w:rsid w:val="003D2575"/>
    <w:rsid w:val="003D2B38"/>
    <w:rsid w:val="003D2B8B"/>
    <w:rsid w:val="003D2F75"/>
    <w:rsid w:val="003D302A"/>
    <w:rsid w:val="003D317F"/>
    <w:rsid w:val="003D3FA6"/>
    <w:rsid w:val="003D4225"/>
    <w:rsid w:val="003D47C5"/>
    <w:rsid w:val="003D4DC8"/>
    <w:rsid w:val="003D4DE3"/>
    <w:rsid w:val="003D514D"/>
    <w:rsid w:val="003D541D"/>
    <w:rsid w:val="003D5603"/>
    <w:rsid w:val="003D568A"/>
    <w:rsid w:val="003D5A7C"/>
    <w:rsid w:val="003D5D40"/>
    <w:rsid w:val="003D5E66"/>
    <w:rsid w:val="003D613B"/>
    <w:rsid w:val="003D68FB"/>
    <w:rsid w:val="003D6DF3"/>
    <w:rsid w:val="003D7B5D"/>
    <w:rsid w:val="003D7EE1"/>
    <w:rsid w:val="003E00AB"/>
    <w:rsid w:val="003E01C5"/>
    <w:rsid w:val="003E05EB"/>
    <w:rsid w:val="003E06C2"/>
    <w:rsid w:val="003E09E5"/>
    <w:rsid w:val="003E12CD"/>
    <w:rsid w:val="003E145A"/>
    <w:rsid w:val="003E14DE"/>
    <w:rsid w:val="003E19A2"/>
    <w:rsid w:val="003E2278"/>
    <w:rsid w:val="003E236B"/>
    <w:rsid w:val="003E2BF1"/>
    <w:rsid w:val="003E2C24"/>
    <w:rsid w:val="003E2F52"/>
    <w:rsid w:val="003E304E"/>
    <w:rsid w:val="003E378A"/>
    <w:rsid w:val="003E3938"/>
    <w:rsid w:val="003E3FAA"/>
    <w:rsid w:val="003E43E2"/>
    <w:rsid w:val="003E471D"/>
    <w:rsid w:val="003E499D"/>
    <w:rsid w:val="003E4C16"/>
    <w:rsid w:val="003E4C88"/>
    <w:rsid w:val="003E4F52"/>
    <w:rsid w:val="003E50C7"/>
    <w:rsid w:val="003E59AA"/>
    <w:rsid w:val="003E5B05"/>
    <w:rsid w:val="003E60EE"/>
    <w:rsid w:val="003E62A6"/>
    <w:rsid w:val="003E633A"/>
    <w:rsid w:val="003E68E9"/>
    <w:rsid w:val="003E6E2A"/>
    <w:rsid w:val="003E7297"/>
    <w:rsid w:val="003E7696"/>
    <w:rsid w:val="003E7BBE"/>
    <w:rsid w:val="003E7D76"/>
    <w:rsid w:val="003F0914"/>
    <w:rsid w:val="003F0ABF"/>
    <w:rsid w:val="003F0B8C"/>
    <w:rsid w:val="003F0C2E"/>
    <w:rsid w:val="003F0D12"/>
    <w:rsid w:val="003F1090"/>
    <w:rsid w:val="003F1651"/>
    <w:rsid w:val="003F1945"/>
    <w:rsid w:val="003F1E5B"/>
    <w:rsid w:val="003F2169"/>
    <w:rsid w:val="003F236B"/>
    <w:rsid w:val="003F23A5"/>
    <w:rsid w:val="003F28B5"/>
    <w:rsid w:val="003F2EA2"/>
    <w:rsid w:val="003F2EFD"/>
    <w:rsid w:val="003F327C"/>
    <w:rsid w:val="003F3695"/>
    <w:rsid w:val="003F36CD"/>
    <w:rsid w:val="003F3862"/>
    <w:rsid w:val="003F3A0D"/>
    <w:rsid w:val="003F3C0F"/>
    <w:rsid w:val="003F3F73"/>
    <w:rsid w:val="003F425D"/>
    <w:rsid w:val="003F4335"/>
    <w:rsid w:val="003F4401"/>
    <w:rsid w:val="003F4BDD"/>
    <w:rsid w:val="003F4CCD"/>
    <w:rsid w:val="003F4E39"/>
    <w:rsid w:val="003F4FF1"/>
    <w:rsid w:val="003F5C66"/>
    <w:rsid w:val="003F614F"/>
    <w:rsid w:val="003F6507"/>
    <w:rsid w:val="003F6523"/>
    <w:rsid w:val="003F69EA"/>
    <w:rsid w:val="003F6ABB"/>
    <w:rsid w:val="003F7157"/>
    <w:rsid w:val="003F717E"/>
    <w:rsid w:val="003F738F"/>
    <w:rsid w:val="003F7477"/>
    <w:rsid w:val="003F7A99"/>
    <w:rsid w:val="003F7C0A"/>
    <w:rsid w:val="003F7E17"/>
    <w:rsid w:val="003F7EA4"/>
    <w:rsid w:val="004000B5"/>
    <w:rsid w:val="0040013D"/>
    <w:rsid w:val="00400465"/>
    <w:rsid w:val="004005EB"/>
    <w:rsid w:val="004006B8"/>
    <w:rsid w:val="00400CCE"/>
    <w:rsid w:val="004011AA"/>
    <w:rsid w:val="00401217"/>
    <w:rsid w:val="00401E5B"/>
    <w:rsid w:val="004021B9"/>
    <w:rsid w:val="004027D6"/>
    <w:rsid w:val="00402883"/>
    <w:rsid w:val="004029A5"/>
    <w:rsid w:val="00402AEA"/>
    <w:rsid w:val="00402CC7"/>
    <w:rsid w:val="00402D9B"/>
    <w:rsid w:val="00402FEE"/>
    <w:rsid w:val="00403208"/>
    <w:rsid w:val="004034C4"/>
    <w:rsid w:val="00403608"/>
    <w:rsid w:val="004036AD"/>
    <w:rsid w:val="00403A57"/>
    <w:rsid w:val="00403AFA"/>
    <w:rsid w:val="00403B61"/>
    <w:rsid w:val="00403C00"/>
    <w:rsid w:val="00403CD1"/>
    <w:rsid w:val="004043DF"/>
    <w:rsid w:val="0040446E"/>
    <w:rsid w:val="00404ADB"/>
    <w:rsid w:val="00404EA0"/>
    <w:rsid w:val="004057CE"/>
    <w:rsid w:val="00405FC3"/>
    <w:rsid w:val="00406404"/>
    <w:rsid w:val="004065A6"/>
    <w:rsid w:val="00406F0F"/>
    <w:rsid w:val="00406FDD"/>
    <w:rsid w:val="004070B7"/>
    <w:rsid w:val="00407370"/>
    <w:rsid w:val="004075D1"/>
    <w:rsid w:val="0040798D"/>
    <w:rsid w:val="00407E87"/>
    <w:rsid w:val="00407EC8"/>
    <w:rsid w:val="00410A39"/>
    <w:rsid w:val="00410C8D"/>
    <w:rsid w:val="00411103"/>
    <w:rsid w:val="0041120B"/>
    <w:rsid w:val="00411368"/>
    <w:rsid w:val="004113BE"/>
    <w:rsid w:val="00411417"/>
    <w:rsid w:val="00411DBE"/>
    <w:rsid w:val="00411E02"/>
    <w:rsid w:val="00412215"/>
    <w:rsid w:val="00412274"/>
    <w:rsid w:val="004125A1"/>
    <w:rsid w:val="00412612"/>
    <w:rsid w:val="00412D18"/>
    <w:rsid w:val="004135C2"/>
    <w:rsid w:val="00413B21"/>
    <w:rsid w:val="004140DC"/>
    <w:rsid w:val="00414554"/>
    <w:rsid w:val="00414AB2"/>
    <w:rsid w:val="00414BD6"/>
    <w:rsid w:val="00414E54"/>
    <w:rsid w:val="0041523A"/>
    <w:rsid w:val="004156F1"/>
    <w:rsid w:val="00415970"/>
    <w:rsid w:val="00415AF5"/>
    <w:rsid w:val="00415F5C"/>
    <w:rsid w:val="0041682D"/>
    <w:rsid w:val="004169AF"/>
    <w:rsid w:val="00416BF1"/>
    <w:rsid w:val="004170ED"/>
    <w:rsid w:val="00417972"/>
    <w:rsid w:val="00417CBC"/>
    <w:rsid w:val="00417F36"/>
    <w:rsid w:val="004203A7"/>
    <w:rsid w:val="00420724"/>
    <w:rsid w:val="004209F1"/>
    <w:rsid w:val="00421091"/>
    <w:rsid w:val="0042132D"/>
    <w:rsid w:val="0042156A"/>
    <w:rsid w:val="0042169C"/>
    <w:rsid w:val="0042198A"/>
    <w:rsid w:val="00421A9E"/>
    <w:rsid w:val="00421C0F"/>
    <w:rsid w:val="00421FF4"/>
    <w:rsid w:val="00422121"/>
    <w:rsid w:val="0042242B"/>
    <w:rsid w:val="004227A6"/>
    <w:rsid w:val="004229C0"/>
    <w:rsid w:val="00422A53"/>
    <w:rsid w:val="00422E1B"/>
    <w:rsid w:val="004230C7"/>
    <w:rsid w:val="00423267"/>
    <w:rsid w:val="0042373B"/>
    <w:rsid w:val="00423872"/>
    <w:rsid w:val="004239F8"/>
    <w:rsid w:val="00423A38"/>
    <w:rsid w:val="00423B9A"/>
    <w:rsid w:val="00424A57"/>
    <w:rsid w:val="00424EFA"/>
    <w:rsid w:val="00424F1F"/>
    <w:rsid w:val="004252B7"/>
    <w:rsid w:val="00425B42"/>
    <w:rsid w:val="00425BD9"/>
    <w:rsid w:val="00425FC6"/>
    <w:rsid w:val="004260B9"/>
    <w:rsid w:val="00426244"/>
    <w:rsid w:val="00426459"/>
    <w:rsid w:val="00426734"/>
    <w:rsid w:val="00426A53"/>
    <w:rsid w:val="00426DDB"/>
    <w:rsid w:val="0042711A"/>
    <w:rsid w:val="004271FD"/>
    <w:rsid w:val="00427314"/>
    <w:rsid w:val="0042736E"/>
    <w:rsid w:val="004275E5"/>
    <w:rsid w:val="004276ED"/>
    <w:rsid w:val="00427983"/>
    <w:rsid w:val="00427CCE"/>
    <w:rsid w:val="00427E69"/>
    <w:rsid w:val="00430153"/>
    <w:rsid w:val="00430191"/>
    <w:rsid w:val="00430E0E"/>
    <w:rsid w:val="00431338"/>
    <w:rsid w:val="00431A3C"/>
    <w:rsid w:val="0043216D"/>
    <w:rsid w:val="004326DD"/>
    <w:rsid w:val="00432A69"/>
    <w:rsid w:val="00432D81"/>
    <w:rsid w:val="00433448"/>
    <w:rsid w:val="00433765"/>
    <w:rsid w:val="00433978"/>
    <w:rsid w:val="004339C1"/>
    <w:rsid w:val="00433C90"/>
    <w:rsid w:val="0043405E"/>
    <w:rsid w:val="00434B42"/>
    <w:rsid w:val="0043500F"/>
    <w:rsid w:val="004353DE"/>
    <w:rsid w:val="00435404"/>
    <w:rsid w:val="00435AF4"/>
    <w:rsid w:val="00435BAB"/>
    <w:rsid w:val="00435C60"/>
    <w:rsid w:val="0043622B"/>
    <w:rsid w:val="0043659C"/>
    <w:rsid w:val="0043728A"/>
    <w:rsid w:val="00437895"/>
    <w:rsid w:val="00437A19"/>
    <w:rsid w:val="00437AFA"/>
    <w:rsid w:val="00437D00"/>
    <w:rsid w:val="00437D4E"/>
    <w:rsid w:val="00440164"/>
    <w:rsid w:val="00440224"/>
    <w:rsid w:val="004404E7"/>
    <w:rsid w:val="0044096A"/>
    <w:rsid w:val="00440BD8"/>
    <w:rsid w:val="00440F08"/>
    <w:rsid w:val="004411B4"/>
    <w:rsid w:val="0044134A"/>
    <w:rsid w:val="004413F2"/>
    <w:rsid w:val="004415AE"/>
    <w:rsid w:val="00441DC1"/>
    <w:rsid w:val="00441E15"/>
    <w:rsid w:val="00441EBE"/>
    <w:rsid w:val="004422FA"/>
    <w:rsid w:val="00442779"/>
    <w:rsid w:val="004432DA"/>
    <w:rsid w:val="00443490"/>
    <w:rsid w:val="0044377C"/>
    <w:rsid w:val="00443CE4"/>
    <w:rsid w:val="0044479A"/>
    <w:rsid w:val="004450A5"/>
    <w:rsid w:val="004452FB"/>
    <w:rsid w:val="004453F3"/>
    <w:rsid w:val="00445920"/>
    <w:rsid w:val="0044596D"/>
    <w:rsid w:val="00445AC5"/>
    <w:rsid w:val="00445CBE"/>
    <w:rsid w:val="00445DEB"/>
    <w:rsid w:val="00446107"/>
    <w:rsid w:val="004462BF"/>
    <w:rsid w:val="0044698B"/>
    <w:rsid w:val="00446E14"/>
    <w:rsid w:val="00446E59"/>
    <w:rsid w:val="00446EE3"/>
    <w:rsid w:val="0044705D"/>
    <w:rsid w:val="0044713C"/>
    <w:rsid w:val="004474DF"/>
    <w:rsid w:val="0044764C"/>
    <w:rsid w:val="00447700"/>
    <w:rsid w:val="0044776C"/>
    <w:rsid w:val="00447D30"/>
    <w:rsid w:val="004500A5"/>
    <w:rsid w:val="004501C7"/>
    <w:rsid w:val="0045027F"/>
    <w:rsid w:val="00450377"/>
    <w:rsid w:val="00450471"/>
    <w:rsid w:val="00450700"/>
    <w:rsid w:val="004507C0"/>
    <w:rsid w:val="00450861"/>
    <w:rsid w:val="0045120C"/>
    <w:rsid w:val="00451DD8"/>
    <w:rsid w:val="00451E76"/>
    <w:rsid w:val="00451F9D"/>
    <w:rsid w:val="004520A0"/>
    <w:rsid w:val="004525C5"/>
    <w:rsid w:val="0045284A"/>
    <w:rsid w:val="00452CBA"/>
    <w:rsid w:val="00452DA7"/>
    <w:rsid w:val="00453700"/>
    <w:rsid w:val="004539A1"/>
    <w:rsid w:val="00453A4D"/>
    <w:rsid w:val="00453BE4"/>
    <w:rsid w:val="00454AF7"/>
    <w:rsid w:val="00454D9C"/>
    <w:rsid w:val="00455032"/>
    <w:rsid w:val="00455541"/>
    <w:rsid w:val="004560EE"/>
    <w:rsid w:val="00456890"/>
    <w:rsid w:val="00456945"/>
    <w:rsid w:val="00456B7F"/>
    <w:rsid w:val="00456B99"/>
    <w:rsid w:val="00457969"/>
    <w:rsid w:val="00457D15"/>
    <w:rsid w:val="00457F84"/>
    <w:rsid w:val="004603DE"/>
    <w:rsid w:val="004608E6"/>
    <w:rsid w:val="004608F7"/>
    <w:rsid w:val="0046181E"/>
    <w:rsid w:val="0046196A"/>
    <w:rsid w:val="00461A29"/>
    <w:rsid w:val="00461AEE"/>
    <w:rsid w:val="00461B41"/>
    <w:rsid w:val="00461BDE"/>
    <w:rsid w:val="00461F9C"/>
    <w:rsid w:val="00462353"/>
    <w:rsid w:val="0046284C"/>
    <w:rsid w:val="00462922"/>
    <w:rsid w:val="00462D7D"/>
    <w:rsid w:val="0046330A"/>
    <w:rsid w:val="00463697"/>
    <w:rsid w:val="004636B2"/>
    <w:rsid w:val="00463748"/>
    <w:rsid w:val="00463874"/>
    <w:rsid w:val="004638EE"/>
    <w:rsid w:val="00463B20"/>
    <w:rsid w:val="00463DA6"/>
    <w:rsid w:val="00463F1F"/>
    <w:rsid w:val="00463F44"/>
    <w:rsid w:val="0046429D"/>
    <w:rsid w:val="004644AF"/>
    <w:rsid w:val="004645D4"/>
    <w:rsid w:val="004647EB"/>
    <w:rsid w:val="0046484A"/>
    <w:rsid w:val="00464CD0"/>
    <w:rsid w:val="00465620"/>
    <w:rsid w:val="00465B3B"/>
    <w:rsid w:val="00465C2A"/>
    <w:rsid w:val="00465E18"/>
    <w:rsid w:val="00465EE3"/>
    <w:rsid w:val="00466114"/>
    <w:rsid w:val="00466362"/>
    <w:rsid w:val="00466417"/>
    <w:rsid w:val="004665FD"/>
    <w:rsid w:val="00466664"/>
    <w:rsid w:val="004668C2"/>
    <w:rsid w:val="004668F5"/>
    <w:rsid w:val="004669B1"/>
    <w:rsid w:val="004669D0"/>
    <w:rsid w:val="00466B43"/>
    <w:rsid w:val="00466D8C"/>
    <w:rsid w:val="00466E72"/>
    <w:rsid w:val="0046729A"/>
    <w:rsid w:val="00467A47"/>
    <w:rsid w:val="00467B7B"/>
    <w:rsid w:val="00467DA1"/>
    <w:rsid w:val="00467F48"/>
    <w:rsid w:val="004707E5"/>
    <w:rsid w:val="00470821"/>
    <w:rsid w:val="00470B0E"/>
    <w:rsid w:val="00471046"/>
    <w:rsid w:val="004718B1"/>
    <w:rsid w:val="004721B8"/>
    <w:rsid w:val="0047257B"/>
    <w:rsid w:val="00472607"/>
    <w:rsid w:val="00472DA1"/>
    <w:rsid w:val="00472F46"/>
    <w:rsid w:val="00472F8C"/>
    <w:rsid w:val="00473813"/>
    <w:rsid w:val="00473BB6"/>
    <w:rsid w:val="00473DB2"/>
    <w:rsid w:val="00474411"/>
    <w:rsid w:val="004744B7"/>
    <w:rsid w:val="00474596"/>
    <w:rsid w:val="004747A5"/>
    <w:rsid w:val="004749B5"/>
    <w:rsid w:val="00474E22"/>
    <w:rsid w:val="00474E55"/>
    <w:rsid w:val="00474FEF"/>
    <w:rsid w:val="00475260"/>
    <w:rsid w:val="004755D2"/>
    <w:rsid w:val="004758A1"/>
    <w:rsid w:val="0047592B"/>
    <w:rsid w:val="00475FBC"/>
    <w:rsid w:val="0047664D"/>
    <w:rsid w:val="0047678E"/>
    <w:rsid w:val="00476C50"/>
    <w:rsid w:val="00477120"/>
    <w:rsid w:val="00477520"/>
    <w:rsid w:val="00477B55"/>
    <w:rsid w:val="00477C00"/>
    <w:rsid w:val="00480C90"/>
    <w:rsid w:val="00480EC2"/>
    <w:rsid w:val="00480F96"/>
    <w:rsid w:val="004815F5"/>
    <w:rsid w:val="00481BCD"/>
    <w:rsid w:val="00481EB9"/>
    <w:rsid w:val="00481F13"/>
    <w:rsid w:val="00482267"/>
    <w:rsid w:val="0048240D"/>
    <w:rsid w:val="00482638"/>
    <w:rsid w:val="00482D75"/>
    <w:rsid w:val="00482F2D"/>
    <w:rsid w:val="00482F92"/>
    <w:rsid w:val="00483881"/>
    <w:rsid w:val="00483D05"/>
    <w:rsid w:val="00484354"/>
    <w:rsid w:val="004846E5"/>
    <w:rsid w:val="00484707"/>
    <w:rsid w:val="004848FB"/>
    <w:rsid w:val="00485218"/>
    <w:rsid w:val="00485441"/>
    <w:rsid w:val="004857A9"/>
    <w:rsid w:val="00485D82"/>
    <w:rsid w:val="00485EB0"/>
    <w:rsid w:val="004863F6"/>
    <w:rsid w:val="00486F87"/>
    <w:rsid w:val="00487745"/>
    <w:rsid w:val="00487A53"/>
    <w:rsid w:val="00487CA6"/>
    <w:rsid w:val="00490005"/>
    <w:rsid w:val="0049000C"/>
    <w:rsid w:val="004902FA"/>
    <w:rsid w:val="004904A7"/>
    <w:rsid w:val="0049078A"/>
    <w:rsid w:val="00490807"/>
    <w:rsid w:val="00490F27"/>
    <w:rsid w:val="0049117C"/>
    <w:rsid w:val="0049138B"/>
    <w:rsid w:val="00491810"/>
    <w:rsid w:val="004923B0"/>
    <w:rsid w:val="00492533"/>
    <w:rsid w:val="00492569"/>
    <w:rsid w:val="004927E5"/>
    <w:rsid w:val="00492B21"/>
    <w:rsid w:val="00492D47"/>
    <w:rsid w:val="00492DAC"/>
    <w:rsid w:val="00492EF8"/>
    <w:rsid w:val="00492FEE"/>
    <w:rsid w:val="00493771"/>
    <w:rsid w:val="00493979"/>
    <w:rsid w:val="00494072"/>
    <w:rsid w:val="00494A4C"/>
    <w:rsid w:val="00494ADC"/>
    <w:rsid w:val="00494B2B"/>
    <w:rsid w:val="00495070"/>
    <w:rsid w:val="004955B1"/>
    <w:rsid w:val="00495F71"/>
    <w:rsid w:val="00495FEC"/>
    <w:rsid w:val="00496B01"/>
    <w:rsid w:val="00496C66"/>
    <w:rsid w:val="00497135"/>
    <w:rsid w:val="004A0137"/>
    <w:rsid w:val="004A01C0"/>
    <w:rsid w:val="004A0382"/>
    <w:rsid w:val="004A0BFE"/>
    <w:rsid w:val="004A0E0B"/>
    <w:rsid w:val="004A101A"/>
    <w:rsid w:val="004A1113"/>
    <w:rsid w:val="004A1165"/>
    <w:rsid w:val="004A11BB"/>
    <w:rsid w:val="004A11D9"/>
    <w:rsid w:val="004A1A14"/>
    <w:rsid w:val="004A2027"/>
    <w:rsid w:val="004A2D41"/>
    <w:rsid w:val="004A2E5B"/>
    <w:rsid w:val="004A319C"/>
    <w:rsid w:val="004A354B"/>
    <w:rsid w:val="004A35D4"/>
    <w:rsid w:val="004A3942"/>
    <w:rsid w:val="004A4237"/>
    <w:rsid w:val="004A42C3"/>
    <w:rsid w:val="004A42E2"/>
    <w:rsid w:val="004A43A7"/>
    <w:rsid w:val="004A44C8"/>
    <w:rsid w:val="004A4E2D"/>
    <w:rsid w:val="004A4FB4"/>
    <w:rsid w:val="004A53D1"/>
    <w:rsid w:val="004A5402"/>
    <w:rsid w:val="004A54E1"/>
    <w:rsid w:val="004A5618"/>
    <w:rsid w:val="004A588E"/>
    <w:rsid w:val="004A5E63"/>
    <w:rsid w:val="004A645E"/>
    <w:rsid w:val="004A68E3"/>
    <w:rsid w:val="004A6E8B"/>
    <w:rsid w:val="004A6ED9"/>
    <w:rsid w:val="004A6F44"/>
    <w:rsid w:val="004A77D9"/>
    <w:rsid w:val="004A7850"/>
    <w:rsid w:val="004A7BCC"/>
    <w:rsid w:val="004A7D1B"/>
    <w:rsid w:val="004A7E1B"/>
    <w:rsid w:val="004A7FC4"/>
    <w:rsid w:val="004B0255"/>
    <w:rsid w:val="004B09C4"/>
    <w:rsid w:val="004B0ED5"/>
    <w:rsid w:val="004B1142"/>
    <w:rsid w:val="004B117E"/>
    <w:rsid w:val="004B1A5E"/>
    <w:rsid w:val="004B1AED"/>
    <w:rsid w:val="004B1D4D"/>
    <w:rsid w:val="004B1D5D"/>
    <w:rsid w:val="004B1F65"/>
    <w:rsid w:val="004B2385"/>
    <w:rsid w:val="004B27D4"/>
    <w:rsid w:val="004B3061"/>
    <w:rsid w:val="004B3502"/>
    <w:rsid w:val="004B3E00"/>
    <w:rsid w:val="004B3E0C"/>
    <w:rsid w:val="004B4208"/>
    <w:rsid w:val="004B4230"/>
    <w:rsid w:val="004B4489"/>
    <w:rsid w:val="004B45A3"/>
    <w:rsid w:val="004B46A6"/>
    <w:rsid w:val="004B4FA0"/>
    <w:rsid w:val="004B4FA4"/>
    <w:rsid w:val="004B51C6"/>
    <w:rsid w:val="004B567F"/>
    <w:rsid w:val="004B5D51"/>
    <w:rsid w:val="004B5E81"/>
    <w:rsid w:val="004B6866"/>
    <w:rsid w:val="004B69CB"/>
    <w:rsid w:val="004B6AF5"/>
    <w:rsid w:val="004B6D2D"/>
    <w:rsid w:val="004B6DCE"/>
    <w:rsid w:val="004B7309"/>
    <w:rsid w:val="004B73AB"/>
    <w:rsid w:val="004B7483"/>
    <w:rsid w:val="004B7759"/>
    <w:rsid w:val="004B7A25"/>
    <w:rsid w:val="004C032B"/>
    <w:rsid w:val="004C0572"/>
    <w:rsid w:val="004C1097"/>
    <w:rsid w:val="004C1118"/>
    <w:rsid w:val="004C128B"/>
    <w:rsid w:val="004C13EA"/>
    <w:rsid w:val="004C15C7"/>
    <w:rsid w:val="004C166C"/>
    <w:rsid w:val="004C1924"/>
    <w:rsid w:val="004C1B04"/>
    <w:rsid w:val="004C1DC7"/>
    <w:rsid w:val="004C1E37"/>
    <w:rsid w:val="004C1F91"/>
    <w:rsid w:val="004C28B8"/>
    <w:rsid w:val="004C2D90"/>
    <w:rsid w:val="004C33DB"/>
    <w:rsid w:val="004C3864"/>
    <w:rsid w:val="004C4069"/>
    <w:rsid w:val="004C451C"/>
    <w:rsid w:val="004C4D11"/>
    <w:rsid w:val="004C4E47"/>
    <w:rsid w:val="004C5808"/>
    <w:rsid w:val="004C5A08"/>
    <w:rsid w:val="004C5A0E"/>
    <w:rsid w:val="004C61B0"/>
    <w:rsid w:val="004C6483"/>
    <w:rsid w:val="004C649F"/>
    <w:rsid w:val="004C694B"/>
    <w:rsid w:val="004C6C16"/>
    <w:rsid w:val="004C6E23"/>
    <w:rsid w:val="004C6F11"/>
    <w:rsid w:val="004C6F72"/>
    <w:rsid w:val="004C7053"/>
    <w:rsid w:val="004C714C"/>
    <w:rsid w:val="004C723C"/>
    <w:rsid w:val="004C7296"/>
    <w:rsid w:val="004D01EF"/>
    <w:rsid w:val="004D02F8"/>
    <w:rsid w:val="004D03A2"/>
    <w:rsid w:val="004D09C2"/>
    <w:rsid w:val="004D0AE7"/>
    <w:rsid w:val="004D0B38"/>
    <w:rsid w:val="004D0B88"/>
    <w:rsid w:val="004D1138"/>
    <w:rsid w:val="004D124A"/>
    <w:rsid w:val="004D135C"/>
    <w:rsid w:val="004D1549"/>
    <w:rsid w:val="004D28D5"/>
    <w:rsid w:val="004D29AF"/>
    <w:rsid w:val="004D33FE"/>
    <w:rsid w:val="004D3530"/>
    <w:rsid w:val="004D366E"/>
    <w:rsid w:val="004D393C"/>
    <w:rsid w:val="004D3A5A"/>
    <w:rsid w:val="004D3DA8"/>
    <w:rsid w:val="004D3ED7"/>
    <w:rsid w:val="004D40C4"/>
    <w:rsid w:val="004D43C9"/>
    <w:rsid w:val="004D4571"/>
    <w:rsid w:val="004D469D"/>
    <w:rsid w:val="004D4A25"/>
    <w:rsid w:val="004D4ADF"/>
    <w:rsid w:val="004D4B04"/>
    <w:rsid w:val="004D4CBB"/>
    <w:rsid w:val="004D4E62"/>
    <w:rsid w:val="004D57C5"/>
    <w:rsid w:val="004D59CE"/>
    <w:rsid w:val="004D604C"/>
    <w:rsid w:val="004D6877"/>
    <w:rsid w:val="004D6B24"/>
    <w:rsid w:val="004D71F3"/>
    <w:rsid w:val="004D7245"/>
    <w:rsid w:val="004D7468"/>
    <w:rsid w:val="004D757C"/>
    <w:rsid w:val="004D75D2"/>
    <w:rsid w:val="004D760E"/>
    <w:rsid w:val="004D7D66"/>
    <w:rsid w:val="004D7ED1"/>
    <w:rsid w:val="004E0232"/>
    <w:rsid w:val="004E06C8"/>
    <w:rsid w:val="004E0EAD"/>
    <w:rsid w:val="004E119C"/>
    <w:rsid w:val="004E1377"/>
    <w:rsid w:val="004E1C8B"/>
    <w:rsid w:val="004E242E"/>
    <w:rsid w:val="004E24D9"/>
    <w:rsid w:val="004E281A"/>
    <w:rsid w:val="004E2F91"/>
    <w:rsid w:val="004E300F"/>
    <w:rsid w:val="004E378A"/>
    <w:rsid w:val="004E3B0E"/>
    <w:rsid w:val="004E3CC0"/>
    <w:rsid w:val="004E3EC8"/>
    <w:rsid w:val="004E40B6"/>
    <w:rsid w:val="004E4436"/>
    <w:rsid w:val="004E47B8"/>
    <w:rsid w:val="004E48C3"/>
    <w:rsid w:val="004E4940"/>
    <w:rsid w:val="004E4A11"/>
    <w:rsid w:val="004E4B50"/>
    <w:rsid w:val="004E5035"/>
    <w:rsid w:val="004E59CD"/>
    <w:rsid w:val="004E5B1F"/>
    <w:rsid w:val="004E61F9"/>
    <w:rsid w:val="004E620D"/>
    <w:rsid w:val="004E6329"/>
    <w:rsid w:val="004E63C8"/>
    <w:rsid w:val="004E641E"/>
    <w:rsid w:val="004E643B"/>
    <w:rsid w:val="004E65EC"/>
    <w:rsid w:val="004E6900"/>
    <w:rsid w:val="004E6AFA"/>
    <w:rsid w:val="004E6C94"/>
    <w:rsid w:val="004E7010"/>
    <w:rsid w:val="004E7733"/>
    <w:rsid w:val="004E7930"/>
    <w:rsid w:val="004F0013"/>
    <w:rsid w:val="004F0040"/>
    <w:rsid w:val="004F01FA"/>
    <w:rsid w:val="004F05ED"/>
    <w:rsid w:val="004F090D"/>
    <w:rsid w:val="004F14D6"/>
    <w:rsid w:val="004F15C3"/>
    <w:rsid w:val="004F1B62"/>
    <w:rsid w:val="004F236B"/>
    <w:rsid w:val="004F2443"/>
    <w:rsid w:val="004F2554"/>
    <w:rsid w:val="004F28E9"/>
    <w:rsid w:val="004F2BA1"/>
    <w:rsid w:val="004F2E11"/>
    <w:rsid w:val="004F3078"/>
    <w:rsid w:val="004F309D"/>
    <w:rsid w:val="004F3A36"/>
    <w:rsid w:val="004F44DC"/>
    <w:rsid w:val="004F4745"/>
    <w:rsid w:val="004F47E7"/>
    <w:rsid w:val="004F5544"/>
    <w:rsid w:val="004F644E"/>
    <w:rsid w:val="004F6725"/>
    <w:rsid w:val="004F6840"/>
    <w:rsid w:val="004F687C"/>
    <w:rsid w:val="004F6977"/>
    <w:rsid w:val="004F6D5E"/>
    <w:rsid w:val="004F6ECE"/>
    <w:rsid w:val="005001EA"/>
    <w:rsid w:val="005003A2"/>
    <w:rsid w:val="005003FF"/>
    <w:rsid w:val="00500452"/>
    <w:rsid w:val="005007DD"/>
    <w:rsid w:val="00500800"/>
    <w:rsid w:val="00500830"/>
    <w:rsid w:val="005008E7"/>
    <w:rsid w:val="00500C79"/>
    <w:rsid w:val="00500ED3"/>
    <w:rsid w:val="00501135"/>
    <w:rsid w:val="00501191"/>
    <w:rsid w:val="00501AA9"/>
    <w:rsid w:val="00501BCC"/>
    <w:rsid w:val="00502464"/>
    <w:rsid w:val="00502802"/>
    <w:rsid w:val="00502A2A"/>
    <w:rsid w:val="00502A8D"/>
    <w:rsid w:val="005032FC"/>
    <w:rsid w:val="0050349B"/>
    <w:rsid w:val="0050361D"/>
    <w:rsid w:val="0050388F"/>
    <w:rsid w:val="005038F4"/>
    <w:rsid w:val="00503963"/>
    <w:rsid w:val="00503CE2"/>
    <w:rsid w:val="00504034"/>
    <w:rsid w:val="00504999"/>
    <w:rsid w:val="00504A42"/>
    <w:rsid w:val="00504CB9"/>
    <w:rsid w:val="00504CEA"/>
    <w:rsid w:val="00505558"/>
    <w:rsid w:val="00505B0F"/>
    <w:rsid w:val="005061A8"/>
    <w:rsid w:val="005065AC"/>
    <w:rsid w:val="0050668E"/>
    <w:rsid w:val="00506A9C"/>
    <w:rsid w:val="00506E3F"/>
    <w:rsid w:val="0050719E"/>
    <w:rsid w:val="00507784"/>
    <w:rsid w:val="00507810"/>
    <w:rsid w:val="00507977"/>
    <w:rsid w:val="00507CCA"/>
    <w:rsid w:val="00507F0B"/>
    <w:rsid w:val="00507F1B"/>
    <w:rsid w:val="00507FF0"/>
    <w:rsid w:val="0051005B"/>
    <w:rsid w:val="00510860"/>
    <w:rsid w:val="00510B24"/>
    <w:rsid w:val="0051107C"/>
    <w:rsid w:val="005112D9"/>
    <w:rsid w:val="00511441"/>
    <w:rsid w:val="005116B0"/>
    <w:rsid w:val="00511922"/>
    <w:rsid w:val="00511951"/>
    <w:rsid w:val="00511CC4"/>
    <w:rsid w:val="005121E8"/>
    <w:rsid w:val="00512DEA"/>
    <w:rsid w:val="00512FC4"/>
    <w:rsid w:val="005131D5"/>
    <w:rsid w:val="0051332F"/>
    <w:rsid w:val="005137C3"/>
    <w:rsid w:val="00513A51"/>
    <w:rsid w:val="00513BF1"/>
    <w:rsid w:val="00513DBF"/>
    <w:rsid w:val="00513F1D"/>
    <w:rsid w:val="005141D8"/>
    <w:rsid w:val="00514477"/>
    <w:rsid w:val="005145F5"/>
    <w:rsid w:val="00514905"/>
    <w:rsid w:val="00514D68"/>
    <w:rsid w:val="005150F8"/>
    <w:rsid w:val="00515DF2"/>
    <w:rsid w:val="0051628F"/>
    <w:rsid w:val="00516AB2"/>
    <w:rsid w:val="00516FB6"/>
    <w:rsid w:val="005173EB"/>
    <w:rsid w:val="005177F1"/>
    <w:rsid w:val="00517883"/>
    <w:rsid w:val="005201C4"/>
    <w:rsid w:val="005204D2"/>
    <w:rsid w:val="00520C7E"/>
    <w:rsid w:val="00520D51"/>
    <w:rsid w:val="00520E3E"/>
    <w:rsid w:val="005212C6"/>
    <w:rsid w:val="005213E3"/>
    <w:rsid w:val="00521780"/>
    <w:rsid w:val="00521A38"/>
    <w:rsid w:val="00522040"/>
    <w:rsid w:val="005227D4"/>
    <w:rsid w:val="00522AC4"/>
    <w:rsid w:val="00522AF1"/>
    <w:rsid w:val="00522DCC"/>
    <w:rsid w:val="005230DA"/>
    <w:rsid w:val="005232B5"/>
    <w:rsid w:val="005232C2"/>
    <w:rsid w:val="00523A5A"/>
    <w:rsid w:val="00523A9E"/>
    <w:rsid w:val="00523DAB"/>
    <w:rsid w:val="00523FD4"/>
    <w:rsid w:val="00524155"/>
    <w:rsid w:val="005241B7"/>
    <w:rsid w:val="005249C5"/>
    <w:rsid w:val="00524BC6"/>
    <w:rsid w:val="00524C27"/>
    <w:rsid w:val="00524E1A"/>
    <w:rsid w:val="0052516E"/>
    <w:rsid w:val="00525210"/>
    <w:rsid w:val="00525232"/>
    <w:rsid w:val="005257AC"/>
    <w:rsid w:val="00525B42"/>
    <w:rsid w:val="00525BAD"/>
    <w:rsid w:val="00525E88"/>
    <w:rsid w:val="00526085"/>
    <w:rsid w:val="00526688"/>
    <w:rsid w:val="005269A1"/>
    <w:rsid w:val="00526D44"/>
    <w:rsid w:val="00526E32"/>
    <w:rsid w:val="00526FE5"/>
    <w:rsid w:val="005273EB"/>
    <w:rsid w:val="0052741E"/>
    <w:rsid w:val="00527512"/>
    <w:rsid w:val="005275D9"/>
    <w:rsid w:val="005276FA"/>
    <w:rsid w:val="00527942"/>
    <w:rsid w:val="005279BA"/>
    <w:rsid w:val="00527DE6"/>
    <w:rsid w:val="00530127"/>
    <w:rsid w:val="005306FC"/>
    <w:rsid w:val="00530BFE"/>
    <w:rsid w:val="00530DE0"/>
    <w:rsid w:val="00531239"/>
    <w:rsid w:val="00531610"/>
    <w:rsid w:val="005316F2"/>
    <w:rsid w:val="00531CF7"/>
    <w:rsid w:val="00531E28"/>
    <w:rsid w:val="0053208B"/>
    <w:rsid w:val="00532638"/>
    <w:rsid w:val="005329A6"/>
    <w:rsid w:val="00532CA1"/>
    <w:rsid w:val="00532E1B"/>
    <w:rsid w:val="00532E92"/>
    <w:rsid w:val="005331FF"/>
    <w:rsid w:val="00533344"/>
    <w:rsid w:val="005334E6"/>
    <w:rsid w:val="00533801"/>
    <w:rsid w:val="00533BF1"/>
    <w:rsid w:val="00533C7F"/>
    <w:rsid w:val="00533F15"/>
    <w:rsid w:val="00533FCA"/>
    <w:rsid w:val="0053403C"/>
    <w:rsid w:val="0053414D"/>
    <w:rsid w:val="00534443"/>
    <w:rsid w:val="0053473B"/>
    <w:rsid w:val="00534BEC"/>
    <w:rsid w:val="0053587F"/>
    <w:rsid w:val="00535D78"/>
    <w:rsid w:val="00535F76"/>
    <w:rsid w:val="00535FF9"/>
    <w:rsid w:val="005360C0"/>
    <w:rsid w:val="005360FA"/>
    <w:rsid w:val="0053640A"/>
    <w:rsid w:val="00536679"/>
    <w:rsid w:val="00536915"/>
    <w:rsid w:val="00537253"/>
    <w:rsid w:val="0053733F"/>
    <w:rsid w:val="0053747A"/>
    <w:rsid w:val="005376FC"/>
    <w:rsid w:val="005401F6"/>
    <w:rsid w:val="00540363"/>
    <w:rsid w:val="005408BB"/>
    <w:rsid w:val="005410B8"/>
    <w:rsid w:val="00541697"/>
    <w:rsid w:val="00541E4A"/>
    <w:rsid w:val="0054201E"/>
    <w:rsid w:val="00542222"/>
    <w:rsid w:val="005422F7"/>
    <w:rsid w:val="00542322"/>
    <w:rsid w:val="005427D6"/>
    <w:rsid w:val="00542C95"/>
    <w:rsid w:val="00542F77"/>
    <w:rsid w:val="00543053"/>
    <w:rsid w:val="0054316E"/>
    <w:rsid w:val="0054386B"/>
    <w:rsid w:val="00543890"/>
    <w:rsid w:val="00543B56"/>
    <w:rsid w:val="00544765"/>
    <w:rsid w:val="00544AFA"/>
    <w:rsid w:val="00544EA9"/>
    <w:rsid w:val="00545187"/>
    <w:rsid w:val="005453F1"/>
    <w:rsid w:val="005456C1"/>
    <w:rsid w:val="00545D64"/>
    <w:rsid w:val="00546E16"/>
    <w:rsid w:val="00547494"/>
    <w:rsid w:val="00547576"/>
    <w:rsid w:val="00547C19"/>
    <w:rsid w:val="00547D2A"/>
    <w:rsid w:val="00550565"/>
    <w:rsid w:val="00550588"/>
    <w:rsid w:val="0055058F"/>
    <w:rsid w:val="00550F22"/>
    <w:rsid w:val="005516ED"/>
    <w:rsid w:val="00551821"/>
    <w:rsid w:val="005519C5"/>
    <w:rsid w:val="00551A1F"/>
    <w:rsid w:val="00551DD5"/>
    <w:rsid w:val="0055218D"/>
    <w:rsid w:val="005528DB"/>
    <w:rsid w:val="005529FA"/>
    <w:rsid w:val="00552D58"/>
    <w:rsid w:val="00552D5F"/>
    <w:rsid w:val="00552DA1"/>
    <w:rsid w:val="00552F13"/>
    <w:rsid w:val="00552F94"/>
    <w:rsid w:val="0055344F"/>
    <w:rsid w:val="00553D1C"/>
    <w:rsid w:val="00553D3F"/>
    <w:rsid w:val="00553FD4"/>
    <w:rsid w:val="00554929"/>
    <w:rsid w:val="0055504B"/>
    <w:rsid w:val="00555478"/>
    <w:rsid w:val="00555912"/>
    <w:rsid w:val="00555E16"/>
    <w:rsid w:val="00555FC7"/>
    <w:rsid w:val="0055633B"/>
    <w:rsid w:val="00556758"/>
    <w:rsid w:val="005567E6"/>
    <w:rsid w:val="005567FB"/>
    <w:rsid w:val="00556ACF"/>
    <w:rsid w:val="00556AD8"/>
    <w:rsid w:val="00556F30"/>
    <w:rsid w:val="00556FAD"/>
    <w:rsid w:val="00557277"/>
    <w:rsid w:val="0055756C"/>
    <w:rsid w:val="00557CB7"/>
    <w:rsid w:val="00557D32"/>
    <w:rsid w:val="005601B9"/>
    <w:rsid w:val="0056082B"/>
    <w:rsid w:val="00560921"/>
    <w:rsid w:val="00560B9B"/>
    <w:rsid w:val="005610FA"/>
    <w:rsid w:val="005615A0"/>
    <w:rsid w:val="00561706"/>
    <w:rsid w:val="00561B15"/>
    <w:rsid w:val="00561DA5"/>
    <w:rsid w:val="0056200A"/>
    <w:rsid w:val="00562054"/>
    <w:rsid w:val="005621AB"/>
    <w:rsid w:val="005622C4"/>
    <w:rsid w:val="00562721"/>
    <w:rsid w:val="005627A4"/>
    <w:rsid w:val="005628BF"/>
    <w:rsid w:val="00562A76"/>
    <w:rsid w:val="00562BE9"/>
    <w:rsid w:val="00562F4C"/>
    <w:rsid w:val="005630BD"/>
    <w:rsid w:val="005635E0"/>
    <w:rsid w:val="0056389B"/>
    <w:rsid w:val="00563A10"/>
    <w:rsid w:val="00563D58"/>
    <w:rsid w:val="00563F13"/>
    <w:rsid w:val="0056438B"/>
    <w:rsid w:val="005648BA"/>
    <w:rsid w:val="00564924"/>
    <w:rsid w:val="005649AE"/>
    <w:rsid w:val="00564A97"/>
    <w:rsid w:val="00564C0F"/>
    <w:rsid w:val="00564CFC"/>
    <w:rsid w:val="00564E55"/>
    <w:rsid w:val="00565053"/>
    <w:rsid w:val="005656BF"/>
    <w:rsid w:val="00565D54"/>
    <w:rsid w:val="0056621C"/>
    <w:rsid w:val="00566534"/>
    <w:rsid w:val="0056665C"/>
    <w:rsid w:val="005673D1"/>
    <w:rsid w:val="005674C4"/>
    <w:rsid w:val="005679A3"/>
    <w:rsid w:val="00567A0A"/>
    <w:rsid w:val="00567E1D"/>
    <w:rsid w:val="00570517"/>
    <w:rsid w:val="0057054B"/>
    <w:rsid w:val="00570691"/>
    <w:rsid w:val="005709FF"/>
    <w:rsid w:val="00570AF6"/>
    <w:rsid w:val="0057193B"/>
    <w:rsid w:val="005719F3"/>
    <w:rsid w:val="00571A83"/>
    <w:rsid w:val="00571CDB"/>
    <w:rsid w:val="00571E31"/>
    <w:rsid w:val="00571EE8"/>
    <w:rsid w:val="00572086"/>
    <w:rsid w:val="00572731"/>
    <w:rsid w:val="005727F0"/>
    <w:rsid w:val="005728CE"/>
    <w:rsid w:val="00572B01"/>
    <w:rsid w:val="00573050"/>
    <w:rsid w:val="0057324D"/>
    <w:rsid w:val="0057387E"/>
    <w:rsid w:val="00573BC5"/>
    <w:rsid w:val="00573F2F"/>
    <w:rsid w:val="005744BF"/>
    <w:rsid w:val="00574560"/>
    <w:rsid w:val="0057466C"/>
    <w:rsid w:val="00574AB2"/>
    <w:rsid w:val="00574C7D"/>
    <w:rsid w:val="00574E51"/>
    <w:rsid w:val="00575394"/>
    <w:rsid w:val="0057593E"/>
    <w:rsid w:val="00575B38"/>
    <w:rsid w:val="00575E99"/>
    <w:rsid w:val="00576136"/>
    <w:rsid w:val="0057625A"/>
    <w:rsid w:val="0057631C"/>
    <w:rsid w:val="005765EF"/>
    <w:rsid w:val="005769A3"/>
    <w:rsid w:val="00576BC8"/>
    <w:rsid w:val="00576ED1"/>
    <w:rsid w:val="005772D7"/>
    <w:rsid w:val="005773F4"/>
    <w:rsid w:val="00577B07"/>
    <w:rsid w:val="00577E59"/>
    <w:rsid w:val="005800A7"/>
    <w:rsid w:val="00580103"/>
    <w:rsid w:val="00580219"/>
    <w:rsid w:val="005803ED"/>
    <w:rsid w:val="00580ED3"/>
    <w:rsid w:val="0058109A"/>
    <w:rsid w:val="005810F6"/>
    <w:rsid w:val="0058146B"/>
    <w:rsid w:val="00581EBD"/>
    <w:rsid w:val="00582C98"/>
    <w:rsid w:val="005830BF"/>
    <w:rsid w:val="0058343B"/>
    <w:rsid w:val="00583536"/>
    <w:rsid w:val="00583777"/>
    <w:rsid w:val="00583A67"/>
    <w:rsid w:val="00583D3B"/>
    <w:rsid w:val="00583E12"/>
    <w:rsid w:val="00583F32"/>
    <w:rsid w:val="005843FA"/>
    <w:rsid w:val="00584786"/>
    <w:rsid w:val="005848E5"/>
    <w:rsid w:val="00584A6C"/>
    <w:rsid w:val="00584B98"/>
    <w:rsid w:val="0058512D"/>
    <w:rsid w:val="00585213"/>
    <w:rsid w:val="0058532B"/>
    <w:rsid w:val="0058572D"/>
    <w:rsid w:val="00585AFC"/>
    <w:rsid w:val="00585D04"/>
    <w:rsid w:val="00585E66"/>
    <w:rsid w:val="00585F34"/>
    <w:rsid w:val="00586AD6"/>
    <w:rsid w:val="005873C0"/>
    <w:rsid w:val="00587DA5"/>
    <w:rsid w:val="00590020"/>
    <w:rsid w:val="0059035D"/>
    <w:rsid w:val="0059039F"/>
    <w:rsid w:val="00590794"/>
    <w:rsid w:val="0059097B"/>
    <w:rsid w:val="00590F17"/>
    <w:rsid w:val="0059111F"/>
    <w:rsid w:val="00592144"/>
    <w:rsid w:val="005922C7"/>
    <w:rsid w:val="00592B51"/>
    <w:rsid w:val="00592E51"/>
    <w:rsid w:val="00592EEF"/>
    <w:rsid w:val="00593260"/>
    <w:rsid w:val="005933C3"/>
    <w:rsid w:val="0059348C"/>
    <w:rsid w:val="005939B2"/>
    <w:rsid w:val="00593D5A"/>
    <w:rsid w:val="00594026"/>
    <w:rsid w:val="005944BE"/>
    <w:rsid w:val="005944EE"/>
    <w:rsid w:val="00594839"/>
    <w:rsid w:val="00594A89"/>
    <w:rsid w:val="00594B0D"/>
    <w:rsid w:val="00594E3A"/>
    <w:rsid w:val="00595009"/>
    <w:rsid w:val="005951C5"/>
    <w:rsid w:val="005954D2"/>
    <w:rsid w:val="00595823"/>
    <w:rsid w:val="005958C7"/>
    <w:rsid w:val="005959AE"/>
    <w:rsid w:val="00595AD2"/>
    <w:rsid w:val="00595B29"/>
    <w:rsid w:val="00596050"/>
    <w:rsid w:val="00596123"/>
    <w:rsid w:val="0059612A"/>
    <w:rsid w:val="005967A9"/>
    <w:rsid w:val="005967EC"/>
    <w:rsid w:val="00596A8F"/>
    <w:rsid w:val="00596BEB"/>
    <w:rsid w:val="00596F22"/>
    <w:rsid w:val="005970DB"/>
    <w:rsid w:val="005A0033"/>
    <w:rsid w:val="005A0919"/>
    <w:rsid w:val="005A0A0A"/>
    <w:rsid w:val="005A0ACE"/>
    <w:rsid w:val="005A0B73"/>
    <w:rsid w:val="005A0C88"/>
    <w:rsid w:val="005A0DD0"/>
    <w:rsid w:val="005A12A6"/>
    <w:rsid w:val="005A19C8"/>
    <w:rsid w:val="005A1D9F"/>
    <w:rsid w:val="005A2221"/>
    <w:rsid w:val="005A228B"/>
    <w:rsid w:val="005A243A"/>
    <w:rsid w:val="005A251E"/>
    <w:rsid w:val="005A2651"/>
    <w:rsid w:val="005A2BC1"/>
    <w:rsid w:val="005A3340"/>
    <w:rsid w:val="005A365D"/>
    <w:rsid w:val="005A39E3"/>
    <w:rsid w:val="005A3DC5"/>
    <w:rsid w:val="005A4748"/>
    <w:rsid w:val="005A479F"/>
    <w:rsid w:val="005A49BD"/>
    <w:rsid w:val="005A4CE0"/>
    <w:rsid w:val="005A4E12"/>
    <w:rsid w:val="005A5292"/>
    <w:rsid w:val="005A5D96"/>
    <w:rsid w:val="005A5DFD"/>
    <w:rsid w:val="005A60A8"/>
    <w:rsid w:val="005A65BB"/>
    <w:rsid w:val="005A66F3"/>
    <w:rsid w:val="005A6998"/>
    <w:rsid w:val="005A6B71"/>
    <w:rsid w:val="005A6C28"/>
    <w:rsid w:val="005A6E45"/>
    <w:rsid w:val="005A7824"/>
    <w:rsid w:val="005A7F59"/>
    <w:rsid w:val="005B0127"/>
    <w:rsid w:val="005B0A2D"/>
    <w:rsid w:val="005B1034"/>
    <w:rsid w:val="005B187E"/>
    <w:rsid w:val="005B1B36"/>
    <w:rsid w:val="005B1DC5"/>
    <w:rsid w:val="005B28D7"/>
    <w:rsid w:val="005B29E3"/>
    <w:rsid w:val="005B2BE3"/>
    <w:rsid w:val="005B2C95"/>
    <w:rsid w:val="005B3307"/>
    <w:rsid w:val="005B3399"/>
    <w:rsid w:val="005B3575"/>
    <w:rsid w:val="005B3D12"/>
    <w:rsid w:val="005B3E8E"/>
    <w:rsid w:val="005B3F42"/>
    <w:rsid w:val="005B42DA"/>
    <w:rsid w:val="005B43B1"/>
    <w:rsid w:val="005B45F9"/>
    <w:rsid w:val="005B49ED"/>
    <w:rsid w:val="005B4D00"/>
    <w:rsid w:val="005B4FF0"/>
    <w:rsid w:val="005B5416"/>
    <w:rsid w:val="005B546F"/>
    <w:rsid w:val="005B58E6"/>
    <w:rsid w:val="005B5A76"/>
    <w:rsid w:val="005B5BC7"/>
    <w:rsid w:val="005B5C84"/>
    <w:rsid w:val="005B5F40"/>
    <w:rsid w:val="005B6324"/>
    <w:rsid w:val="005B6A3B"/>
    <w:rsid w:val="005B7073"/>
    <w:rsid w:val="005B71A5"/>
    <w:rsid w:val="005B789C"/>
    <w:rsid w:val="005C0221"/>
    <w:rsid w:val="005C04C8"/>
    <w:rsid w:val="005C0591"/>
    <w:rsid w:val="005C0625"/>
    <w:rsid w:val="005C10C9"/>
    <w:rsid w:val="005C19C9"/>
    <w:rsid w:val="005C1AC5"/>
    <w:rsid w:val="005C2072"/>
    <w:rsid w:val="005C278C"/>
    <w:rsid w:val="005C29AF"/>
    <w:rsid w:val="005C2B05"/>
    <w:rsid w:val="005C2C6C"/>
    <w:rsid w:val="005C2E87"/>
    <w:rsid w:val="005C31D1"/>
    <w:rsid w:val="005C32BC"/>
    <w:rsid w:val="005C32DC"/>
    <w:rsid w:val="005C36DC"/>
    <w:rsid w:val="005C3B5D"/>
    <w:rsid w:val="005C3BF1"/>
    <w:rsid w:val="005C3C38"/>
    <w:rsid w:val="005C3F15"/>
    <w:rsid w:val="005C3FD3"/>
    <w:rsid w:val="005C426C"/>
    <w:rsid w:val="005C42AF"/>
    <w:rsid w:val="005C43E0"/>
    <w:rsid w:val="005C443C"/>
    <w:rsid w:val="005C45CA"/>
    <w:rsid w:val="005C48AD"/>
    <w:rsid w:val="005C49EB"/>
    <w:rsid w:val="005C4B4B"/>
    <w:rsid w:val="005C4BB2"/>
    <w:rsid w:val="005C4BCA"/>
    <w:rsid w:val="005C5083"/>
    <w:rsid w:val="005C58F9"/>
    <w:rsid w:val="005C5EBC"/>
    <w:rsid w:val="005C63A1"/>
    <w:rsid w:val="005C64BD"/>
    <w:rsid w:val="005C65BA"/>
    <w:rsid w:val="005C6BB8"/>
    <w:rsid w:val="005C6D2B"/>
    <w:rsid w:val="005C6E12"/>
    <w:rsid w:val="005C7027"/>
    <w:rsid w:val="005C72D3"/>
    <w:rsid w:val="005C775F"/>
    <w:rsid w:val="005D007F"/>
    <w:rsid w:val="005D0BCF"/>
    <w:rsid w:val="005D1485"/>
    <w:rsid w:val="005D16B1"/>
    <w:rsid w:val="005D2649"/>
    <w:rsid w:val="005D27BF"/>
    <w:rsid w:val="005D2A5A"/>
    <w:rsid w:val="005D2F08"/>
    <w:rsid w:val="005D2F81"/>
    <w:rsid w:val="005D3053"/>
    <w:rsid w:val="005D3787"/>
    <w:rsid w:val="005D3844"/>
    <w:rsid w:val="005D3D49"/>
    <w:rsid w:val="005D3DCA"/>
    <w:rsid w:val="005D4146"/>
    <w:rsid w:val="005D4227"/>
    <w:rsid w:val="005D44DA"/>
    <w:rsid w:val="005D49B3"/>
    <w:rsid w:val="005D4DC6"/>
    <w:rsid w:val="005D536D"/>
    <w:rsid w:val="005D5DEE"/>
    <w:rsid w:val="005D5E46"/>
    <w:rsid w:val="005D613B"/>
    <w:rsid w:val="005D66C9"/>
    <w:rsid w:val="005D66DC"/>
    <w:rsid w:val="005D69F8"/>
    <w:rsid w:val="005D6AD3"/>
    <w:rsid w:val="005D6E2C"/>
    <w:rsid w:val="005D72F7"/>
    <w:rsid w:val="005D74B9"/>
    <w:rsid w:val="005D7DA0"/>
    <w:rsid w:val="005E067A"/>
    <w:rsid w:val="005E0731"/>
    <w:rsid w:val="005E0752"/>
    <w:rsid w:val="005E0986"/>
    <w:rsid w:val="005E09A7"/>
    <w:rsid w:val="005E0D87"/>
    <w:rsid w:val="005E0F43"/>
    <w:rsid w:val="005E0FA8"/>
    <w:rsid w:val="005E15E8"/>
    <w:rsid w:val="005E16F3"/>
    <w:rsid w:val="005E1F20"/>
    <w:rsid w:val="005E24AC"/>
    <w:rsid w:val="005E254D"/>
    <w:rsid w:val="005E285B"/>
    <w:rsid w:val="005E28C3"/>
    <w:rsid w:val="005E2CD0"/>
    <w:rsid w:val="005E2F78"/>
    <w:rsid w:val="005E3185"/>
    <w:rsid w:val="005E3341"/>
    <w:rsid w:val="005E339B"/>
    <w:rsid w:val="005E36EC"/>
    <w:rsid w:val="005E3A0D"/>
    <w:rsid w:val="005E3D4B"/>
    <w:rsid w:val="005E3F83"/>
    <w:rsid w:val="005E59A5"/>
    <w:rsid w:val="005E5B0A"/>
    <w:rsid w:val="005E5B27"/>
    <w:rsid w:val="005E5C2B"/>
    <w:rsid w:val="005E5DEB"/>
    <w:rsid w:val="005E5E18"/>
    <w:rsid w:val="005E63FE"/>
    <w:rsid w:val="005E6485"/>
    <w:rsid w:val="005E655C"/>
    <w:rsid w:val="005E6AF2"/>
    <w:rsid w:val="005E6CF7"/>
    <w:rsid w:val="005E7360"/>
    <w:rsid w:val="005E7420"/>
    <w:rsid w:val="005E794A"/>
    <w:rsid w:val="005E7CA4"/>
    <w:rsid w:val="005E7E43"/>
    <w:rsid w:val="005F0373"/>
    <w:rsid w:val="005F0DB7"/>
    <w:rsid w:val="005F11FA"/>
    <w:rsid w:val="005F1386"/>
    <w:rsid w:val="005F1407"/>
    <w:rsid w:val="005F14AC"/>
    <w:rsid w:val="005F1532"/>
    <w:rsid w:val="005F1534"/>
    <w:rsid w:val="005F160C"/>
    <w:rsid w:val="005F1982"/>
    <w:rsid w:val="005F203B"/>
    <w:rsid w:val="005F241B"/>
    <w:rsid w:val="005F2963"/>
    <w:rsid w:val="005F2F7F"/>
    <w:rsid w:val="005F3087"/>
    <w:rsid w:val="005F3294"/>
    <w:rsid w:val="005F367A"/>
    <w:rsid w:val="005F433D"/>
    <w:rsid w:val="005F4681"/>
    <w:rsid w:val="005F46D0"/>
    <w:rsid w:val="005F4742"/>
    <w:rsid w:val="005F47FC"/>
    <w:rsid w:val="005F4E21"/>
    <w:rsid w:val="005F4F19"/>
    <w:rsid w:val="005F53D0"/>
    <w:rsid w:val="005F5414"/>
    <w:rsid w:val="005F5543"/>
    <w:rsid w:val="005F5E1F"/>
    <w:rsid w:val="005F5FC0"/>
    <w:rsid w:val="005F6113"/>
    <w:rsid w:val="005F675B"/>
    <w:rsid w:val="005F6B03"/>
    <w:rsid w:val="005F6CEC"/>
    <w:rsid w:val="005F726A"/>
    <w:rsid w:val="005F7354"/>
    <w:rsid w:val="005F7853"/>
    <w:rsid w:val="005F7BC8"/>
    <w:rsid w:val="005F7E41"/>
    <w:rsid w:val="00600407"/>
    <w:rsid w:val="0060081A"/>
    <w:rsid w:val="00600832"/>
    <w:rsid w:val="006008C6"/>
    <w:rsid w:val="006009C0"/>
    <w:rsid w:val="00600BDE"/>
    <w:rsid w:val="0060110D"/>
    <w:rsid w:val="0060116C"/>
    <w:rsid w:val="006011BC"/>
    <w:rsid w:val="006016B3"/>
    <w:rsid w:val="00601806"/>
    <w:rsid w:val="00601B84"/>
    <w:rsid w:val="00601BBB"/>
    <w:rsid w:val="00601E24"/>
    <w:rsid w:val="0060226D"/>
    <w:rsid w:val="00602651"/>
    <w:rsid w:val="00602890"/>
    <w:rsid w:val="006028AE"/>
    <w:rsid w:val="0060295C"/>
    <w:rsid w:val="00602C01"/>
    <w:rsid w:val="00602D6A"/>
    <w:rsid w:val="00603ADD"/>
    <w:rsid w:val="00603CCC"/>
    <w:rsid w:val="00603FBF"/>
    <w:rsid w:val="006041E7"/>
    <w:rsid w:val="00604B3A"/>
    <w:rsid w:val="00604B76"/>
    <w:rsid w:val="00604BDE"/>
    <w:rsid w:val="00604BF7"/>
    <w:rsid w:val="00604C2E"/>
    <w:rsid w:val="00604D5C"/>
    <w:rsid w:val="006052F9"/>
    <w:rsid w:val="00605FE9"/>
    <w:rsid w:val="00606027"/>
    <w:rsid w:val="00606042"/>
    <w:rsid w:val="00606326"/>
    <w:rsid w:val="00606561"/>
    <w:rsid w:val="0060689B"/>
    <w:rsid w:val="00606A72"/>
    <w:rsid w:val="00606A90"/>
    <w:rsid w:val="00606B9D"/>
    <w:rsid w:val="00606BDB"/>
    <w:rsid w:val="00606CB3"/>
    <w:rsid w:val="00606F91"/>
    <w:rsid w:val="006074F5"/>
    <w:rsid w:val="00607914"/>
    <w:rsid w:val="00610A58"/>
    <w:rsid w:val="00611510"/>
    <w:rsid w:val="00611526"/>
    <w:rsid w:val="00612265"/>
    <w:rsid w:val="006124FA"/>
    <w:rsid w:val="0061383E"/>
    <w:rsid w:val="006139D0"/>
    <w:rsid w:val="00613AB9"/>
    <w:rsid w:val="0061575A"/>
    <w:rsid w:val="00615BDE"/>
    <w:rsid w:val="00615BEA"/>
    <w:rsid w:val="00616041"/>
    <w:rsid w:val="006161F7"/>
    <w:rsid w:val="00616C9B"/>
    <w:rsid w:val="00617455"/>
    <w:rsid w:val="00617B76"/>
    <w:rsid w:val="0062046F"/>
    <w:rsid w:val="00620739"/>
    <w:rsid w:val="006208A8"/>
    <w:rsid w:val="00620C3A"/>
    <w:rsid w:val="006214CD"/>
    <w:rsid w:val="006218DE"/>
    <w:rsid w:val="00621C22"/>
    <w:rsid w:val="00621E0B"/>
    <w:rsid w:val="00621F34"/>
    <w:rsid w:val="00622546"/>
    <w:rsid w:val="0062254C"/>
    <w:rsid w:val="0062258B"/>
    <w:rsid w:val="00622C74"/>
    <w:rsid w:val="00623081"/>
    <w:rsid w:val="006237D2"/>
    <w:rsid w:val="006238F5"/>
    <w:rsid w:val="006242AC"/>
    <w:rsid w:val="00624B5D"/>
    <w:rsid w:val="00624B80"/>
    <w:rsid w:val="0062513D"/>
    <w:rsid w:val="0062590B"/>
    <w:rsid w:val="00625AD4"/>
    <w:rsid w:val="00626025"/>
    <w:rsid w:val="00626139"/>
    <w:rsid w:val="00626288"/>
    <w:rsid w:val="00626931"/>
    <w:rsid w:val="00626EB9"/>
    <w:rsid w:val="00626F52"/>
    <w:rsid w:val="00627008"/>
    <w:rsid w:val="006271A1"/>
    <w:rsid w:val="00627944"/>
    <w:rsid w:val="00627ECC"/>
    <w:rsid w:val="0063048B"/>
    <w:rsid w:val="00630714"/>
    <w:rsid w:val="00630D24"/>
    <w:rsid w:val="00631099"/>
    <w:rsid w:val="00631232"/>
    <w:rsid w:val="00631339"/>
    <w:rsid w:val="00631804"/>
    <w:rsid w:val="00631C0E"/>
    <w:rsid w:val="00631D3F"/>
    <w:rsid w:val="00631D8E"/>
    <w:rsid w:val="00631EA1"/>
    <w:rsid w:val="00631EE6"/>
    <w:rsid w:val="006320FD"/>
    <w:rsid w:val="00632B9D"/>
    <w:rsid w:val="00632CB2"/>
    <w:rsid w:val="006331E2"/>
    <w:rsid w:val="0063404D"/>
    <w:rsid w:val="006346DD"/>
    <w:rsid w:val="00634AF0"/>
    <w:rsid w:val="00634B31"/>
    <w:rsid w:val="00634EE8"/>
    <w:rsid w:val="00634EF6"/>
    <w:rsid w:val="006350F2"/>
    <w:rsid w:val="00635233"/>
    <w:rsid w:val="00635438"/>
    <w:rsid w:val="006356C0"/>
    <w:rsid w:val="0063582A"/>
    <w:rsid w:val="00635D1F"/>
    <w:rsid w:val="00636375"/>
    <w:rsid w:val="00636393"/>
    <w:rsid w:val="0063673D"/>
    <w:rsid w:val="0063693C"/>
    <w:rsid w:val="00636F77"/>
    <w:rsid w:val="00636F92"/>
    <w:rsid w:val="0063721D"/>
    <w:rsid w:val="00637A2E"/>
    <w:rsid w:val="00637CEB"/>
    <w:rsid w:val="0064091B"/>
    <w:rsid w:val="00640B7B"/>
    <w:rsid w:val="00640BDA"/>
    <w:rsid w:val="00641332"/>
    <w:rsid w:val="0064138E"/>
    <w:rsid w:val="0064166E"/>
    <w:rsid w:val="0064173E"/>
    <w:rsid w:val="0064179F"/>
    <w:rsid w:val="006417D5"/>
    <w:rsid w:val="00641B17"/>
    <w:rsid w:val="00641CD1"/>
    <w:rsid w:val="00642A33"/>
    <w:rsid w:val="00642C70"/>
    <w:rsid w:val="00642DCA"/>
    <w:rsid w:val="00643E11"/>
    <w:rsid w:val="00644006"/>
    <w:rsid w:val="00644253"/>
    <w:rsid w:val="00644452"/>
    <w:rsid w:val="006444CA"/>
    <w:rsid w:val="00644858"/>
    <w:rsid w:val="006448F6"/>
    <w:rsid w:val="006449A0"/>
    <w:rsid w:val="00644E8F"/>
    <w:rsid w:val="0064555F"/>
    <w:rsid w:val="006459A6"/>
    <w:rsid w:val="00645EB0"/>
    <w:rsid w:val="00646065"/>
    <w:rsid w:val="00646998"/>
    <w:rsid w:val="00646CE7"/>
    <w:rsid w:val="00646F83"/>
    <w:rsid w:val="0064738E"/>
    <w:rsid w:val="00647641"/>
    <w:rsid w:val="00647BA8"/>
    <w:rsid w:val="00647E65"/>
    <w:rsid w:val="00650205"/>
    <w:rsid w:val="00650370"/>
    <w:rsid w:val="00650617"/>
    <w:rsid w:val="006509DE"/>
    <w:rsid w:val="00650B90"/>
    <w:rsid w:val="00650F2E"/>
    <w:rsid w:val="006515ED"/>
    <w:rsid w:val="0065185D"/>
    <w:rsid w:val="00651E24"/>
    <w:rsid w:val="00652059"/>
    <w:rsid w:val="006526EF"/>
    <w:rsid w:val="0065280C"/>
    <w:rsid w:val="00652A6F"/>
    <w:rsid w:val="0065301E"/>
    <w:rsid w:val="006535A5"/>
    <w:rsid w:val="00653681"/>
    <w:rsid w:val="0065376A"/>
    <w:rsid w:val="00653A42"/>
    <w:rsid w:val="00653D19"/>
    <w:rsid w:val="0065411C"/>
    <w:rsid w:val="006543B5"/>
    <w:rsid w:val="00654491"/>
    <w:rsid w:val="0065450C"/>
    <w:rsid w:val="00655E14"/>
    <w:rsid w:val="0065663B"/>
    <w:rsid w:val="00657549"/>
    <w:rsid w:val="00657A2C"/>
    <w:rsid w:val="00657C67"/>
    <w:rsid w:val="006604C0"/>
    <w:rsid w:val="00660B3A"/>
    <w:rsid w:val="006613B3"/>
    <w:rsid w:val="006615A7"/>
    <w:rsid w:val="00661AA6"/>
    <w:rsid w:val="00661D69"/>
    <w:rsid w:val="006622B0"/>
    <w:rsid w:val="00662484"/>
    <w:rsid w:val="006624B6"/>
    <w:rsid w:val="006626B3"/>
    <w:rsid w:val="00662B1D"/>
    <w:rsid w:val="006634DD"/>
    <w:rsid w:val="0066368B"/>
    <w:rsid w:val="00663C51"/>
    <w:rsid w:val="00664ABB"/>
    <w:rsid w:val="00665236"/>
    <w:rsid w:val="00665284"/>
    <w:rsid w:val="006657BC"/>
    <w:rsid w:val="006658F7"/>
    <w:rsid w:val="00665F7F"/>
    <w:rsid w:val="00666179"/>
    <w:rsid w:val="006663DC"/>
    <w:rsid w:val="00666787"/>
    <w:rsid w:val="00666987"/>
    <w:rsid w:val="00666A50"/>
    <w:rsid w:val="00666C4B"/>
    <w:rsid w:val="00666F44"/>
    <w:rsid w:val="00666FA1"/>
    <w:rsid w:val="0066709A"/>
    <w:rsid w:val="0066726D"/>
    <w:rsid w:val="006672A1"/>
    <w:rsid w:val="00667430"/>
    <w:rsid w:val="00667760"/>
    <w:rsid w:val="00667EC1"/>
    <w:rsid w:val="0067058F"/>
    <w:rsid w:val="0067064C"/>
    <w:rsid w:val="00670A2B"/>
    <w:rsid w:val="00670CA0"/>
    <w:rsid w:val="00670F58"/>
    <w:rsid w:val="006710D8"/>
    <w:rsid w:val="00671217"/>
    <w:rsid w:val="00671440"/>
    <w:rsid w:val="00671C66"/>
    <w:rsid w:val="006721E0"/>
    <w:rsid w:val="00672542"/>
    <w:rsid w:val="00672B7F"/>
    <w:rsid w:val="0067326F"/>
    <w:rsid w:val="00673354"/>
    <w:rsid w:val="00673687"/>
    <w:rsid w:val="00673B6A"/>
    <w:rsid w:val="00674016"/>
    <w:rsid w:val="00674638"/>
    <w:rsid w:val="006746F6"/>
    <w:rsid w:val="00674D26"/>
    <w:rsid w:val="00675017"/>
    <w:rsid w:val="006750D3"/>
    <w:rsid w:val="00675200"/>
    <w:rsid w:val="00675C9D"/>
    <w:rsid w:val="00675CF9"/>
    <w:rsid w:val="00675E11"/>
    <w:rsid w:val="00675EAE"/>
    <w:rsid w:val="00675F71"/>
    <w:rsid w:val="00675FCF"/>
    <w:rsid w:val="00675FD5"/>
    <w:rsid w:val="006762B1"/>
    <w:rsid w:val="00676733"/>
    <w:rsid w:val="00676CFA"/>
    <w:rsid w:val="00676F3F"/>
    <w:rsid w:val="00676F8A"/>
    <w:rsid w:val="0067700C"/>
    <w:rsid w:val="0067753B"/>
    <w:rsid w:val="00677D88"/>
    <w:rsid w:val="00677F98"/>
    <w:rsid w:val="00677FC6"/>
    <w:rsid w:val="00680C1C"/>
    <w:rsid w:val="00680D52"/>
    <w:rsid w:val="00680F93"/>
    <w:rsid w:val="0068128E"/>
    <w:rsid w:val="00681671"/>
    <w:rsid w:val="0068177C"/>
    <w:rsid w:val="00681941"/>
    <w:rsid w:val="00681AEB"/>
    <w:rsid w:val="0068203F"/>
    <w:rsid w:val="006822ED"/>
    <w:rsid w:val="006828CC"/>
    <w:rsid w:val="00682A61"/>
    <w:rsid w:val="00682DC0"/>
    <w:rsid w:val="00682E06"/>
    <w:rsid w:val="006831ED"/>
    <w:rsid w:val="0068341C"/>
    <w:rsid w:val="0068381B"/>
    <w:rsid w:val="006839C2"/>
    <w:rsid w:val="00683FE1"/>
    <w:rsid w:val="0068405B"/>
    <w:rsid w:val="00684221"/>
    <w:rsid w:val="0068442D"/>
    <w:rsid w:val="00684581"/>
    <w:rsid w:val="006848D0"/>
    <w:rsid w:val="00684A4C"/>
    <w:rsid w:val="00684DF0"/>
    <w:rsid w:val="00684F9D"/>
    <w:rsid w:val="006851FC"/>
    <w:rsid w:val="0068577F"/>
    <w:rsid w:val="0068581B"/>
    <w:rsid w:val="00685957"/>
    <w:rsid w:val="00685CB4"/>
    <w:rsid w:val="00685F1A"/>
    <w:rsid w:val="0068610A"/>
    <w:rsid w:val="00686836"/>
    <w:rsid w:val="00686EBB"/>
    <w:rsid w:val="00686EE3"/>
    <w:rsid w:val="00687308"/>
    <w:rsid w:val="00687840"/>
    <w:rsid w:val="00690637"/>
    <w:rsid w:val="00690663"/>
    <w:rsid w:val="006907A9"/>
    <w:rsid w:val="00690B1D"/>
    <w:rsid w:val="00690CA5"/>
    <w:rsid w:val="00690E42"/>
    <w:rsid w:val="00691538"/>
    <w:rsid w:val="00691B9E"/>
    <w:rsid w:val="00691C01"/>
    <w:rsid w:val="00691E60"/>
    <w:rsid w:val="0069206E"/>
    <w:rsid w:val="00692474"/>
    <w:rsid w:val="00692FB3"/>
    <w:rsid w:val="0069356A"/>
    <w:rsid w:val="006935B5"/>
    <w:rsid w:val="006935FC"/>
    <w:rsid w:val="00693802"/>
    <w:rsid w:val="006938E8"/>
    <w:rsid w:val="00693E06"/>
    <w:rsid w:val="00693E35"/>
    <w:rsid w:val="00693F49"/>
    <w:rsid w:val="00694241"/>
    <w:rsid w:val="006942D9"/>
    <w:rsid w:val="00694690"/>
    <w:rsid w:val="006947DF"/>
    <w:rsid w:val="0069481D"/>
    <w:rsid w:val="00694D02"/>
    <w:rsid w:val="0069515A"/>
    <w:rsid w:val="00695D75"/>
    <w:rsid w:val="00696352"/>
    <w:rsid w:val="006965A9"/>
    <w:rsid w:val="00696E45"/>
    <w:rsid w:val="006975A4"/>
    <w:rsid w:val="006975DC"/>
    <w:rsid w:val="006976EE"/>
    <w:rsid w:val="00697762"/>
    <w:rsid w:val="00697AEC"/>
    <w:rsid w:val="00697DAA"/>
    <w:rsid w:val="00697E3E"/>
    <w:rsid w:val="006A0294"/>
    <w:rsid w:val="006A0BCE"/>
    <w:rsid w:val="006A0CF3"/>
    <w:rsid w:val="006A10E3"/>
    <w:rsid w:val="006A1724"/>
    <w:rsid w:val="006A1C74"/>
    <w:rsid w:val="006A213A"/>
    <w:rsid w:val="006A2196"/>
    <w:rsid w:val="006A21C3"/>
    <w:rsid w:val="006A22E8"/>
    <w:rsid w:val="006A2B5B"/>
    <w:rsid w:val="006A36AA"/>
    <w:rsid w:val="006A44AC"/>
    <w:rsid w:val="006A4634"/>
    <w:rsid w:val="006A4735"/>
    <w:rsid w:val="006A4D87"/>
    <w:rsid w:val="006A5174"/>
    <w:rsid w:val="006A51A8"/>
    <w:rsid w:val="006A58D0"/>
    <w:rsid w:val="006A5C32"/>
    <w:rsid w:val="006A626E"/>
    <w:rsid w:val="006A633F"/>
    <w:rsid w:val="006A6DAB"/>
    <w:rsid w:val="006A7635"/>
    <w:rsid w:val="006A7B0A"/>
    <w:rsid w:val="006A7C25"/>
    <w:rsid w:val="006B0436"/>
    <w:rsid w:val="006B04A8"/>
    <w:rsid w:val="006B05BE"/>
    <w:rsid w:val="006B0963"/>
    <w:rsid w:val="006B1204"/>
    <w:rsid w:val="006B141A"/>
    <w:rsid w:val="006B1576"/>
    <w:rsid w:val="006B1D38"/>
    <w:rsid w:val="006B2259"/>
    <w:rsid w:val="006B257D"/>
    <w:rsid w:val="006B25BD"/>
    <w:rsid w:val="006B2A49"/>
    <w:rsid w:val="006B2B46"/>
    <w:rsid w:val="006B2ECD"/>
    <w:rsid w:val="006B3791"/>
    <w:rsid w:val="006B3B56"/>
    <w:rsid w:val="006B3D4C"/>
    <w:rsid w:val="006B429C"/>
    <w:rsid w:val="006B48BD"/>
    <w:rsid w:val="006B4D74"/>
    <w:rsid w:val="006B56AF"/>
    <w:rsid w:val="006B5B01"/>
    <w:rsid w:val="006B60A7"/>
    <w:rsid w:val="006B6115"/>
    <w:rsid w:val="006B624B"/>
    <w:rsid w:val="006B67C3"/>
    <w:rsid w:val="006B689B"/>
    <w:rsid w:val="006B68F6"/>
    <w:rsid w:val="006B6E4E"/>
    <w:rsid w:val="006B7007"/>
    <w:rsid w:val="006B7016"/>
    <w:rsid w:val="006B73E8"/>
    <w:rsid w:val="006B74F0"/>
    <w:rsid w:val="006B7DE0"/>
    <w:rsid w:val="006B7FBC"/>
    <w:rsid w:val="006C0915"/>
    <w:rsid w:val="006C0B70"/>
    <w:rsid w:val="006C0F48"/>
    <w:rsid w:val="006C116E"/>
    <w:rsid w:val="006C16A3"/>
    <w:rsid w:val="006C17DD"/>
    <w:rsid w:val="006C19C6"/>
    <w:rsid w:val="006C1E33"/>
    <w:rsid w:val="006C307B"/>
    <w:rsid w:val="006C384D"/>
    <w:rsid w:val="006C3DD2"/>
    <w:rsid w:val="006C3EBF"/>
    <w:rsid w:val="006C4ECF"/>
    <w:rsid w:val="006C4ED3"/>
    <w:rsid w:val="006C524A"/>
    <w:rsid w:val="006C540F"/>
    <w:rsid w:val="006C54AB"/>
    <w:rsid w:val="006C576A"/>
    <w:rsid w:val="006C58BB"/>
    <w:rsid w:val="006C5927"/>
    <w:rsid w:val="006C5974"/>
    <w:rsid w:val="006C5AA5"/>
    <w:rsid w:val="006C5AD4"/>
    <w:rsid w:val="006C5E45"/>
    <w:rsid w:val="006C60FF"/>
    <w:rsid w:val="006C61BD"/>
    <w:rsid w:val="006C6C65"/>
    <w:rsid w:val="006C703F"/>
    <w:rsid w:val="006C7674"/>
    <w:rsid w:val="006C78FF"/>
    <w:rsid w:val="006C791E"/>
    <w:rsid w:val="006C7C47"/>
    <w:rsid w:val="006C7D66"/>
    <w:rsid w:val="006C7DBD"/>
    <w:rsid w:val="006D0443"/>
    <w:rsid w:val="006D0635"/>
    <w:rsid w:val="006D0697"/>
    <w:rsid w:val="006D06A0"/>
    <w:rsid w:val="006D0A37"/>
    <w:rsid w:val="006D0C52"/>
    <w:rsid w:val="006D1001"/>
    <w:rsid w:val="006D1489"/>
    <w:rsid w:val="006D15F8"/>
    <w:rsid w:val="006D18F5"/>
    <w:rsid w:val="006D198D"/>
    <w:rsid w:val="006D1D52"/>
    <w:rsid w:val="006D22DF"/>
    <w:rsid w:val="006D22FF"/>
    <w:rsid w:val="006D2573"/>
    <w:rsid w:val="006D25A8"/>
    <w:rsid w:val="006D2D51"/>
    <w:rsid w:val="006D2DB4"/>
    <w:rsid w:val="006D31E2"/>
    <w:rsid w:val="006D35D1"/>
    <w:rsid w:val="006D363B"/>
    <w:rsid w:val="006D3947"/>
    <w:rsid w:val="006D3BAC"/>
    <w:rsid w:val="006D3DBC"/>
    <w:rsid w:val="006D40AD"/>
    <w:rsid w:val="006D4132"/>
    <w:rsid w:val="006D458B"/>
    <w:rsid w:val="006D468B"/>
    <w:rsid w:val="006D4C74"/>
    <w:rsid w:val="006D4E50"/>
    <w:rsid w:val="006D509B"/>
    <w:rsid w:val="006D564E"/>
    <w:rsid w:val="006D5CC9"/>
    <w:rsid w:val="006D5E72"/>
    <w:rsid w:val="006D6091"/>
    <w:rsid w:val="006D66DC"/>
    <w:rsid w:val="006D6837"/>
    <w:rsid w:val="006D683F"/>
    <w:rsid w:val="006D6A7E"/>
    <w:rsid w:val="006D6D49"/>
    <w:rsid w:val="006D73D7"/>
    <w:rsid w:val="006E0012"/>
    <w:rsid w:val="006E0352"/>
    <w:rsid w:val="006E0B31"/>
    <w:rsid w:val="006E0C87"/>
    <w:rsid w:val="006E0D16"/>
    <w:rsid w:val="006E0F56"/>
    <w:rsid w:val="006E1124"/>
    <w:rsid w:val="006E1CD4"/>
    <w:rsid w:val="006E1FD9"/>
    <w:rsid w:val="006E2211"/>
    <w:rsid w:val="006E2325"/>
    <w:rsid w:val="006E23F0"/>
    <w:rsid w:val="006E27CF"/>
    <w:rsid w:val="006E28D9"/>
    <w:rsid w:val="006E29EE"/>
    <w:rsid w:val="006E357C"/>
    <w:rsid w:val="006E3EDF"/>
    <w:rsid w:val="006E411B"/>
    <w:rsid w:val="006E4625"/>
    <w:rsid w:val="006E471E"/>
    <w:rsid w:val="006E4BFB"/>
    <w:rsid w:val="006E4D74"/>
    <w:rsid w:val="006E59A5"/>
    <w:rsid w:val="006E5D0A"/>
    <w:rsid w:val="006E5D27"/>
    <w:rsid w:val="006E5F4C"/>
    <w:rsid w:val="006E5FE0"/>
    <w:rsid w:val="006E6783"/>
    <w:rsid w:val="006E678F"/>
    <w:rsid w:val="006E67A3"/>
    <w:rsid w:val="006E6976"/>
    <w:rsid w:val="006F054E"/>
    <w:rsid w:val="006F0803"/>
    <w:rsid w:val="006F09EF"/>
    <w:rsid w:val="006F0C3B"/>
    <w:rsid w:val="006F0D63"/>
    <w:rsid w:val="006F0DD6"/>
    <w:rsid w:val="006F11C1"/>
    <w:rsid w:val="006F1960"/>
    <w:rsid w:val="006F1B6B"/>
    <w:rsid w:val="006F1D96"/>
    <w:rsid w:val="006F1DDA"/>
    <w:rsid w:val="006F1FB7"/>
    <w:rsid w:val="006F260A"/>
    <w:rsid w:val="006F2E9F"/>
    <w:rsid w:val="006F2F7D"/>
    <w:rsid w:val="006F358B"/>
    <w:rsid w:val="006F35AA"/>
    <w:rsid w:val="006F3639"/>
    <w:rsid w:val="006F3858"/>
    <w:rsid w:val="006F3C03"/>
    <w:rsid w:val="006F3E2C"/>
    <w:rsid w:val="006F4131"/>
    <w:rsid w:val="006F437B"/>
    <w:rsid w:val="006F4702"/>
    <w:rsid w:val="006F4A58"/>
    <w:rsid w:val="006F5148"/>
    <w:rsid w:val="006F55FE"/>
    <w:rsid w:val="006F5745"/>
    <w:rsid w:val="006F5B17"/>
    <w:rsid w:val="006F6230"/>
    <w:rsid w:val="006F64C6"/>
    <w:rsid w:val="006F6823"/>
    <w:rsid w:val="006F6FBC"/>
    <w:rsid w:val="006F73C2"/>
    <w:rsid w:val="006F74CB"/>
    <w:rsid w:val="006F7502"/>
    <w:rsid w:val="006F782B"/>
    <w:rsid w:val="006F7BDF"/>
    <w:rsid w:val="006F7DAA"/>
    <w:rsid w:val="006F7F4B"/>
    <w:rsid w:val="007002C4"/>
    <w:rsid w:val="00700893"/>
    <w:rsid w:val="00700935"/>
    <w:rsid w:val="00701300"/>
    <w:rsid w:val="007018DD"/>
    <w:rsid w:val="007025B2"/>
    <w:rsid w:val="007027ED"/>
    <w:rsid w:val="00702C7D"/>
    <w:rsid w:val="00702E22"/>
    <w:rsid w:val="00703207"/>
    <w:rsid w:val="00703211"/>
    <w:rsid w:val="007034C8"/>
    <w:rsid w:val="0070355B"/>
    <w:rsid w:val="00703BE2"/>
    <w:rsid w:val="00703BFA"/>
    <w:rsid w:val="00703E4F"/>
    <w:rsid w:val="00703E51"/>
    <w:rsid w:val="00704795"/>
    <w:rsid w:val="0070481F"/>
    <w:rsid w:val="00704EA3"/>
    <w:rsid w:val="00704F4B"/>
    <w:rsid w:val="00704F8C"/>
    <w:rsid w:val="007057FC"/>
    <w:rsid w:val="00705DE1"/>
    <w:rsid w:val="00706406"/>
    <w:rsid w:val="0070662A"/>
    <w:rsid w:val="00706ABB"/>
    <w:rsid w:val="00706B31"/>
    <w:rsid w:val="00706F0D"/>
    <w:rsid w:val="00707217"/>
    <w:rsid w:val="00707300"/>
    <w:rsid w:val="00707B13"/>
    <w:rsid w:val="00707B1B"/>
    <w:rsid w:val="0071046E"/>
    <w:rsid w:val="0071064D"/>
    <w:rsid w:val="007106F2"/>
    <w:rsid w:val="00710830"/>
    <w:rsid w:val="00710ACF"/>
    <w:rsid w:val="007113DB"/>
    <w:rsid w:val="00711458"/>
    <w:rsid w:val="007115F3"/>
    <w:rsid w:val="007118D1"/>
    <w:rsid w:val="00711906"/>
    <w:rsid w:val="00711A62"/>
    <w:rsid w:val="00711B3A"/>
    <w:rsid w:val="00711DF5"/>
    <w:rsid w:val="00712097"/>
    <w:rsid w:val="00712117"/>
    <w:rsid w:val="00712B74"/>
    <w:rsid w:val="00712E37"/>
    <w:rsid w:val="0071364B"/>
    <w:rsid w:val="0071447F"/>
    <w:rsid w:val="0071505D"/>
    <w:rsid w:val="00715789"/>
    <w:rsid w:val="00715CD8"/>
    <w:rsid w:val="00715E90"/>
    <w:rsid w:val="00715F5A"/>
    <w:rsid w:val="0071696B"/>
    <w:rsid w:val="00716DBF"/>
    <w:rsid w:val="00717B35"/>
    <w:rsid w:val="00720115"/>
    <w:rsid w:val="00720CC5"/>
    <w:rsid w:val="00720DF8"/>
    <w:rsid w:val="00720E59"/>
    <w:rsid w:val="00720E7D"/>
    <w:rsid w:val="00720F67"/>
    <w:rsid w:val="0072139B"/>
    <w:rsid w:val="007216F7"/>
    <w:rsid w:val="0072179A"/>
    <w:rsid w:val="00721D67"/>
    <w:rsid w:val="00721E16"/>
    <w:rsid w:val="0072225B"/>
    <w:rsid w:val="00722959"/>
    <w:rsid w:val="00723034"/>
    <w:rsid w:val="00723055"/>
    <w:rsid w:val="007236D3"/>
    <w:rsid w:val="00723744"/>
    <w:rsid w:val="007245B6"/>
    <w:rsid w:val="00724714"/>
    <w:rsid w:val="00724BF4"/>
    <w:rsid w:val="00724F12"/>
    <w:rsid w:val="00725134"/>
    <w:rsid w:val="007256A2"/>
    <w:rsid w:val="007260FD"/>
    <w:rsid w:val="007268FA"/>
    <w:rsid w:val="0072699C"/>
    <w:rsid w:val="00726C75"/>
    <w:rsid w:val="00726D06"/>
    <w:rsid w:val="00726F60"/>
    <w:rsid w:val="00727098"/>
    <w:rsid w:val="00727323"/>
    <w:rsid w:val="0072763F"/>
    <w:rsid w:val="007279FD"/>
    <w:rsid w:val="007301E8"/>
    <w:rsid w:val="00730258"/>
    <w:rsid w:val="0073041F"/>
    <w:rsid w:val="0073086D"/>
    <w:rsid w:val="007318E7"/>
    <w:rsid w:val="00731D75"/>
    <w:rsid w:val="0073244B"/>
    <w:rsid w:val="0073247C"/>
    <w:rsid w:val="00732990"/>
    <w:rsid w:val="00732A1A"/>
    <w:rsid w:val="00732B5A"/>
    <w:rsid w:val="00732C4A"/>
    <w:rsid w:val="00732D26"/>
    <w:rsid w:val="0073306C"/>
    <w:rsid w:val="0073346E"/>
    <w:rsid w:val="00733ABC"/>
    <w:rsid w:val="00734011"/>
    <w:rsid w:val="007341AB"/>
    <w:rsid w:val="0073429C"/>
    <w:rsid w:val="00734784"/>
    <w:rsid w:val="00734A8B"/>
    <w:rsid w:val="00734AC6"/>
    <w:rsid w:val="00734C0A"/>
    <w:rsid w:val="007353B7"/>
    <w:rsid w:val="007355BE"/>
    <w:rsid w:val="007355BF"/>
    <w:rsid w:val="00735A35"/>
    <w:rsid w:val="00735B4F"/>
    <w:rsid w:val="00735BC1"/>
    <w:rsid w:val="00735D61"/>
    <w:rsid w:val="00735DD2"/>
    <w:rsid w:val="007360E5"/>
    <w:rsid w:val="007361A8"/>
    <w:rsid w:val="00736582"/>
    <w:rsid w:val="007365C6"/>
    <w:rsid w:val="0073665D"/>
    <w:rsid w:val="00736848"/>
    <w:rsid w:val="00736D5F"/>
    <w:rsid w:val="00736D80"/>
    <w:rsid w:val="00736EBE"/>
    <w:rsid w:val="00737707"/>
    <w:rsid w:val="0074023F"/>
    <w:rsid w:val="007404D8"/>
    <w:rsid w:val="007404FC"/>
    <w:rsid w:val="00740920"/>
    <w:rsid w:val="00740B4E"/>
    <w:rsid w:val="00740D3B"/>
    <w:rsid w:val="0074146E"/>
    <w:rsid w:val="00741543"/>
    <w:rsid w:val="00741D1E"/>
    <w:rsid w:val="007427D1"/>
    <w:rsid w:val="00743388"/>
    <w:rsid w:val="0074341E"/>
    <w:rsid w:val="00743A12"/>
    <w:rsid w:val="00743FB8"/>
    <w:rsid w:val="007444E2"/>
    <w:rsid w:val="00744558"/>
    <w:rsid w:val="00744D21"/>
    <w:rsid w:val="00744D60"/>
    <w:rsid w:val="00744E14"/>
    <w:rsid w:val="0074529D"/>
    <w:rsid w:val="00745C14"/>
    <w:rsid w:val="00745FD4"/>
    <w:rsid w:val="007460A0"/>
    <w:rsid w:val="007461EB"/>
    <w:rsid w:val="007462DD"/>
    <w:rsid w:val="0074651B"/>
    <w:rsid w:val="007465CD"/>
    <w:rsid w:val="00746749"/>
    <w:rsid w:val="00746820"/>
    <w:rsid w:val="00746B76"/>
    <w:rsid w:val="00746C28"/>
    <w:rsid w:val="00746F37"/>
    <w:rsid w:val="00747132"/>
    <w:rsid w:val="007476AF"/>
    <w:rsid w:val="00747A76"/>
    <w:rsid w:val="00747E4D"/>
    <w:rsid w:val="00750336"/>
    <w:rsid w:val="007505D5"/>
    <w:rsid w:val="00750601"/>
    <w:rsid w:val="007507FF"/>
    <w:rsid w:val="00750AB5"/>
    <w:rsid w:val="007514A5"/>
    <w:rsid w:val="00751A7D"/>
    <w:rsid w:val="00751BAF"/>
    <w:rsid w:val="00751BEA"/>
    <w:rsid w:val="00751E11"/>
    <w:rsid w:val="007522A4"/>
    <w:rsid w:val="007523E0"/>
    <w:rsid w:val="00752B58"/>
    <w:rsid w:val="00753214"/>
    <w:rsid w:val="007532D1"/>
    <w:rsid w:val="007533B7"/>
    <w:rsid w:val="007536D7"/>
    <w:rsid w:val="007537C2"/>
    <w:rsid w:val="00753FBC"/>
    <w:rsid w:val="00754164"/>
    <w:rsid w:val="0075479B"/>
    <w:rsid w:val="00754908"/>
    <w:rsid w:val="00754A9B"/>
    <w:rsid w:val="00754E28"/>
    <w:rsid w:val="0075560B"/>
    <w:rsid w:val="00755665"/>
    <w:rsid w:val="007556E7"/>
    <w:rsid w:val="0075570B"/>
    <w:rsid w:val="00755737"/>
    <w:rsid w:val="0075575E"/>
    <w:rsid w:val="007558A6"/>
    <w:rsid w:val="007558FC"/>
    <w:rsid w:val="007559E5"/>
    <w:rsid w:val="00755A9D"/>
    <w:rsid w:val="007561F0"/>
    <w:rsid w:val="00756BAE"/>
    <w:rsid w:val="00757284"/>
    <w:rsid w:val="0075758C"/>
    <w:rsid w:val="007579E5"/>
    <w:rsid w:val="00757B44"/>
    <w:rsid w:val="00757C7A"/>
    <w:rsid w:val="00757F19"/>
    <w:rsid w:val="00760089"/>
    <w:rsid w:val="0076041D"/>
    <w:rsid w:val="0076065F"/>
    <w:rsid w:val="0076066D"/>
    <w:rsid w:val="00760680"/>
    <w:rsid w:val="007607DE"/>
    <w:rsid w:val="007612D7"/>
    <w:rsid w:val="0076145E"/>
    <w:rsid w:val="007617C0"/>
    <w:rsid w:val="00761D7A"/>
    <w:rsid w:val="00762062"/>
    <w:rsid w:val="00762332"/>
    <w:rsid w:val="007625D5"/>
    <w:rsid w:val="00763055"/>
    <w:rsid w:val="00763282"/>
    <w:rsid w:val="00763685"/>
    <w:rsid w:val="00763A33"/>
    <w:rsid w:val="007640A7"/>
    <w:rsid w:val="007641FE"/>
    <w:rsid w:val="007644A4"/>
    <w:rsid w:val="00764A04"/>
    <w:rsid w:val="00764AD2"/>
    <w:rsid w:val="00764DFD"/>
    <w:rsid w:val="00764F3C"/>
    <w:rsid w:val="007650DD"/>
    <w:rsid w:val="00765173"/>
    <w:rsid w:val="007656EB"/>
    <w:rsid w:val="00765D9F"/>
    <w:rsid w:val="00766658"/>
    <w:rsid w:val="007666D3"/>
    <w:rsid w:val="007669BB"/>
    <w:rsid w:val="00766B16"/>
    <w:rsid w:val="00767115"/>
    <w:rsid w:val="00767854"/>
    <w:rsid w:val="00767945"/>
    <w:rsid w:val="0076799A"/>
    <w:rsid w:val="00767CF4"/>
    <w:rsid w:val="00767D5D"/>
    <w:rsid w:val="0077001E"/>
    <w:rsid w:val="007705B7"/>
    <w:rsid w:val="007707CE"/>
    <w:rsid w:val="00771534"/>
    <w:rsid w:val="00771760"/>
    <w:rsid w:val="00771B84"/>
    <w:rsid w:val="00773903"/>
    <w:rsid w:val="00773B78"/>
    <w:rsid w:val="00773FF8"/>
    <w:rsid w:val="007744C5"/>
    <w:rsid w:val="00774C7F"/>
    <w:rsid w:val="0077542D"/>
    <w:rsid w:val="0077588C"/>
    <w:rsid w:val="00775C94"/>
    <w:rsid w:val="00776281"/>
    <w:rsid w:val="0077634A"/>
    <w:rsid w:val="0077640C"/>
    <w:rsid w:val="00776443"/>
    <w:rsid w:val="00776788"/>
    <w:rsid w:val="00776807"/>
    <w:rsid w:val="00776860"/>
    <w:rsid w:val="00776887"/>
    <w:rsid w:val="00776A4D"/>
    <w:rsid w:val="00776BB0"/>
    <w:rsid w:val="00776C05"/>
    <w:rsid w:val="00776DF6"/>
    <w:rsid w:val="00776ECA"/>
    <w:rsid w:val="00777558"/>
    <w:rsid w:val="0077772E"/>
    <w:rsid w:val="007777E6"/>
    <w:rsid w:val="00777B9B"/>
    <w:rsid w:val="00777D9C"/>
    <w:rsid w:val="0078017A"/>
    <w:rsid w:val="007801DC"/>
    <w:rsid w:val="00780258"/>
    <w:rsid w:val="007802CE"/>
    <w:rsid w:val="00780356"/>
    <w:rsid w:val="00780F86"/>
    <w:rsid w:val="0078106C"/>
    <w:rsid w:val="007813EB"/>
    <w:rsid w:val="00781815"/>
    <w:rsid w:val="00781AE1"/>
    <w:rsid w:val="00781C36"/>
    <w:rsid w:val="00781E81"/>
    <w:rsid w:val="00782330"/>
    <w:rsid w:val="00782EF2"/>
    <w:rsid w:val="007835B7"/>
    <w:rsid w:val="00783BAD"/>
    <w:rsid w:val="00783CDA"/>
    <w:rsid w:val="00783E3D"/>
    <w:rsid w:val="00783E56"/>
    <w:rsid w:val="007841CE"/>
    <w:rsid w:val="007841DD"/>
    <w:rsid w:val="007843A9"/>
    <w:rsid w:val="00784486"/>
    <w:rsid w:val="007845D5"/>
    <w:rsid w:val="007846A4"/>
    <w:rsid w:val="00784BA4"/>
    <w:rsid w:val="00785349"/>
    <w:rsid w:val="0078560B"/>
    <w:rsid w:val="007856F0"/>
    <w:rsid w:val="00785FDE"/>
    <w:rsid w:val="007868F7"/>
    <w:rsid w:val="00786BC2"/>
    <w:rsid w:val="007870CB"/>
    <w:rsid w:val="007874A1"/>
    <w:rsid w:val="007876C5"/>
    <w:rsid w:val="00787922"/>
    <w:rsid w:val="007900FC"/>
    <w:rsid w:val="00790270"/>
    <w:rsid w:val="0079054A"/>
    <w:rsid w:val="00790AD5"/>
    <w:rsid w:val="00790CE2"/>
    <w:rsid w:val="007910C9"/>
    <w:rsid w:val="0079140F"/>
    <w:rsid w:val="00791FD4"/>
    <w:rsid w:val="0079205D"/>
    <w:rsid w:val="00792515"/>
    <w:rsid w:val="00792542"/>
    <w:rsid w:val="0079255A"/>
    <w:rsid w:val="007928CC"/>
    <w:rsid w:val="00792977"/>
    <w:rsid w:val="00792F8B"/>
    <w:rsid w:val="00793D6C"/>
    <w:rsid w:val="00793D83"/>
    <w:rsid w:val="007942DE"/>
    <w:rsid w:val="007944FF"/>
    <w:rsid w:val="00794562"/>
    <w:rsid w:val="00794718"/>
    <w:rsid w:val="00795768"/>
    <w:rsid w:val="007959ED"/>
    <w:rsid w:val="00796F02"/>
    <w:rsid w:val="00797872"/>
    <w:rsid w:val="00797BBD"/>
    <w:rsid w:val="007A03F3"/>
    <w:rsid w:val="007A0529"/>
    <w:rsid w:val="007A058F"/>
    <w:rsid w:val="007A105B"/>
    <w:rsid w:val="007A10AF"/>
    <w:rsid w:val="007A12D0"/>
    <w:rsid w:val="007A134A"/>
    <w:rsid w:val="007A2435"/>
    <w:rsid w:val="007A246F"/>
    <w:rsid w:val="007A2AA2"/>
    <w:rsid w:val="007A2E35"/>
    <w:rsid w:val="007A2E47"/>
    <w:rsid w:val="007A30C6"/>
    <w:rsid w:val="007A3448"/>
    <w:rsid w:val="007A39ED"/>
    <w:rsid w:val="007A3BAF"/>
    <w:rsid w:val="007A40AD"/>
    <w:rsid w:val="007A4145"/>
    <w:rsid w:val="007A46DF"/>
    <w:rsid w:val="007A4984"/>
    <w:rsid w:val="007A4F3A"/>
    <w:rsid w:val="007A5024"/>
    <w:rsid w:val="007A5208"/>
    <w:rsid w:val="007A52EA"/>
    <w:rsid w:val="007A5468"/>
    <w:rsid w:val="007A5537"/>
    <w:rsid w:val="007A56F9"/>
    <w:rsid w:val="007A59BF"/>
    <w:rsid w:val="007A602D"/>
    <w:rsid w:val="007A6140"/>
    <w:rsid w:val="007A62AD"/>
    <w:rsid w:val="007A64C6"/>
    <w:rsid w:val="007A67FC"/>
    <w:rsid w:val="007A68BE"/>
    <w:rsid w:val="007A6923"/>
    <w:rsid w:val="007A6ABA"/>
    <w:rsid w:val="007A6C54"/>
    <w:rsid w:val="007A722D"/>
    <w:rsid w:val="007A72CE"/>
    <w:rsid w:val="007B0028"/>
    <w:rsid w:val="007B0099"/>
    <w:rsid w:val="007B0172"/>
    <w:rsid w:val="007B0250"/>
    <w:rsid w:val="007B02C0"/>
    <w:rsid w:val="007B03DF"/>
    <w:rsid w:val="007B07C1"/>
    <w:rsid w:val="007B0A94"/>
    <w:rsid w:val="007B0D2E"/>
    <w:rsid w:val="007B0EBF"/>
    <w:rsid w:val="007B10CF"/>
    <w:rsid w:val="007B1731"/>
    <w:rsid w:val="007B18CB"/>
    <w:rsid w:val="007B1B1E"/>
    <w:rsid w:val="007B1BD9"/>
    <w:rsid w:val="007B1E72"/>
    <w:rsid w:val="007B1F6A"/>
    <w:rsid w:val="007B21EB"/>
    <w:rsid w:val="007B2458"/>
    <w:rsid w:val="007B24BA"/>
    <w:rsid w:val="007B2A5D"/>
    <w:rsid w:val="007B314C"/>
    <w:rsid w:val="007B315D"/>
    <w:rsid w:val="007B3584"/>
    <w:rsid w:val="007B3FC5"/>
    <w:rsid w:val="007B404B"/>
    <w:rsid w:val="007B46E6"/>
    <w:rsid w:val="007B4D39"/>
    <w:rsid w:val="007B4F4D"/>
    <w:rsid w:val="007B4F87"/>
    <w:rsid w:val="007B5296"/>
    <w:rsid w:val="007B58F8"/>
    <w:rsid w:val="007B5D56"/>
    <w:rsid w:val="007B5DE2"/>
    <w:rsid w:val="007B606F"/>
    <w:rsid w:val="007B60A5"/>
    <w:rsid w:val="007B60B2"/>
    <w:rsid w:val="007B68FF"/>
    <w:rsid w:val="007B6FE5"/>
    <w:rsid w:val="007B73A9"/>
    <w:rsid w:val="007B7406"/>
    <w:rsid w:val="007B745D"/>
    <w:rsid w:val="007B7DA2"/>
    <w:rsid w:val="007C03AD"/>
    <w:rsid w:val="007C03F4"/>
    <w:rsid w:val="007C049F"/>
    <w:rsid w:val="007C04E1"/>
    <w:rsid w:val="007C0893"/>
    <w:rsid w:val="007C10DE"/>
    <w:rsid w:val="007C1E5E"/>
    <w:rsid w:val="007C20EF"/>
    <w:rsid w:val="007C2253"/>
    <w:rsid w:val="007C25C8"/>
    <w:rsid w:val="007C2946"/>
    <w:rsid w:val="007C2B16"/>
    <w:rsid w:val="007C2E3E"/>
    <w:rsid w:val="007C2EAC"/>
    <w:rsid w:val="007C2F8E"/>
    <w:rsid w:val="007C2FA0"/>
    <w:rsid w:val="007C3042"/>
    <w:rsid w:val="007C35D8"/>
    <w:rsid w:val="007C378C"/>
    <w:rsid w:val="007C3866"/>
    <w:rsid w:val="007C3A9F"/>
    <w:rsid w:val="007C3D35"/>
    <w:rsid w:val="007C3DCF"/>
    <w:rsid w:val="007C4396"/>
    <w:rsid w:val="007C4C0F"/>
    <w:rsid w:val="007C4DB6"/>
    <w:rsid w:val="007C4EA2"/>
    <w:rsid w:val="007C4EC7"/>
    <w:rsid w:val="007C53AC"/>
    <w:rsid w:val="007C5906"/>
    <w:rsid w:val="007C5923"/>
    <w:rsid w:val="007C5949"/>
    <w:rsid w:val="007C6394"/>
    <w:rsid w:val="007C6BDA"/>
    <w:rsid w:val="007C6C30"/>
    <w:rsid w:val="007C70B4"/>
    <w:rsid w:val="007C72F4"/>
    <w:rsid w:val="007C7BD7"/>
    <w:rsid w:val="007C7C31"/>
    <w:rsid w:val="007D027A"/>
    <w:rsid w:val="007D0283"/>
    <w:rsid w:val="007D06E0"/>
    <w:rsid w:val="007D0A97"/>
    <w:rsid w:val="007D0D30"/>
    <w:rsid w:val="007D0F13"/>
    <w:rsid w:val="007D1433"/>
    <w:rsid w:val="007D2232"/>
    <w:rsid w:val="007D254A"/>
    <w:rsid w:val="007D25C7"/>
    <w:rsid w:val="007D28EE"/>
    <w:rsid w:val="007D2E41"/>
    <w:rsid w:val="007D30AC"/>
    <w:rsid w:val="007D3294"/>
    <w:rsid w:val="007D368D"/>
    <w:rsid w:val="007D3F41"/>
    <w:rsid w:val="007D3F87"/>
    <w:rsid w:val="007D3FD1"/>
    <w:rsid w:val="007D42C5"/>
    <w:rsid w:val="007D43DC"/>
    <w:rsid w:val="007D4A66"/>
    <w:rsid w:val="007D4A76"/>
    <w:rsid w:val="007D547E"/>
    <w:rsid w:val="007D5529"/>
    <w:rsid w:val="007D5A07"/>
    <w:rsid w:val="007D5B0A"/>
    <w:rsid w:val="007D6566"/>
    <w:rsid w:val="007D6A59"/>
    <w:rsid w:val="007D6B34"/>
    <w:rsid w:val="007D7B62"/>
    <w:rsid w:val="007D7C99"/>
    <w:rsid w:val="007D7EA1"/>
    <w:rsid w:val="007D7F15"/>
    <w:rsid w:val="007D7FE3"/>
    <w:rsid w:val="007E00A9"/>
    <w:rsid w:val="007E0566"/>
    <w:rsid w:val="007E082C"/>
    <w:rsid w:val="007E0CAB"/>
    <w:rsid w:val="007E0D97"/>
    <w:rsid w:val="007E0E1E"/>
    <w:rsid w:val="007E0FF1"/>
    <w:rsid w:val="007E11E6"/>
    <w:rsid w:val="007E159C"/>
    <w:rsid w:val="007E17FA"/>
    <w:rsid w:val="007E18E6"/>
    <w:rsid w:val="007E194C"/>
    <w:rsid w:val="007E1AAC"/>
    <w:rsid w:val="007E1F10"/>
    <w:rsid w:val="007E2349"/>
    <w:rsid w:val="007E25C8"/>
    <w:rsid w:val="007E25E7"/>
    <w:rsid w:val="007E2816"/>
    <w:rsid w:val="007E2AD9"/>
    <w:rsid w:val="007E2BED"/>
    <w:rsid w:val="007E2CDD"/>
    <w:rsid w:val="007E2E45"/>
    <w:rsid w:val="007E3171"/>
    <w:rsid w:val="007E3ED9"/>
    <w:rsid w:val="007E3EF3"/>
    <w:rsid w:val="007E40A9"/>
    <w:rsid w:val="007E4228"/>
    <w:rsid w:val="007E4DC6"/>
    <w:rsid w:val="007E540C"/>
    <w:rsid w:val="007E5D18"/>
    <w:rsid w:val="007E5FCC"/>
    <w:rsid w:val="007E60E5"/>
    <w:rsid w:val="007E61C3"/>
    <w:rsid w:val="007E62D1"/>
    <w:rsid w:val="007E691F"/>
    <w:rsid w:val="007E6A14"/>
    <w:rsid w:val="007E6BFC"/>
    <w:rsid w:val="007E6C64"/>
    <w:rsid w:val="007E6EDD"/>
    <w:rsid w:val="007E71CA"/>
    <w:rsid w:val="007E72B7"/>
    <w:rsid w:val="007E7ACF"/>
    <w:rsid w:val="007E7AE1"/>
    <w:rsid w:val="007E7D76"/>
    <w:rsid w:val="007E7E6D"/>
    <w:rsid w:val="007F03D5"/>
    <w:rsid w:val="007F077B"/>
    <w:rsid w:val="007F0F46"/>
    <w:rsid w:val="007F151F"/>
    <w:rsid w:val="007F2022"/>
    <w:rsid w:val="007F20BF"/>
    <w:rsid w:val="007F2535"/>
    <w:rsid w:val="007F2588"/>
    <w:rsid w:val="007F29B1"/>
    <w:rsid w:val="007F2B18"/>
    <w:rsid w:val="007F2B60"/>
    <w:rsid w:val="007F2DC6"/>
    <w:rsid w:val="007F304F"/>
    <w:rsid w:val="007F3121"/>
    <w:rsid w:val="007F328B"/>
    <w:rsid w:val="007F3901"/>
    <w:rsid w:val="007F453A"/>
    <w:rsid w:val="007F4702"/>
    <w:rsid w:val="007F47B6"/>
    <w:rsid w:val="007F4881"/>
    <w:rsid w:val="007F4903"/>
    <w:rsid w:val="007F4B32"/>
    <w:rsid w:val="007F4F3E"/>
    <w:rsid w:val="007F5191"/>
    <w:rsid w:val="007F5F9B"/>
    <w:rsid w:val="007F600C"/>
    <w:rsid w:val="007F62E1"/>
    <w:rsid w:val="007F6610"/>
    <w:rsid w:val="007F6BF0"/>
    <w:rsid w:val="007F6E49"/>
    <w:rsid w:val="007F7167"/>
    <w:rsid w:val="007F718C"/>
    <w:rsid w:val="007F754C"/>
    <w:rsid w:val="007F778B"/>
    <w:rsid w:val="007F779F"/>
    <w:rsid w:val="007F7A37"/>
    <w:rsid w:val="008000B9"/>
    <w:rsid w:val="00800340"/>
    <w:rsid w:val="0080036C"/>
    <w:rsid w:val="00800530"/>
    <w:rsid w:val="00800607"/>
    <w:rsid w:val="00800616"/>
    <w:rsid w:val="008006D7"/>
    <w:rsid w:val="00800B5B"/>
    <w:rsid w:val="00800BC6"/>
    <w:rsid w:val="00800CB4"/>
    <w:rsid w:val="00801351"/>
    <w:rsid w:val="008017D8"/>
    <w:rsid w:val="0080184F"/>
    <w:rsid w:val="00801FA7"/>
    <w:rsid w:val="0080247F"/>
    <w:rsid w:val="0080262A"/>
    <w:rsid w:val="00802806"/>
    <w:rsid w:val="00802957"/>
    <w:rsid w:val="00802A5A"/>
    <w:rsid w:val="00802AEC"/>
    <w:rsid w:val="00802F4E"/>
    <w:rsid w:val="00803376"/>
    <w:rsid w:val="008037A8"/>
    <w:rsid w:val="00803806"/>
    <w:rsid w:val="00804303"/>
    <w:rsid w:val="00804400"/>
    <w:rsid w:val="00804BBE"/>
    <w:rsid w:val="00805540"/>
    <w:rsid w:val="008062FC"/>
    <w:rsid w:val="00806431"/>
    <w:rsid w:val="00806736"/>
    <w:rsid w:val="00806829"/>
    <w:rsid w:val="00806A62"/>
    <w:rsid w:val="00806A81"/>
    <w:rsid w:val="00806B7D"/>
    <w:rsid w:val="00806DA3"/>
    <w:rsid w:val="00807AEA"/>
    <w:rsid w:val="0081039E"/>
    <w:rsid w:val="008104F0"/>
    <w:rsid w:val="00810872"/>
    <w:rsid w:val="00811235"/>
    <w:rsid w:val="008117EE"/>
    <w:rsid w:val="00811879"/>
    <w:rsid w:val="00811D1B"/>
    <w:rsid w:val="00811D22"/>
    <w:rsid w:val="008120AF"/>
    <w:rsid w:val="00812234"/>
    <w:rsid w:val="0081246D"/>
    <w:rsid w:val="00812ACC"/>
    <w:rsid w:val="00812FB9"/>
    <w:rsid w:val="00813869"/>
    <w:rsid w:val="0081395E"/>
    <w:rsid w:val="008139A1"/>
    <w:rsid w:val="008139EC"/>
    <w:rsid w:val="00813D9F"/>
    <w:rsid w:val="00813F56"/>
    <w:rsid w:val="00814150"/>
    <w:rsid w:val="0081415E"/>
    <w:rsid w:val="00814603"/>
    <w:rsid w:val="008147AF"/>
    <w:rsid w:val="0081494D"/>
    <w:rsid w:val="00814AF7"/>
    <w:rsid w:val="00815048"/>
    <w:rsid w:val="0081517C"/>
    <w:rsid w:val="008154B4"/>
    <w:rsid w:val="00816301"/>
    <w:rsid w:val="0081662A"/>
    <w:rsid w:val="0081681F"/>
    <w:rsid w:val="00816B63"/>
    <w:rsid w:val="00816B67"/>
    <w:rsid w:val="00816C6E"/>
    <w:rsid w:val="00816D43"/>
    <w:rsid w:val="00817284"/>
    <w:rsid w:val="008177E6"/>
    <w:rsid w:val="00817B15"/>
    <w:rsid w:val="00817B98"/>
    <w:rsid w:val="0082012A"/>
    <w:rsid w:val="0082057E"/>
    <w:rsid w:val="00820591"/>
    <w:rsid w:val="008206F8"/>
    <w:rsid w:val="00820E47"/>
    <w:rsid w:val="00821004"/>
    <w:rsid w:val="008210A4"/>
    <w:rsid w:val="00821D86"/>
    <w:rsid w:val="00821F3C"/>
    <w:rsid w:val="008221DD"/>
    <w:rsid w:val="008224A6"/>
    <w:rsid w:val="008225D1"/>
    <w:rsid w:val="00822813"/>
    <w:rsid w:val="00822FFB"/>
    <w:rsid w:val="00823449"/>
    <w:rsid w:val="008234DA"/>
    <w:rsid w:val="008235A1"/>
    <w:rsid w:val="0082391F"/>
    <w:rsid w:val="00823DFC"/>
    <w:rsid w:val="0082461E"/>
    <w:rsid w:val="00824623"/>
    <w:rsid w:val="0082485A"/>
    <w:rsid w:val="00824962"/>
    <w:rsid w:val="00824B24"/>
    <w:rsid w:val="00824E3C"/>
    <w:rsid w:val="00824EC2"/>
    <w:rsid w:val="008254B9"/>
    <w:rsid w:val="00825800"/>
    <w:rsid w:val="0082634D"/>
    <w:rsid w:val="00826525"/>
    <w:rsid w:val="00826594"/>
    <w:rsid w:val="00826C03"/>
    <w:rsid w:val="00826C36"/>
    <w:rsid w:val="00826C60"/>
    <w:rsid w:val="0082708F"/>
    <w:rsid w:val="008303B9"/>
    <w:rsid w:val="00830668"/>
    <w:rsid w:val="008309CC"/>
    <w:rsid w:val="00830D5A"/>
    <w:rsid w:val="00830DC4"/>
    <w:rsid w:val="00830FCD"/>
    <w:rsid w:val="008316F9"/>
    <w:rsid w:val="00831902"/>
    <w:rsid w:val="00831D27"/>
    <w:rsid w:val="00832272"/>
    <w:rsid w:val="00832536"/>
    <w:rsid w:val="0083256A"/>
    <w:rsid w:val="008327AB"/>
    <w:rsid w:val="008328B9"/>
    <w:rsid w:val="00832936"/>
    <w:rsid w:val="008330E0"/>
    <w:rsid w:val="00833932"/>
    <w:rsid w:val="00833FD7"/>
    <w:rsid w:val="008343D6"/>
    <w:rsid w:val="00834CFF"/>
    <w:rsid w:val="00834D86"/>
    <w:rsid w:val="00834F35"/>
    <w:rsid w:val="00835337"/>
    <w:rsid w:val="0083579F"/>
    <w:rsid w:val="00835A8B"/>
    <w:rsid w:val="00835BC2"/>
    <w:rsid w:val="00835C59"/>
    <w:rsid w:val="00835EF8"/>
    <w:rsid w:val="008360F5"/>
    <w:rsid w:val="0083647B"/>
    <w:rsid w:val="008365B9"/>
    <w:rsid w:val="00836712"/>
    <w:rsid w:val="00836C43"/>
    <w:rsid w:val="00837045"/>
    <w:rsid w:val="0083704A"/>
    <w:rsid w:val="00837107"/>
    <w:rsid w:val="00837368"/>
    <w:rsid w:val="00837668"/>
    <w:rsid w:val="00837839"/>
    <w:rsid w:val="0083789C"/>
    <w:rsid w:val="00837920"/>
    <w:rsid w:val="00837A55"/>
    <w:rsid w:val="00837BB3"/>
    <w:rsid w:val="00837DEB"/>
    <w:rsid w:val="00840436"/>
    <w:rsid w:val="00840857"/>
    <w:rsid w:val="00840EB7"/>
    <w:rsid w:val="00841010"/>
    <w:rsid w:val="008410D4"/>
    <w:rsid w:val="00841441"/>
    <w:rsid w:val="008414BF"/>
    <w:rsid w:val="008419CB"/>
    <w:rsid w:val="00842793"/>
    <w:rsid w:val="00842A40"/>
    <w:rsid w:val="00842ABB"/>
    <w:rsid w:val="00842C45"/>
    <w:rsid w:val="00842CA8"/>
    <w:rsid w:val="008432D0"/>
    <w:rsid w:val="008434C9"/>
    <w:rsid w:val="008434E0"/>
    <w:rsid w:val="00843695"/>
    <w:rsid w:val="008438D8"/>
    <w:rsid w:val="0084459F"/>
    <w:rsid w:val="00844696"/>
    <w:rsid w:val="00844A7A"/>
    <w:rsid w:val="00844B15"/>
    <w:rsid w:val="008451B4"/>
    <w:rsid w:val="008454E1"/>
    <w:rsid w:val="008457F4"/>
    <w:rsid w:val="00845A68"/>
    <w:rsid w:val="00845B4A"/>
    <w:rsid w:val="00845D06"/>
    <w:rsid w:val="0084620E"/>
    <w:rsid w:val="00846E14"/>
    <w:rsid w:val="00847156"/>
    <w:rsid w:val="0084725B"/>
    <w:rsid w:val="00847469"/>
    <w:rsid w:val="008475F8"/>
    <w:rsid w:val="0084770A"/>
    <w:rsid w:val="008479CA"/>
    <w:rsid w:val="00847A24"/>
    <w:rsid w:val="00847B20"/>
    <w:rsid w:val="00847F52"/>
    <w:rsid w:val="00850148"/>
    <w:rsid w:val="0085031C"/>
    <w:rsid w:val="008507F1"/>
    <w:rsid w:val="008509EE"/>
    <w:rsid w:val="00850E38"/>
    <w:rsid w:val="00850E4A"/>
    <w:rsid w:val="008516C2"/>
    <w:rsid w:val="0085172A"/>
    <w:rsid w:val="008518DA"/>
    <w:rsid w:val="00852656"/>
    <w:rsid w:val="00852B54"/>
    <w:rsid w:val="00852BAE"/>
    <w:rsid w:val="00852F39"/>
    <w:rsid w:val="00853441"/>
    <w:rsid w:val="0085353E"/>
    <w:rsid w:val="00853824"/>
    <w:rsid w:val="00853AB2"/>
    <w:rsid w:val="00854206"/>
    <w:rsid w:val="008548CC"/>
    <w:rsid w:val="00854C13"/>
    <w:rsid w:val="00854C5D"/>
    <w:rsid w:val="00855348"/>
    <w:rsid w:val="00855522"/>
    <w:rsid w:val="00855662"/>
    <w:rsid w:val="0085599C"/>
    <w:rsid w:val="00855DC7"/>
    <w:rsid w:val="008560DA"/>
    <w:rsid w:val="008564BE"/>
    <w:rsid w:val="00857418"/>
    <w:rsid w:val="00857619"/>
    <w:rsid w:val="008578E5"/>
    <w:rsid w:val="00857AE9"/>
    <w:rsid w:val="008601B4"/>
    <w:rsid w:val="0086084B"/>
    <w:rsid w:val="00860C40"/>
    <w:rsid w:val="008611E7"/>
    <w:rsid w:val="008615D9"/>
    <w:rsid w:val="00861A69"/>
    <w:rsid w:val="00861CE7"/>
    <w:rsid w:val="00861E3F"/>
    <w:rsid w:val="008620A9"/>
    <w:rsid w:val="00862871"/>
    <w:rsid w:val="00862B2D"/>
    <w:rsid w:val="00862ED8"/>
    <w:rsid w:val="008630CC"/>
    <w:rsid w:val="0086322A"/>
    <w:rsid w:val="00863520"/>
    <w:rsid w:val="00863582"/>
    <w:rsid w:val="00863770"/>
    <w:rsid w:val="0086402A"/>
    <w:rsid w:val="0086483F"/>
    <w:rsid w:val="0086489B"/>
    <w:rsid w:val="008651B1"/>
    <w:rsid w:val="00865650"/>
    <w:rsid w:val="008657FB"/>
    <w:rsid w:val="00865DE8"/>
    <w:rsid w:val="00866105"/>
    <w:rsid w:val="008662C7"/>
    <w:rsid w:val="00866B9B"/>
    <w:rsid w:val="008671F5"/>
    <w:rsid w:val="008679E2"/>
    <w:rsid w:val="00867FDD"/>
    <w:rsid w:val="00870302"/>
    <w:rsid w:val="0087081D"/>
    <w:rsid w:val="0087113C"/>
    <w:rsid w:val="00871226"/>
    <w:rsid w:val="00871316"/>
    <w:rsid w:val="008713C7"/>
    <w:rsid w:val="00871436"/>
    <w:rsid w:val="00871517"/>
    <w:rsid w:val="00871FC2"/>
    <w:rsid w:val="008722F4"/>
    <w:rsid w:val="00872A9B"/>
    <w:rsid w:val="00872DC1"/>
    <w:rsid w:val="00872DF4"/>
    <w:rsid w:val="00872E96"/>
    <w:rsid w:val="00872FFA"/>
    <w:rsid w:val="00873547"/>
    <w:rsid w:val="00874ACA"/>
    <w:rsid w:val="00874B68"/>
    <w:rsid w:val="00874CF8"/>
    <w:rsid w:val="00874F47"/>
    <w:rsid w:val="00875270"/>
    <w:rsid w:val="008759D0"/>
    <w:rsid w:val="00875A83"/>
    <w:rsid w:val="00875B11"/>
    <w:rsid w:val="00875B4D"/>
    <w:rsid w:val="00875FBC"/>
    <w:rsid w:val="00876AC4"/>
    <w:rsid w:val="00876BDD"/>
    <w:rsid w:val="00876D05"/>
    <w:rsid w:val="00876F09"/>
    <w:rsid w:val="008801B6"/>
    <w:rsid w:val="0088062D"/>
    <w:rsid w:val="00880B79"/>
    <w:rsid w:val="00880D22"/>
    <w:rsid w:val="008812FF"/>
    <w:rsid w:val="00881453"/>
    <w:rsid w:val="00881525"/>
    <w:rsid w:val="008817E8"/>
    <w:rsid w:val="008818EF"/>
    <w:rsid w:val="00881A46"/>
    <w:rsid w:val="008827EE"/>
    <w:rsid w:val="00882D52"/>
    <w:rsid w:val="00882FEC"/>
    <w:rsid w:val="008835EA"/>
    <w:rsid w:val="00883A43"/>
    <w:rsid w:val="00883ADD"/>
    <w:rsid w:val="00883BDF"/>
    <w:rsid w:val="00883C7A"/>
    <w:rsid w:val="00883EEF"/>
    <w:rsid w:val="0088424D"/>
    <w:rsid w:val="00884297"/>
    <w:rsid w:val="0088455B"/>
    <w:rsid w:val="008846C0"/>
    <w:rsid w:val="0088472C"/>
    <w:rsid w:val="008848C8"/>
    <w:rsid w:val="00884961"/>
    <w:rsid w:val="00884AEF"/>
    <w:rsid w:val="00884CE2"/>
    <w:rsid w:val="00884D06"/>
    <w:rsid w:val="008850D4"/>
    <w:rsid w:val="008852F0"/>
    <w:rsid w:val="00885413"/>
    <w:rsid w:val="0088572F"/>
    <w:rsid w:val="008857B9"/>
    <w:rsid w:val="0088633B"/>
    <w:rsid w:val="008864E9"/>
    <w:rsid w:val="008865BF"/>
    <w:rsid w:val="008866C0"/>
    <w:rsid w:val="00886985"/>
    <w:rsid w:val="00886BB2"/>
    <w:rsid w:val="00886C6D"/>
    <w:rsid w:val="00886C6F"/>
    <w:rsid w:val="00886CCB"/>
    <w:rsid w:val="00886E38"/>
    <w:rsid w:val="0088781C"/>
    <w:rsid w:val="00887A74"/>
    <w:rsid w:val="0089016C"/>
    <w:rsid w:val="0089039C"/>
    <w:rsid w:val="00890502"/>
    <w:rsid w:val="00890643"/>
    <w:rsid w:val="00890954"/>
    <w:rsid w:val="00890CE2"/>
    <w:rsid w:val="00890E00"/>
    <w:rsid w:val="00890FD6"/>
    <w:rsid w:val="00891135"/>
    <w:rsid w:val="0089155C"/>
    <w:rsid w:val="00891B6C"/>
    <w:rsid w:val="00892384"/>
    <w:rsid w:val="00892702"/>
    <w:rsid w:val="00892CA7"/>
    <w:rsid w:val="00892DF1"/>
    <w:rsid w:val="00893027"/>
    <w:rsid w:val="0089369D"/>
    <w:rsid w:val="00893C14"/>
    <w:rsid w:val="00893FC2"/>
    <w:rsid w:val="00894003"/>
    <w:rsid w:val="00894235"/>
    <w:rsid w:val="00894354"/>
    <w:rsid w:val="00894861"/>
    <w:rsid w:val="00894998"/>
    <w:rsid w:val="00894AA3"/>
    <w:rsid w:val="008951B9"/>
    <w:rsid w:val="008951D1"/>
    <w:rsid w:val="008953DC"/>
    <w:rsid w:val="008957E4"/>
    <w:rsid w:val="00895A21"/>
    <w:rsid w:val="00895A67"/>
    <w:rsid w:val="00895B31"/>
    <w:rsid w:val="00895C8D"/>
    <w:rsid w:val="00895EBA"/>
    <w:rsid w:val="00895FFC"/>
    <w:rsid w:val="00896992"/>
    <w:rsid w:val="00896B30"/>
    <w:rsid w:val="00896C8D"/>
    <w:rsid w:val="00896F12"/>
    <w:rsid w:val="0089705B"/>
    <w:rsid w:val="00897383"/>
    <w:rsid w:val="0089740D"/>
    <w:rsid w:val="008974AD"/>
    <w:rsid w:val="0089750E"/>
    <w:rsid w:val="0089762A"/>
    <w:rsid w:val="00897837"/>
    <w:rsid w:val="008979AA"/>
    <w:rsid w:val="00897EB0"/>
    <w:rsid w:val="00897F12"/>
    <w:rsid w:val="008A00F9"/>
    <w:rsid w:val="008A0583"/>
    <w:rsid w:val="008A0649"/>
    <w:rsid w:val="008A09D3"/>
    <w:rsid w:val="008A0F76"/>
    <w:rsid w:val="008A17B5"/>
    <w:rsid w:val="008A18D3"/>
    <w:rsid w:val="008A1969"/>
    <w:rsid w:val="008A1D3B"/>
    <w:rsid w:val="008A255D"/>
    <w:rsid w:val="008A29A7"/>
    <w:rsid w:val="008A2C3B"/>
    <w:rsid w:val="008A2D57"/>
    <w:rsid w:val="008A302B"/>
    <w:rsid w:val="008A30EF"/>
    <w:rsid w:val="008A3451"/>
    <w:rsid w:val="008A36D9"/>
    <w:rsid w:val="008A3BE1"/>
    <w:rsid w:val="008A405B"/>
    <w:rsid w:val="008A4B0E"/>
    <w:rsid w:val="008A4E16"/>
    <w:rsid w:val="008A5CAC"/>
    <w:rsid w:val="008A5EC3"/>
    <w:rsid w:val="008A614E"/>
    <w:rsid w:val="008A628C"/>
    <w:rsid w:val="008A6842"/>
    <w:rsid w:val="008A6DA7"/>
    <w:rsid w:val="008A70C0"/>
    <w:rsid w:val="008A7323"/>
    <w:rsid w:val="008A73C3"/>
    <w:rsid w:val="008A79BE"/>
    <w:rsid w:val="008B021E"/>
    <w:rsid w:val="008B0320"/>
    <w:rsid w:val="008B043A"/>
    <w:rsid w:val="008B078E"/>
    <w:rsid w:val="008B0981"/>
    <w:rsid w:val="008B0BAB"/>
    <w:rsid w:val="008B0F35"/>
    <w:rsid w:val="008B1E35"/>
    <w:rsid w:val="008B1F88"/>
    <w:rsid w:val="008B3214"/>
    <w:rsid w:val="008B396E"/>
    <w:rsid w:val="008B3E66"/>
    <w:rsid w:val="008B3E9F"/>
    <w:rsid w:val="008B4102"/>
    <w:rsid w:val="008B473E"/>
    <w:rsid w:val="008B4964"/>
    <w:rsid w:val="008B4B48"/>
    <w:rsid w:val="008B5337"/>
    <w:rsid w:val="008B574B"/>
    <w:rsid w:val="008B57A7"/>
    <w:rsid w:val="008B5B23"/>
    <w:rsid w:val="008B617B"/>
    <w:rsid w:val="008B64BE"/>
    <w:rsid w:val="008B64F4"/>
    <w:rsid w:val="008B6556"/>
    <w:rsid w:val="008B6C81"/>
    <w:rsid w:val="008B6DF7"/>
    <w:rsid w:val="008B6E37"/>
    <w:rsid w:val="008B71DD"/>
    <w:rsid w:val="008B74CB"/>
    <w:rsid w:val="008B7889"/>
    <w:rsid w:val="008B7A52"/>
    <w:rsid w:val="008B7A53"/>
    <w:rsid w:val="008B7D31"/>
    <w:rsid w:val="008C06CC"/>
    <w:rsid w:val="008C0E32"/>
    <w:rsid w:val="008C1559"/>
    <w:rsid w:val="008C1E23"/>
    <w:rsid w:val="008C1E73"/>
    <w:rsid w:val="008C201F"/>
    <w:rsid w:val="008C266E"/>
    <w:rsid w:val="008C2C5F"/>
    <w:rsid w:val="008C2FD4"/>
    <w:rsid w:val="008C36E0"/>
    <w:rsid w:val="008C3768"/>
    <w:rsid w:val="008C3E3B"/>
    <w:rsid w:val="008C486B"/>
    <w:rsid w:val="008C489A"/>
    <w:rsid w:val="008C4A3E"/>
    <w:rsid w:val="008C4FED"/>
    <w:rsid w:val="008C503D"/>
    <w:rsid w:val="008C572A"/>
    <w:rsid w:val="008C57D1"/>
    <w:rsid w:val="008C63D5"/>
    <w:rsid w:val="008C6430"/>
    <w:rsid w:val="008C6617"/>
    <w:rsid w:val="008C6721"/>
    <w:rsid w:val="008C69BF"/>
    <w:rsid w:val="008C6C60"/>
    <w:rsid w:val="008C6F68"/>
    <w:rsid w:val="008C782A"/>
    <w:rsid w:val="008C7BC3"/>
    <w:rsid w:val="008C7DD4"/>
    <w:rsid w:val="008D005F"/>
    <w:rsid w:val="008D0766"/>
    <w:rsid w:val="008D0798"/>
    <w:rsid w:val="008D0837"/>
    <w:rsid w:val="008D0CA4"/>
    <w:rsid w:val="008D0D2E"/>
    <w:rsid w:val="008D0DDA"/>
    <w:rsid w:val="008D209B"/>
    <w:rsid w:val="008D261B"/>
    <w:rsid w:val="008D286E"/>
    <w:rsid w:val="008D28A3"/>
    <w:rsid w:val="008D2F90"/>
    <w:rsid w:val="008D3049"/>
    <w:rsid w:val="008D3230"/>
    <w:rsid w:val="008D324B"/>
    <w:rsid w:val="008D3274"/>
    <w:rsid w:val="008D3406"/>
    <w:rsid w:val="008D3594"/>
    <w:rsid w:val="008D35C2"/>
    <w:rsid w:val="008D35EC"/>
    <w:rsid w:val="008D35EE"/>
    <w:rsid w:val="008D370D"/>
    <w:rsid w:val="008D4231"/>
    <w:rsid w:val="008D434B"/>
    <w:rsid w:val="008D4AFF"/>
    <w:rsid w:val="008D540C"/>
    <w:rsid w:val="008D5B5E"/>
    <w:rsid w:val="008D5CC8"/>
    <w:rsid w:val="008D5EF6"/>
    <w:rsid w:val="008D62A4"/>
    <w:rsid w:val="008D6359"/>
    <w:rsid w:val="008D65E6"/>
    <w:rsid w:val="008D662A"/>
    <w:rsid w:val="008D695B"/>
    <w:rsid w:val="008D6E06"/>
    <w:rsid w:val="008D6F63"/>
    <w:rsid w:val="008D71AD"/>
    <w:rsid w:val="008D72FD"/>
    <w:rsid w:val="008D77C5"/>
    <w:rsid w:val="008D7A31"/>
    <w:rsid w:val="008D7B2B"/>
    <w:rsid w:val="008E004C"/>
    <w:rsid w:val="008E00E6"/>
    <w:rsid w:val="008E0432"/>
    <w:rsid w:val="008E0713"/>
    <w:rsid w:val="008E0A20"/>
    <w:rsid w:val="008E13F4"/>
    <w:rsid w:val="008E1541"/>
    <w:rsid w:val="008E166D"/>
    <w:rsid w:val="008E169C"/>
    <w:rsid w:val="008E22AB"/>
    <w:rsid w:val="008E24B3"/>
    <w:rsid w:val="008E2557"/>
    <w:rsid w:val="008E269F"/>
    <w:rsid w:val="008E2BF7"/>
    <w:rsid w:val="008E2F10"/>
    <w:rsid w:val="008E30AD"/>
    <w:rsid w:val="008E32DC"/>
    <w:rsid w:val="008E34F8"/>
    <w:rsid w:val="008E3569"/>
    <w:rsid w:val="008E369F"/>
    <w:rsid w:val="008E36F1"/>
    <w:rsid w:val="008E38B9"/>
    <w:rsid w:val="008E39B0"/>
    <w:rsid w:val="008E3B65"/>
    <w:rsid w:val="008E3F2F"/>
    <w:rsid w:val="008E4388"/>
    <w:rsid w:val="008E4565"/>
    <w:rsid w:val="008E48AF"/>
    <w:rsid w:val="008E5886"/>
    <w:rsid w:val="008E58CB"/>
    <w:rsid w:val="008E5EBA"/>
    <w:rsid w:val="008E5EC6"/>
    <w:rsid w:val="008E6267"/>
    <w:rsid w:val="008E6349"/>
    <w:rsid w:val="008E6372"/>
    <w:rsid w:val="008E66E4"/>
    <w:rsid w:val="008E69C1"/>
    <w:rsid w:val="008E6F5A"/>
    <w:rsid w:val="008E705C"/>
    <w:rsid w:val="008E706F"/>
    <w:rsid w:val="008E7107"/>
    <w:rsid w:val="008E72FA"/>
    <w:rsid w:val="008E7356"/>
    <w:rsid w:val="008E7556"/>
    <w:rsid w:val="008E785B"/>
    <w:rsid w:val="008E7BA4"/>
    <w:rsid w:val="008E7DEE"/>
    <w:rsid w:val="008E7DFC"/>
    <w:rsid w:val="008F0241"/>
    <w:rsid w:val="008F036F"/>
    <w:rsid w:val="008F050F"/>
    <w:rsid w:val="008F0567"/>
    <w:rsid w:val="008F0959"/>
    <w:rsid w:val="008F0C5D"/>
    <w:rsid w:val="008F0F89"/>
    <w:rsid w:val="008F116C"/>
    <w:rsid w:val="008F1274"/>
    <w:rsid w:val="008F16AE"/>
    <w:rsid w:val="008F2125"/>
    <w:rsid w:val="008F22D0"/>
    <w:rsid w:val="008F22EB"/>
    <w:rsid w:val="008F239B"/>
    <w:rsid w:val="008F2BB0"/>
    <w:rsid w:val="008F2FEB"/>
    <w:rsid w:val="008F3E4B"/>
    <w:rsid w:val="008F3EA6"/>
    <w:rsid w:val="008F4475"/>
    <w:rsid w:val="008F48A6"/>
    <w:rsid w:val="008F4B46"/>
    <w:rsid w:val="008F4F0E"/>
    <w:rsid w:val="008F501A"/>
    <w:rsid w:val="008F5289"/>
    <w:rsid w:val="008F544F"/>
    <w:rsid w:val="008F5C61"/>
    <w:rsid w:val="008F6252"/>
    <w:rsid w:val="008F6A2B"/>
    <w:rsid w:val="008F6DEE"/>
    <w:rsid w:val="008F72B2"/>
    <w:rsid w:val="008F7B84"/>
    <w:rsid w:val="008F7BCF"/>
    <w:rsid w:val="008F7CA0"/>
    <w:rsid w:val="009003DF"/>
    <w:rsid w:val="009008E9"/>
    <w:rsid w:val="009009ED"/>
    <w:rsid w:val="00900AC3"/>
    <w:rsid w:val="00900C71"/>
    <w:rsid w:val="009012FF"/>
    <w:rsid w:val="00901320"/>
    <w:rsid w:val="00901911"/>
    <w:rsid w:val="00901CD5"/>
    <w:rsid w:val="00902A1A"/>
    <w:rsid w:val="00902B7B"/>
    <w:rsid w:val="0090302A"/>
    <w:rsid w:val="00903255"/>
    <w:rsid w:val="009035F4"/>
    <w:rsid w:val="00903631"/>
    <w:rsid w:val="00904C4A"/>
    <w:rsid w:val="00904D5B"/>
    <w:rsid w:val="00904F3B"/>
    <w:rsid w:val="009053B8"/>
    <w:rsid w:val="00905B8F"/>
    <w:rsid w:val="00905E8B"/>
    <w:rsid w:val="00906312"/>
    <w:rsid w:val="009063CD"/>
    <w:rsid w:val="009066B1"/>
    <w:rsid w:val="00906947"/>
    <w:rsid w:val="00906B22"/>
    <w:rsid w:val="00906B4F"/>
    <w:rsid w:val="00907219"/>
    <w:rsid w:val="0090743B"/>
    <w:rsid w:val="009079E4"/>
    <w:rsid w:val="00907BE6"/>
    <w:rsid w:val="0091072F"/>
    <w:rsid w:val="0091098F"/>
    <w:rsid w:val="00910C60"/>
    <w:rsid w:val="00910E8B"/>
    <w:rsid w:val="0091101E"/>
    <w:rsid w:val="00911631"/>
    <w:rsid w:val="009118B6"/>
    <w:rsid w:val="00911CF5"/>
    <w:rsid w:val="00911DEC"/>
    <w:rsid w:val="009120C1"/>
    <w:rsid w:val="00912126"/>
    <w:rsid w:val="009122D3"/>
    <w:rsid w:val="0091242C"/>
    <w:rsid w:val="00912486"/>
    <w:rsid w:val="0091249A"/>
    <w:rsid w:val="009128F7"/>
    <w:rsid w:val="00912D56"/>
    <w:rsid w:val="00913088"/>
    <w:rsid w:val="009133F5"/>
    <w:rsid w:val="0091378D"/>
    <w:rsid w:val="00913A24"/>
    <w:rsid w:val="00913BA3"/>
    <w:rsid w:val="00913C55"/>
    <w:rsid w:val="00913DCB"/>
    <w:rsid w:val="00914396"/>
    <w:rsid w:val="009145A6"/>
    <w:rsid w:val="0091486B"/>
    <w:rsid w:val="009148D7"/>
    <w:rsid w:val="00914CB8"/>
    <w:rsid w:val="00914E97"/>
    <w:rsid w:val="00915087"/>
    <w:rsid w:val="009154AE"/>
    <w:rsid w:val="00915876"/>
    <w:rsid w:val="00915EE0"/>
    <w:rsid w:val="0091622D"/>
    <w:rsid w:val="00916504"/>
    <w:rsid w:val="009165B2"/>
    <w:rsid w:val="00916E75"/>
    <w:rsid w:val="00916E81"/>
    <w:rsid w:val="0091794C"/>
    <w:rsid w:val="0092063E"/>
    <w:rsid w:val="009206F5"/>
    <w:rsid w:val="0092074C"/>
    <w:rsid w:val="00920A2A"/>
    <w:rsid w:val="00920C33"/>
    <w:rsid w:val="00920D8A"/>
    <w:rsid w:val="009210E0"/>
    <w:rsid w:val="009210FE"/>
    <w:rsid w:val="009215F0"/>
    <w:rsid w:val="00921D3C"/>
    <w:rsid w:val="00921F19"/>
    <w:rsid w:val="00922847"/>
    <w:rsid w:val="00922A07"/>
    <w:rsid w:val="00922E18"/>
    <w:rsid w:val="0092370F"/>
    <w:rsid w:val="00923D91"/>
    <w:rsid w:val="00923F5E"/>
    <w:rsid w:val="0092417F"/>
    <w:rsid w:val="009244B4"/>
    <w:rsid w:val="009245F5"/>
    <w:rsid w:val="00924778"/>
    <w:rsid w:val="00924C38"/>
    <w:rsid w:val="00924C63"/>
    <w:rsid w:val="00924CCD"/>
    <w:rsid w:val="00924D77"/>
    <w:rsid w:val="00924FC2"/>
    <w:rsid w:val="009256FB"/>
    <w:rsid w:val="00925BBF"/>
    <w:rsid w:val="00925D6C"/>
    <w:rsid w:val="009260E4"/>
    <w:rsid w:val="009263DE"/>
    <w:rsid w:val="0092643B"/>
    <w:rsid w:val="00926CFC"/>
    <w:rsid w:val="00926E16"/>
    <w:rsid w:val="00926E3F"/>
    <w:rsid w:val="00927761"/>
    <w:rsid w:val="00927AF4"/>
    <w:rsid w:val="00927DA8"/>
    <w:rsid w:val="00930159"/>
    <w:rsid w:val="00930756"/>
    <w:rsid w:val="0093095E"/>
    <w:rsid w:val="009309B3"/>
    <w:rsid w:val="009309E7"/>
    <w:rsid w:val="0093151F"/>
    <w:rsid w:val="0093160D"/>
    <w:rsid w:val="00931B4D"/>
    <w:rsid w:val="00931E5B"/>
    <w:rsid w:val="009327AE"/>
    <w:rsid w:val="00932812"/>
    <w:rsid w:val="00932CA7"/>
    <w:rsid w:val="009330FB"/>
    <w:rsid w:val="00933371"/>
    <w:rsid w:val="009338A6"/>
    <w:rsid w:val="00933C97"/>
    <w:rsid w:val="00933E4C"/>
    <w:rsid w:val="00933ED8"/>
    <w:rsid w:val="009341FA"/>
    <w:rsid w:val="009342F8"/>
    <w:rsid w:val="009348F2"/>
    <w:rsid w:val="00935044"/>
    <w:rsid w:val="0093539B"/>
    <w:rsid w:val="00935A39"/>
    <w:rsid w:val="00935B89"/>
    <w:rsid w:val="00935FF3"/>
    <w:rsid w:val="009360B8"/>
    <w:rsid w:val="00936796"/>
    <w:rsid w:val="00936A78"/>
    <w:rsid w:val="00936D11"/>
    <w:rsid w:val="009371D1"/>
    <w:rsid w:val="00937875"/>
    <w:rsid w:val="00937B56"/>
    <w:rsid w:val="00937DB9"/>
    <w:rsid w:val="009400B7"/>
    <w:rsid w:val="0094059B"/>
    <w:rsid w:val="009405C6"/>
    <w:rsid w:val="0094121C"/>
    <w:rsid w:val="0094131C"/>
    <w:rsid w:val="00941366"/>
    <w:rsid w:val="0094179A"/>
    <w:rsid w:val="00942054"/>
    <w:rsid w:val="00942067"/>
    <w:rsid w:val="009421B9"/>
    <w:rsid w:val="00943034"/>
    <w:rsid w:val="009430A8"/>
    <w:rsid w:val="009433BE"/>
    <w:rsid w:val="00943728"/>
    <w:rsid w:val="00943BFB"/>
    <w:rsid w:val="009446DF"/>
    <w:rsid w:val="00944B54"/>
    <w:rsid w:val="00944C54"/>
    <w:rsid w:val="00945C01"/>
    <w:rsid w:val="00945C0F"/>
    <w:rsid w:val="00946186"/>
    <w:rsid w:val="009467DA"/>
    <w:rsid w:val="00946A40"/>
    <w:rsid w:val="00946A53"/>
    <w:rsid w:val="00946D92"/>
    <w:rsid w:val="00946DBD"/>
    <w:rsid w:val="009470A3"/>
    <w:rsid w:val="00947F8C"/>
    <w:rsid w:val="0095046E"/>
    <w:rsid w:val="009506F0"/>
    <w:rsid w:val="00950D1A"/>
    <w:rsid w:val="00951435"/>
    <w:rsid w:val="00951CDB"/>
    <w:rsid w:val="00952141"/>
    <w:rsid w:val="009522F7"/>
    <w:rsid w:val="0095279D"/>
    <w:rsid w:val="00952C43"/>
    <w:rsid w:val="00952FF4"/>
    <w:rsid w:val="009531A4"/>
    <w:rsid w:val="00953883"/>
    <w:rsid w:val="00953B1A"/>
    <w:rsid w:val="00953D2C"/>
    <w:rsid w:val="0095406B"/>
    <w:rsid w:val="00954298"/>
    <w:rsid w:val="00954448"/>
    <w:rsid w:val="009545CE"/>
    <w:rsid w:val="00955456"/>
    <w:rsid w:val="00955579"/>
    <w:rsid w:val="00955893"/>
    <w:rsid w:val="0095591F"/>
    <w:rsid w:val="00955A7C"/>
    <w:rsid w:val="00955C17"/>
    <w:rsid w:val="00955C25"/>
    <w:rsid w:val="00955E2C"/>
    <w:rsid w:val="009560A1"/>
    <w:rsid w:val="0095631D"/>
    <w:rsid w:val="0095699F"/>
    <w:rsid w:val="009569F1"/>
    <w:rsid w:val="00956BC8"/>
    <w:rsid w:val="00957846"/>
    <w:rsid w:val="00957AAC"/>
    <w:rsid w:val="00957AF9"/>
    <w:rsid w:val="00957FC3"/>
    <w:rsid w:val="00960171"/>
    <w:rsid w:val="0096029C"/>
    <w:rsid w:val="00960BD7"/>
    <w:rsid w:val="00960C37"/>
    <w:rsid w:val="00961D51"/>
    <w:rsid w:val="00961D7A"/>
    <w:rsid w:val="00961E86"/>
    <w:rsid w:val="00962162"/>
    <w:rsid w:val="009626C1"/>
    <w:rsid w:val="00962D8B"/>
    <w:rsid w:val="009632CE"/>
    <w:rsid w:val="009633D7"/>
    <w:rsid w:val="0096374E"/>
    <w:rsid w:val="00963785"/>
    <w:rsid w:val="00963B01"/>
    <w:rsid w:val="00963B05"/>
    <w:rsid w:val="00963B41"/>
    <w:rsid w:val="0096401D"/>
    <w:rsid w:val="009643A5"/>
    <w:rsid w:val="009643DC"/>
    <w:rsid w:val="0096472F"/>
    <w:rsid w:val="00964AD8"/>
    <w:rsid w:val="00964CA2"/>
    <w:rsid w:val="0096531F"/>
    <w:rsid w:val="009655CF"/>
    <w:rsid w:val="00965745"/>
    <w:rsid w:val="009657C6"/>
    <w:rsid w:val="009658EC"/>
    <w:rsid w:val="00965918"/>
    <w:rsid w:val="00965ADB"/>
    <w:rsid w:val="00965DC9"/>
    <w:rsid w:val="0096699A"/>
    <w:rsid w:val="00966C4F"/>
    <w:rsid w:val="009670CA"/>
    <w:rsid w:val="009671B6"/>
    <w:rsid w:val="00967D1A"/>
    <w:rsid w:val="00967F23"/>
    <w:rsid w:val="0097017D"/>
    <w:rsid w:val="00970385"/>
    <w:rsid w:val="009704C4"/>
    <w:rsid w:val="009705D3"/>
    <w:rsid w:val="00970ADF"/>
    <w:rsid w:val="0097137D"/>
    <w:rsid w:val="0097198D"/>
    <w:rsid w:val="00971A12"/>
    <w:rsid w:val="009720CE"/>
    <w:rsid w:val="00972354"/>
    <w:rsid w:val="009725FB"/>
    <w:rsid w:val="00972621"/>
    <w:rsid w:val="00972818"/>
    <w:rsid w:val="00972F13"/>
    <w:rsid w:val="00972FDC"/>
    <w:rsid w:val="00973714"/>
    <w:rsid w:val="0097389E"/>
    <w:rsid w:val="00973911"/>
    <w:rsid w:val="00973969"/>
    <w:rsid w:val="00973EC0"/>
    <w:rsid w:val="00973F61"/>
    <w:rsid w:val="009747B7"/>
    <w:rsid w:val="0097529E"/>
    <w:rsid w:val="009754F3"/>
    <w:rsid w:val="009755F8"/>
    <w:rsid w:val="0097563D"/>
    <w:rsid w:val="00975ABE"/>
    <w:rsid w:val="00975BD5"/>
    <w:rsid w:val="00975E9A"/>
    <w:rsid w:val="009764B3"/>
    <w:rsid w:val="00976793"/>
    <w:rsid w:val="00976901"/>
    <w:rsid w:val="00976CBF"/>
    <w:rsid w:val="00976E29"/>
    <w:rsid w:val="00977312"/>
    <w:rsid w:val="00977320"/>
    <w:rsid w:val="0097772A"/>
    <w:rsid w:val="00980229"/>
    <w:rsid w:val="00980308"/>
    <w:rsid w:val="00980A14"/>
    <w:rsid w:val="00980D18"/>
    <w:rsid w:val="00980DFE"/>
    <w:rsid w:val="00980E46"/>
    <w:rsid w:val="00980FC3"/>
    <w:rsid w:val="009815F4"/>
    <w:rsid w:val="009817B7"/>
    <w:rsid w:val="00981C37"/>
    <w:rsid w:val="00981F87"/>
    <w:rsid w:val="009825FC"/>
    <w:rsid w:val="00982A09"/>
    <w:rsid w:val="00982BD3"/>
    <w:rsid w:val="00983592"/>
    <w:rsid w:val="0098389B"/>
    <w:rsid w:val="009843E0"/>
    <w:rsid w:val="00984537"/>
    <w:rsid w:val="0098484C"/>
    <w:rsid w:val="0098487C"/>
    <w:rsid w:val="009849E2"/>
    <w:rsid w:val="00984B6A"/>
    <w:rsid w:val="00985148"/>
    <w:rsid w:val="009853DE"/>
    <w:rsid w:val="009858D5"/>
    <w:rsid w:val="00985E91"/>
    <w:rsid w:val="009861A1"/>
    <w:rsid w:val="00986387"/>
    <w:rsid w:val="009864AC"/>
    <w:rsid w:val="009865CF"/>
    <w:rsid w:val="00986DF7"/>
    <w:rsid w:val="00986EF5"/>
    <w:rsid w:val="009871EB"/>
    <w:rsid w:val="00987725"/>
    <w:rsid w:val="00987764"/>
    <w:rsid w:val="009877EE"/>
    <w:rsid w:val="009904D6"/>
    <w:rsid w:val="00990F71"/>
    <w:rsid w:val="00990F79"/>
    <w:rsid w:val="0099104B"/>
    <w:rsid w:val="00991950"/>
    <w:rsid w:val="009919DF"/>
    <w:rsid w:val="00991D85"/>
    <w:rsid w:val="00991E77"/>
    <w:rsid w:val="00991FD4"/>
    <w:rsid w:val="00992324"/>
    <w:rsid w:val="009927D0"/>
    <w:rsid w:val="00992AED"/>
    <w:rsid w:val="00992CBD"/>
    <w:rsid w:val="00992D63"/>
    <w:rsid w:val="00993527"/>
    <w:rsid w:val="00993CA7"/>
    <w:rsid w:val="00993D13"/>
    <w:rsid w:val="00993E38"/>
    <w:rsid w:val="00993F3C"/>
    <w:rsid w:val="00993FA2"/>
    <w:rsid w:val="0099420C"/>
    <w:rsid w:val="00994593"/>
    <w:rsid w:val="009946DE"/>
    <w:rsid w:val="00994F04"/>
    <w:rsid w:val="00994F1D"/>
    <w:rsid w:val="00995211"/>
    <w:rsid w:val="00995384"/>
    <w:rsid w:val="009956ED"/>
    <w:rsid w:val="009956FD"/>
    <w:rsid w:val="00995A66"/>
    <w:rsid w:val="00995AEB"/>
    <w:rsid w:val="00995DA0"/>
    <w:rsid w:val="00995FC3"/>
    <w:rsid w:val="00996606"/>
    <w:rsid w:val="0099682E"/>
    <w:rsid w:val="0099693D"/>
    <w:rsid w:val="009969F8"/>
    <w:rsid w:val="00996A54"/>
    <w:rsid w:val="00996ECD"/>
    <w:rsid w:val="00997161"/>
    <w:rsid w:val="009974BD"/>
    <w:rsid w:val="00997875"/>
    <w:rsid w:val="009A0353"/>
    <w:rsid w:val="009A046F"/>
    <w:rsid w:val="009A05F9"/>
    <w:rsid w:val="009A06CF"/>
    <w:rsid w:val="009A0BDC"/>
    <w:rsid w:val="009A1423"/>
    <w:rsid w:val="009A1A2C"/>
    <w:rsid w:val="009A1D48"/>
    <w:rsid w:val="009A1D8E"/>
    <w:rsid w:val="009A1E31"/>
    <w:rsid w:val="009A1E69"/>
    <w:rsid w:val="009A1E9D"/>
    <w:rsid w:val="009A205F"/>
    <w:rsid w:val="009A21C6"/>
    <w:rsid w:val="009A2730"/>
    <w:rsid w:val="009A28CB"/>
    <w:rsid w:val="009A2A79"/>
    <w:rsid w:val="009A2AA4"/>
    <w:rsid w:val="009A34B8"/>
    <w:rsid w:val="009A3647"/>
    <w:rsid w:val="009A3970"/>
    <w:rsid w:val="009A3A66"/>
    <w:rsid w:val="009A4673"/>
    <w:rsid w:val="009A46C3"/>
    <w:rsid w:val="009A4DD3"/>
    <w:rsid w:val="009A5175"/>
    <w:rsid w:val="009A521E"/>
    <w:rsid w:val="009A536C"/>
    <w:rsid w:val="009A5898"/>
    <w:rsid w:val="009A5C70"/>
    <w:rsid w:val="009A5D2E"/>
    <w:rsid w:val="009A6081"/>
    <w:rsid w:val="009A632C"/>
    <w:rsid w:val="009A6390"/>
    <w:rsid w:val="009A69EB"/>
    <w:rsid w:val="009A6CC3"/>
    <w:rsid w:val="009A6E80"/>
    <w:rsid w:val="009A6F13"/>
    <w:rsid w:val="009A7401"/>
    <w:rsid w:val="009A7D17"/>
    <w:rsid w:val="009A7D88"/>
    <w:rsid w:val="009A7E0D"/>
    <w:rsid w:val="009B016D"/>
    <w:rsid w:val="009B083F"/>
    <w:rsid w:val="009B0B74"/>
    <w:rsid w:val="009B0BA1"/>
    <w:rsid w:val="009B1050"/>
    <w:rsid w:val="009B14EC"/>
    <w:rsid w:val="009B19F8"/>
    <w:rsid w:val="009B209D"/>
    <w:rsid w:val="009B286F"/>
    <w:rsid w:val="009B2912"/>
    <w:rsid w:val="009B2C7F"/>
    <w:rsid w:val="009B2DCF"/>
    <w:rsid w:val="009B33F5"/>
    <w:rsid w:val="009B3696"/>
    <w:rsid w:val="009B3814"/>
    <w:rsid w:val="009B3CC1"/>
    <w:rsid w:val="009B430D"/>
    <w:rsid w:val="009B4D14"/>
    <w:rsid w:val="009B4F41"/>
    <w:rsid w:val="009B523F"/>
    <w:rsid w:val="009B52E7"/>
    <w:rsid w:val="009B52FC"/>
    <w:rsid w:val="009B59EB"/>
    <w:rsid w:val="009B5C9D"/>
    <w:rsid w:val="009B60A1"/>
    <w:rsid w:val="009B621A"/>
    <w:rsid w:val="009B62DB"/>
    <w:rsid w:val="009B6754"/>
    <w:rsid w:val="009B6AC9"/>
    <w:rsid w:val="009B6FD0"/>
    <w:rsid w:val="009B76A2"/>
    <w:rsid w:val="009B7765"/>
    <w:rsid w:val="009B784B"/>
    <w:rsid w:val="009C0920"/>
    <w:rsid w:val="009C0A62"/>
    <w:rsid w:val="009C0EB6"/>
    <w:rsid w:val="009C1192"/>
    <w:rsid w:val="009C15CE"/>
    <w:rsid w:val="009C1795"/>
    <w:rsid w:val="009C1AC0"/>
    <w:rsid w:val="009C1B24"/>
    <w:rsid w:val="009C22E6"/>
    <w:rsid w:val="009C2327"/>
    <w:rsid w:val="009C2CF4"/>
    <w:rsid w:val="009C30A4"/>
    <w:rsid w:val="009C3146"/>
    <w:rsid w:val="009C35A2"/>
    <w:rsid w:val="009C37B4"/>
    <w:rsid w:val="009C3C50"/>
    <w:rsid w:val="009C3E2F"/>
    <w:rsid w:val="009C4226"/>
    <w:rsid w:val="009C42F9"/>
    <w:rsid w:val="009C48B5"/>
    <w:rsid w:val="009C4C3A"/>
    <w:rsid w:val="009C4E87"/>
    <w:rsid w:val="009C508F"/>
    <w:rsid w:val="009C5176"/>
    <w:rsid w:val="009C5630"/>
    <w:rsid w:val="009C5870"/>
    <w:rsid w:val="009C58AB"/>
    <w:rsid w:val="009C6287"/>
    <w:rsid w:val="009C639B"/>
    <w:rsid w:val="009C67BE"/>
    <w:rsid w:val="009C6FE8"/>
    <w:rsid w:val="009C768F"/>
    <w:rsid w:val="009C7723"/>
    <w:rsid w:val="009C7D60"/>
    <w:rsid w:val="009D01AC"/>
    <w:rsid w:val="009D0382"/>
    <w:rsid w:val="009D080C"/>
    <w:rsid w:val="009D0A92"/>
    <w:rsid w:val="009D0AFB"/>
    <w:rsid w:val="009D0E8D"/>
    <w:rsid w:val="009D1540"/>
    <w:rsid w:val="009D17D1"/>
    <w:rsid w:val="009D1DFF"/>
    <w:rsid w:val="009D2B23"/>
    <w:rsid w:val="009D2D57"/>
    <w:rsid w:val="009D2E60"/>
    <w:rsid w:val="009D3115"/>
    <w:rsid w:val="009D3160"/>
    <w:rsid w:val="009D3237"/>
    <w:rsid w:val="009D3780"/>
    <w:rsid w:val="009D39C8"/>
    <w:rsid w:val="009D3D82"/>
    <w:rsid w:val="009D4055"/>
    <w:rsid w:val="009D478C"/>
    <w:rsid w:val="009D4BF5"/>
    <w:rsid w:val="009D4D47"/>
    <w:rsid w:val="009D51CF"/>
    <w:rsid w:val="009D51DE"/>
    <w:rsid w:val="009D52F5"/>
    <w:rsid w:val="009D5352"/>
    <w:rsid w:val="009D648F"/>
    <w:rsid w:val="009D6645"/>
    <w:rsid w:val="009D673F"/>
    <w:rsid w:val="009D6E4C"/>
    <w:rsid w:val="009D72BA"/>
    <w:rsid w:val="009D7614"/>
    <w:rsid w:val="009D7789"/>
    <w:rsid w:val="009D781B"/>
    <w:rsid w:val="009D792B"/>
    <w:rsid w:val="009E0071"/>
    <w:rsid w:val="009E07E5"/>
    <w:rsid w:val="009E0D49"/>
    <w:rsid w:val="009E0E95"/>
    <w:rsid w:val="009E14C1"/>
    <w:rsid w:val="009E177C"/>
    <w:rsid w:val="009E21B2"/>
    <w:rsid w:val="009E2331"/>
    <w:rsid w:val="009E2B3F"/>
    <w:rsid w:val="009E2DFE"/>
    <w:rsid w:val="009E2EBF"/>
    <w:rsid w:val="009E3223"/>
    <w:rsid w:val="009E3726"/>
    <w:rsid w:val="009E3E63"/>
    <w:rsid w:val="009E3F0E"/>
    <w:rsid w:val="009E4196"/>
    <w:rsid w:val="009E42F2"/>
    <w:rsid w:val="009E495F"/>
    <w:rsid w:val="009E4C84"/>
    <w:rsid w:val="009E4DBB"/>
    <w:rsid w:val="009E5064"/>
    <w:rsid w:val="009E508A"/>
    <w:rsid w:val="009E5260"/>
    <w:rsid w:val="009E5370"/>
    <w:rsid w:val="009E53D2"/>
    <w:rsid w:val="009E5943"/>
    <w:rsid w:val="009E5E72"/>
    <w:rsid w:val="009E5ECC"/>
    <w:rsid w:val="009E61D7"/>
    <w:rsid w:val="009E622A"/>
    <w:rsid w:val="009E65CD"/>
    <w:rsid w:val="009E66A8"/>
    <w:rsid w:val="009E6938"/>
    <w:rsid w:val="009E6A66"/>
    <w:rsid w:val="009E6BC5"/>
    <w:rsid w:val="009E6E6C"/>
    <w:rsid w:val="009E728D"/>
    <w:rsid w:val="009E736D"/>
    <w:rsid w:val="009E74CF"/>
    <w:rsid w:val="009E7862"/>
    <w:rsid w:val="009E7A42"/>
    <w:rsid w:val="009E7FCE"/>
    <w:rsid w:val="009F0AAC"/>
    <w:rsid w:val="009F0D94"/>
    <w:rsid w:val="009F0E2E"/>
    <w:rsid w:val="009F0E98"/>
    <w:rsid w:val="009F118F"/>
    <w:rsid w:val="009F15B8"/>
    <w:rsid w:val="009F1E8E"/>
    <w:rsid w:val="009F1ED1"/>
    <w:rsid w:val="009F21B0"/>
    <w:rsid w:val="009F27C3"/>
    <w:rsid w:val="009F2969"/>
    <w:rsid w:val="009F2BFA"/>
    <w:rsid w:val="009F2F51"/>
    <w:rsid w:val="009F33A4"/>
    <w:rsid w:val="009F3C87"/>
    <w:rsid w:val="009F3D13"/>
    <w:rsid w:val="009F423C"/>
    <w:rsid w:val="009F43C2"/>
    <w:rsid w:val="009F4598"/>
    <w:rsid w:val="009F4925"/>
    <w:rsid w:val="009F4BB5"/>
    <w:rsid w:val="009F4C85"/>
    <w:rsid w:val="009F5234"/>
    <w:rsid w:val="009F556F"/>
    <w:rsid w:val="009F575A"/>
    <w:rsid w:val="009F589F"/>
    <w:rsid w:val="009F5943"/>
    <w:rsid w:val="009F64E9"/>
    <w:rsid w:val="009F6532"/>
    <w:rsid w:val="009F680E"/>
    <w:rsid w:val="009F6936"/>
    <w:rsid w:val="009F696B"/>
    <w:rsid w:val="009F6DC8"/>
    <w:rsid w:val="009F707E"/>
    <w:rsid w:val="009F7110"/>
    <w:rsid w:val="009F7666"/>
    <w:rsid w:val="009F7E91"/>
    <w:rsid w:val="00A00125"/>
    <w:rsid w:val="00A00265"/>
    <w:rsid w:val="00A00278"/>
    <w:rsid w:val="00A00413"/>
    <w:rsid w:val="00A00DCB"/>
    <w:rsid w:val="00A01402"/>
    <w:rsid w:val="00A014C7"/>
    <w:rsid w:val="00A015B1"/>
    <w:rsid w:val="00A01618"/>
    <w:rsid w:val="00A019C2"/>
    <w:rsid w:val="00A01BCB"/>
    <w:rsid w:val="00A01F5F"/>
    <w:rsid w:val="00A0202B"/>
    <w:rsid w:val="00A0227F"/>
    <w:rsid w:val="00A02630"/>
    <w:rsid w:val="00A028D9"/>
    <w:rsid w:val="00A02E27"/>
    <w:rsid w:val="00A02E63"/>
    <w:rsid w:val="00A03F8A"/>
    <w:rsid w:val="00A03F94"/>
    <w:rsid w:val="00A043E6"/>
    <w:rsid w:val="00A047F2"/>
    <w:rsid w:val="00A0480F"/>
    <w:rsid w:val="00A04BC2"/>
    <w:rsid w:val="00A04C93"/>
    <w:rsid w:val="00A0503C"/>
    <w:rsid w:val="00A051A6"/>
    <w:rsid w:val="00A05306"/>
    <w:rsid w:val="00A05864"/>
    <w:rsid w:val="00A058E2"/>
    <w:rsid w:val="00A07449"/>
    <w:rsid w:val="00A07470"/>
    <w:rsid w:val="00A07BD6"/>
    <w:rsid w:val="00A07E23"/>
    <w:rsid w:val="00A07E75"/>
    <w:rsid w:val="00A10746"/>
    <w:rsid w:val="00A1089B"/>
    <w:rsid w:val="00A11002"/>
    <w:rsid w:val="00A11CC2"/>
    <w:rsid w:val="00A11FD9"/>
    <w:rsid w:val="00A123AA"/>
    <w:rsid w:val="00A1258A"/>
    <w:rsid w:val="00A12CCC"/>
    <w:rsid w:val="00A12CE3"/>
    <w:rsid w:val="00A12D62"/>
    <w:rsid w:val="00A12E50"/>
    <w:rsid w:val="00A12F0B"/>
    <w:rsid w:val="00A131E9"/>
    <w:rsid w:val="00A13215"/>
    <w:rsid w:val="00A13444"/>
    <w:rsid w:val="00A13868"/>
    <w:rsid w:val="00A14C1F"/>
    <w:rsid w:val="00A14D96"/>
    <w:rsid w:val="00A14DF7"/>
    <w:rsid w:val="00A14FC3"/>
    <w:rsid w:val="00A1543B"/>
    <w:rsid w:val="00A15626"/>
    <w:rsid w:val="00A157B0"/>
    <w:rsid w:val="00A15C65"/>
    <w:rsid w:val="00A15FD1"/>
    <w:rsid w:val="00A1640A"/>
    <w:rsid w:val="00A169AF"/>
    <w:rsid w:val="00A16C50"/>
    <w:rsid w:val="00A16CEB"/>
    <w:rsid w:val="00A17100"/>
    <w:rsid w:val="00A172AF"/>
    <w:rsid w:val="00A174A1"/>
    <w:rsid w:val="00A1786E"/>
    <w:rsid w:val="00A20613"/>
    <w:rsid w:val="00A2078D"/>
    <w:rsid w:val="00A20ACF"/>
    <w:rsid w:val="00A20AE7"/>
    <w:rsid w:val="00A20B39"/>
    <w:rsid w:val="00A20D7D"/>
    <w:rsid w:val="00A211EC"/>
    <w:rsid w:val="00A21485"/>
    <w:rsid w:val="00A21716"/>
    <w:rsid w:val="00A219C2"/>
    <w:rsid w:val="00A21B70"/>
    <w:rsid w:val="00A2249A"/>
    <w:rsid w:val="00A228C7"/>
    <w:rsid w:val="00A23222"/>
    <w:rsid w:val="00A2362A"/>
    <w:rsid w:val="00A2363E"/>
    <w:rsid w:val="00A23C74"/>
    <w:rsid w:val="00A23CA7"/>
    <w:rsid w:val="00A23CF6"/>
    <w:rsid w:val="00A23F0B"/>
    <w:rsid w:val="00A254A6"/>
    <w:rsid w:val="00A25618"/>
    <w:rsid w:val="00A2583B"/>
    <w:rsid w:val="00A26666"/>
    <w:rsid w:val="00A26865"/>
    <w:rsid w:val="00A2692E"/>
    <w:rsid w:val="00A26B45"/>
    <w:rsid w:val="00A27298"/>
    <w:rsid w:val="00A272B3"/>
    <w:rsid w:val="00A273B7"/>
    <w:rsid w:val="00A27CEF"/>
    <w:rsid w:val="00A30439"/>
    <w:rsid w:val="00A308F8"/>
    <w:rsid w:val="00A30973"/>
    <w:rsid w:val="00A30AAC"/>
    <w:rsid w:val="00A30DEB"/>
    <w:rsid w:val="00A31386"/>
    <w:rsid w:val="00A31DEE"/>
    <w:rsid w:val="00A320DC"/>
    <w:rsid w:val="00A32479"/>
    <w:rsid w:val="00A325E9"/>
    <w:rsid w:val="00A32DAA"/>
    <w:rsid w:val="00A32E5A"/>
    <w:rsid w:val="00A33009"/>
    <w:rsid w:val="00A3304E"/>
    <w:rsid w:val="00A3359B"/>
    <w:rsid w:val="00A33A58"/>
    <w:rsid w:val="00A33CDD"/>
    <w:rsid w:val="00A33D75"/>
    <w:rsid w:val="00A34078"/>
    <w:rsid w:val="00A340B0"/>
    <w:rsid w:val="00A34F35"/>
    <w:rsid w:val="00A3503E"/>
    <w:rsid w:val="00A354A1"/>
    <w:rsid w:val="00A35760"/>
    <w:rsid w:val="00A35D76"/>
    <w:rsid w:val="00A361FC"/>
    <w:rsid w:val="00A36AB4"/>
    <w:rsid w:val="00A36D4F"/>
    <w:rsid w:val="00A370AC"/>
    <w:rsid w:val="00A3737D"/>
    <w:rsid w:val="00A3746A"/>
    <w:rsid w:val="00A37597"/>
    <w:rsid w:val="00A37686"/>
    <w:rsid w:val="00A37D13"/>
    <w:rsid w:val="00A37F07"/>
    <w:rsid w:val="00A40335"/>
    <w:rsid w:val="00A404BB"/>
    <w:rsid w:val="00A405C1"/>
    <w:rsid w:val="00A40B4F"/>
    <w:rsid w:val="00A40E75"/>
    <w:rsid w:val="00A40F6B"/>
    <w:rsid w:val="00A41137"/>
    <w:rsid w:val="00A4158F"/>
    <w:rsid w:val="00A415AA"/>
    <w:rsid w:val="00A41A0F"/>
    <w:rsid w:val="00A41D30"/>
    <w:rsid w:val="00A421A5"/>
    <w:rsid w:val="00A42523"/>
    <w:rsid w:val="00A425E1"/>
    <w:rsid w:val="00A427E5"/>
    <w:rsid w:val="00A42BAC"/>
    <w:rsid w:val="00A42DD2"/>
    <w:rsid w:val="00A436DB"/>
    <w:rsid w:val="00A43EF7"/>
    <w:rsid w:val="00A44220"/>
    <w:rsid w:val="00A4444A"/>
    <w:rsid w:val="00A44E97"/>
    <w:rsid w:val="00A450F2"/>
    <w:rsid w:val="00A459B2"/>
    <w:rsid w:val="00A45C4F"/>
    <w:rsid w:val="00A45C7F"/>
    <w:rsid w:val="00A45DD8"/>
    <w:rsid w:val="00A45E7D"/>
    <w:rsid w:val="00A46161"/>
    <w:rsid w:val="00A462E4"/>
    <w:rsid w:val="00A46490"/>
    <w:rsid w:val="00A4651A"/>
    <w:rsid w:val="00A46987"/>
    <w:rsid w:val="00A46CD3"/>
    <w:rsid w:val="00A46D52"/>
    <w:rsid w:val="00A46D6B"/>
    <w:rsid w:val="00A47525"/>
    <w:rsid w:val="00A47754"/>
    <w:rsid w:val="00A5002F"/>
    <w:rsid w:val="00A504EC"/>
    <w:rsid w:val="00A50583"/>
    <w:rsid w:val="00A5073E"/>
    <w:rsid w:val="00A50A88"/>
    <w:rsid w:val="00A50E30"/>
    <w:rsid w:val="00A5116B"/>
    <w:rsid w:val="00A51369"/>
    <w:rsid w:val="00A5137C"/>
    <w:rsid w:val="00A513D0"/>
    <w:rsid w:val="00A5148E"/>
    <w:rsid w:val="00A51572"/>
    <w:rsid w:val="00A517D0"/>
    <w:rsid w:val="00A5199C"/>
    <w:rsid w:val="00A51F29"/>
    <w:rsid w:val="00A5225E"/>
    <w:rsid w:val="00A52444"/>
    <w:rsid w:val="00A525CB"/>
    <w:rsid w:val="00A528C8"/>
    <w:rsid w:val="00A53089"/>
    <w:rsid w:val="00A53B77"/>
    <w:rsid w:val="00A53BC1"/>
    <w:rsid w:val="00A53E5C"/>
    <w:rsid w:val="00A5421D"/>
    <w:rsid w:val="00A5443F"/>
    <w:rsid w:val="00A546A9"/>
    <w:rsid w:val="00A5511E"/>
    <w:rsid w:val="00A551CE"/>
    <w:rsid w:val="00A55437"/>
    <w:rsid w:val="00A55695"/>
    <w:rsid w:val="00A55941"/>
    <w:rsid w:val="00A55A6D"/>
    <w:rsid w:val="00A55DB5"/>
    <w:rsid w:val="00A5637A"/>
    <w:rsid w:val="00A5655B"/>
    <w:rsid w:val="00A5662A"/>
    <w:rsid w:val="00A56826"/>
    <w:rsid w:val="00A56951"/>
    <w:rsid w:val="00A56A9E"/>
    <w:rsid w:val="00A57005"/>
    <w:rsid w:val="00A576F3"/>
    <w:rsid w:val="00A57FE0"/>
    <w:rsid w:val="00A60921"/>
    <w:rsid w:val="00A609B3"/>
    <w:rsid w:val="00A6102E"/>
    <w:rsid w:val="00A61447"/>
    <w:rsid w:val="00A61580"/>
    <w:rsid w:val="00A61A42"/>
    <w:rsid w:val="00A61B7E"/>
    <w:rsid w:val="00A61BC7"/>
    <w:rsid w:val="00A61DC3"/>
    <w:rsid w:val="00A62004"/>
    <w:rsid w:val="00A62493"/>
    <w:rsid w:val="00A62628"/>
    <w:rsid w:val="00A62705"/>
    <w:rsid w:val="00A62975"/>
    <w:rsid w:val="00A62A0A"/>
    <w:rsid w:val="00A62CBA"/>
    <w:rsid w:val="00A62D00"/>
    <w:rsid w:val="00A63185"/>
    <w:rsid w:val="00A6331D"/>
    <w:rsid w:val="00A63A56"/>
    <w:rsid w:val="00A63AEE"/>
    <w:rsid w:val="00A63C60"/>
    <w:rsid w:val="00A6425C"/>
    <w:rsid w:val="00A6425F"/>
    <w:rsid w:val="00A642E7"/>
    <w:rsid w:val="00A645CB"/>
    <w:rsid w:val="00A64700"/>
    <w:rsid w:val="00A64FB9"/>
    <w:rsid w:val="00A64FC3"/>
    <w:rsid w:val="00A65219"/>
    <w:rsid w:val="00A65232"/>
    <w:rsid w:val="00A6592E"/>
    <w:rsid w:val="00A65C59"/>
    <w:rsid w:val="00A65DB7"/>
    <w:rsid w:val="00A65E76"/>
    <w:rsid w:val="00A662EC"/>
    <w:rsid w:val="00A6693C"/>
    <w:rsid w:val="00A66C10"/>
    <w:rsid w:val="00A66F17"/>
    <w:rsid w:val="00A66FEA"/>
    <w:rsid w:val="00A67042"/>
    <w:rsid w:val="00A67279"/>
    <w:rsid w:val="00A673F4"/>
    <w:rsid w:val="00A67828"/>
    <w:rsid w:val="00A67B42"/>
    <w:rsid w:val="00A7017C"/>
    <w:rsid w:val="00A7019E"/>
    <w:rsid w:val="00A70419"/>
    <w:rsid w:val="00A71380"/>
    <w:rsid w:val="00A71450"/>
    <w:rsid w:val="00A71725"/>
    <w:rsid w:val="00A72020"/>
    <w:rsid w:val="00A720EA"/>
    <w:rsid w:val="00A722C9"/>
    <w:rsid w:val="00A7277A"/>
    <w:rsid w:val="00A72AA5"/>
    <w:rsid w:val="00A72AEA"/>
    <w:rsid w:val="00A72B83"/>
    <w:rsid w:val="00A72D3C"/>
    <w:rsid w:val="00A73071"/>
    <w:rsid w:val="00A7333E"/>
    <w:rsid w:val="00A73372"/>
    <w:rsid w:val="00A73604"/>
    <w:rsid w:val="00A73CE9"/>
    <w:rsid w:val="00A746B6"/>
    <w:rsid w:val="00A7494E"/>
    <w:rsid w:val="00A74A33"/>
    <w:rsid w:val="00A74BFB"/>
    <w:rsid w:val="00A74FCE"/>
    <w:rsid w:val="00A75128"/>
    <w:rsid w:val="00A7535D"/>
    <w:rsid w:val="00A754D6"/>
    <w:rsid w:val="00A75602"/>
    <w:rsid w:val="00A75B3E"/>
    <w:rsid w:val="00A7671D"/>
    <w:rsid w:val="00A77074"/>
    <w:rsid w:val="00A772BD"/>
    <w:rsid w:val="00A773FD"/>
    <w:rsid w:val="00A777A9"/>
    <w:rsid w:val="00A77B01"/>
    <w:rsid w:val="00A77B20"/>
    <w:rsid w:val="00A77B5F"/>
    <w:rsid w:val="00A800D0"/>
    <w:rsid w:val="00A803C3"/>
    <w:rsid w:val="00A80915"/>
    <w:rsid w:val="00A809F1"/>
    <w:rsid w:val="00A80BA6"/>
    <w:rsid w:val="00A80D18"/>
    <w:rsid w:val="00A80F43"/>
    <w:rsid w:val="00A811A5"/>
    <w:rsid w:val="00A81343"/>
    <w:rsid w:val="00A81416"/>
    <w:rsid w:val="00A81A1F"/>
    <w:rsid w:val="00A81AF9"/>
    <w:rsid w:val="00A81E10"/>
    <w:rsid w:val="00A82375"/>
    <w:rsid w:val="00A829B4"/>
    <w:rsid w:val="00A82DFF"/>
    <w:rsid w:val="00A82F33"/>
    <w:rsid w:val="00A831E7"/>
    <w:rsid w:val="00A83A07"/>
    <w:rsid w:val="00A83B5C"/>
    <w:rsid w:val="00A840DD"/>
    <w:rsid w:val="00A8458A"/>
    <w:rsid w:val="00A8458F"/>
    <w:rsid w:val="00A84A44"/>
    <w:rsid w:val="00A84A89"/>
    <w:rsid w:val="00A84F2C"/>
    <w:rsid w:val="00A850DC"/>
    <w:rsid w:val="00A85155"/>
    <w:rsid w:val="00A85A21"/>
    <w:rsid w:val="00A85B18"/>
    <w:rsid w:val="00A86334"/>
    <w:rsid w:val="00A8657A"/>
    <w:rsid w:val="00A86A23"/>
    <w:rsid w:val="00A86C02"/>
    <w:rsid w:val="00A86D9C"/>
    <w:rsid w:val="00A86DF7"/>
    <w:rsid w:val="00A86ED2"/>
    <w:rsid w:val="00A8733D"/>
    <w:rsid w:val="00A87519"/>
    <w:rsid w:val="00A87610"/>
    <w:rsid w:val="00A87665"/>
    <w:rsid w:val="00A879C9"/>
    <w:rsid w:val="00A87AB8"/>
    <w:rsid w:val="00A87ECE"/>
    <w:rsid w:val="00A9008A"/>
    <w:rsid w:val="00A90228"/>
    <w:rsid w:val="00A90329"/>
    <w:rsid w:val="00A91AB0"/>
    <w:rsid w:val="00A91F51"/>
    <w:rsid w:val="00A92351"/>
    <w:rsid w:val="00A92360"/>
    <w:rsid w:val="00A923A1"/>
    <w:rsid w:val="00A92611"/>
    <w:rsid w:val="00A92C14"/>
    <w:rsid w:val="00A92D5C"/>
    <w:rsid w:val="00A92FA3"/>
    <w:rsid w:val="00A930FB"/>
    <w:rsid w:val="00A93404"/>
    <w:rsid w:val="00A93739"/>
    <w:rsid w:val="00A93939"/>
    <w:rsid w:val="00A93AA6"/>
    <w:rsid w:val="00A93C94"/>
    <w:rsid w:val="00A94BB7"/>
    <w:rsid w:val="00A9505E"/>
    <w:rsid w:val="00A95241"/>
    <w:rsid w:val="00A95F30"/>
    <w:rsid w:val="00A95F86"/>
    <w:rsid w:val="00A963CB"/>
    <w:rsid w:val="00A96E09"/>
    <w:rsid w:val="00A96E41"/>
    <w:rsid w:val="00A96F83"/>
    <w:rsid w:val="00A977EE"/>
    <w:rsid w:val="00A9787E"/>
    <w:rsid w:val="00A97AF0"/>
    <w:rsid w:val="00A97D2C"/>
    <w:rsid w:val="00A97F2D"/>
    <w:rsid w:val="00AA0151"/>
    <w:rsid w:val="00AA020D"/>
    <w:rsid w:val="00AA048E"/>
    <w:rsid w:val="00AA0E79"/>
    <w:rsid w:val="00AA0F23"/>
    <w:rsid w:val="00AA1418"/>
    <w:rsid w:val="00AA14C2"/>
    <w:rsid w:val="00AA164F"/>
    <w:rsid w:val="00AA1910"/>
    <w:rsid w:val="00AA1C4B"/>
    <w:rsid w:val="00AA2680"/>
    <w:rsid w:val="00AA290F"/>
    <w:rsid w:val="00AA2FC5"/>
    <w:rsid w:val="00AA2FCB"/>
    <w:rsid w:val="00AA305E"/>
    <w:rsid w:val="00AA3832"/>
    <w:rsid w:val="00AA3C15"/>
    <w:rsid w:val="00AA3C9B"/>
    <w:rsid w:val="00AA3FEB"/>
    <w:rsid w:val="00AA401F"/>
    <w:rsid w:val="00AA4167"/>
    <w:rsid w:val="00AA43E2"/>
    <w:rsid w:val="00AA43F9"/>
    <w:rsid w:val="00AA45FE"/>
    <w:rsid w:val="00AA4740"/>
    <w:rsid w:val="00AA4831"/>
    <w:rsid w:val="00AA57BE"/>
    <w:rsid w:val="00AA5ACE"/>
    <w:rsid w:val="00AA5AF4"/>
    <w:rsid w:val="00AA5BE5"/>
    <w:rsid w:val="00AA5DC9"/>
    <w:rsid w:val="00AA640C"/>
    <w:rsid w:val="00AA6DB0"/>
    <w:rsid w:val="00AA6DC4"/>
    <w:rsid w:val="00AA726C"/>
    <w:rsid w:val="00AA7295"/>
    <w:rsid w:val="00AA73AA"/>
    <w:rsid w:val="00AA73BC"/>
    <w:rsid w:val="00AA7D18"/>
    <w:rsid w:val="00AA7F57"/>
    <w:rsid w:val="00AB022F"/>
    <w:rsid w:val="00AB0395"/>
    <w:rsid w:val="00AB03DC"/>
    <w:rsid w:val="00AB0439"/>
    <w:rsid w:val="00AB052C"/>
    <w:rsid w:val="00AB0E3F"/>
    <w:rsid w:val="00AB0F79"/>
    <w:rsid w:val="00AB1542"/>
    <w:rsid w:val="00AB15AC"/>
    <w:rsid w:val="00AB18A9"/>
    <w:rsid w:val="00AB1926"/>
    <w:rsid w:val="00AB1FB8"/>
    <w:rsid w:val="00AB252B"/>
    <w:rsid w:val="00AB2754"/>
    <w:rsid w:val="00AB2AAB"/>
    <w:rsid w:val="00AB2C3B"/>
    <w:rsid w:val="00AB2C3E"/>
    <w:rsid w:val="00AB2EFE"/>
    <w:rsid w:val="00AB335E"/>
    <w:rsid w:val="00AB33DF"/>
    <w:rsid w:val="00AB3AE8"/>
    <w:rsid w:val="00AB3BC0"/>
    <w:rsid w:val="00AB3BE2"/>
    <w:rsid w:val="00AB3CC3"/>
    <w:rsid w:val="00AB478A"/>
    <w:rsid w:val="00AB4AF8"/>
    <w:rsid w:val="00AB4B5D"/>
    <w:rsid w:val="00AB55E8"/>
    <w:rsid w:val="00AB5746"/>
    <w:rsid w:val="00AB5B14"/>
    <w:rsid w:val="00AB606E"/>
    <w:rsid w:val="00AB6B34"/>
    <w:rsid w:val="00AB6EBA"/>
    <w:rsid w:val="00AB6FC1"/>
    <w:rsid w:val="00AB724A"/>
    <w:rsid w:val="00AB72F6"/>
    <w:rsid w:val="00AB72FB"/>
    <w:rsid w:val="00AB7863"/>
    <w:rsid w:val="00AB78AA"/>
    <w:rsid w:val="00AC049B"/>
    <w:rsid w:val="00AC0963"/>
    <w:rsid w:val="00AC0B2F"/>
    <w:rsid w:val="00AC0E27"/>
    <w:rsid w:val="00AC1066"/>
    <w:rsid w:val="00AC224C"/>
    <w:rsid w:val="00AC2265"/>
    <w:rsid w:val="00AC252A"/>
    <w:rsid w:val="00AC26BC"/>
    <w:rsid w:val="00AC321D"/>
    <w:rsid w:val="00AC35BA"/>
    <w:rsid w:val="00AC3636"/>
    <w:rsid w:val="00AC3C72"/>
    <w:rsid w:val="00AC3D14"/>
    <w:rsid w:val="00AC3E8F"/>
    <w:rsid w:val="00AC3F30"/>
    <w:rsid w:val="00AC4443"/>
    <w:rsid w:val="00AC4643"/>
    <w:rsid w:val="00AC4824"/>
    <w:rsid w:val="00AC4B3F"/>
    <w:rsid w:val="00AC4BF3"/>
    <w:rsid w:val="00AC517B"/>
    <w:rsid w:val="00AC5203"/>
    <w:rsid w:val="00AC535B"/>
    <w:rsid w:val="00AC5622"/>
    <w:rsid w:val="00AC5859"/>
    <w:rsid w:val="00AC68BA"/>
    <w:rsid w:val="00AC6C7D"/>
    <w:rsid w:val="00AC6CBB"/>
    <w:rsid w:val="00AC6CCC"/>
    <w:rsid w:val="00AC6F66"/>
    <w:rsid w:val="00AC7FBD"/>
    <w:rsid w:val="00AD0086"/>
    <w:rsid w:val="00AD069D"/>
    <w:rsid w:val="00AD11EC"/>
    <w:rsid w:val="00AD1988"/>
    <w:rsid w:val="00AD1A11"/>
    <w:rsid w:val="00AD1A17"/>
    <w:rsid w:val="00AD1CB5"/>
    <w:rsid w:val="00AD1FD0"/>
    <w:rsid w:val="00AD236A"/>
    <w:rsid w:val="00AD24F5"/>
    <w:rsid w:val="00AD263F"/>
    <w:rsid w:val="00AD2DED"/>
    <w:rsid w:val="00AD32D7"/>
    <w:rsid w:val="00AD338D"/>
    <w:rsid w:val="00AD36B9"/>
    <w:rsid w:val="00AD3784"/>
    <w:rsid w:val="00AD3CE1"/>
    <w:rsid w:val="00AD4004"/>
    <w:rsid w:val="00AD407E"/>
    <w:rsid w:val="00AD4324"/>
    <w:rsid w:val="00AD49D4"/>
    <w:rsid w:val="00AD506F"/>
    <w:rsid w:val="00AD5BA7"/>
    <w:rsid w:val="00AD5C8C"/>
    <w:rsid w:val="00AD5DC4"/>
    <w:rsid w:val="00AD6099"/>
    <w:rsid w:val="00AD73D6"/>
    <w:rsid w:val="00AD7423"/>
    <w:rsid w:val="00AD751B"/>
    <w:rsid w:val="00AD763E"/>
    <w:rsid w:val="00AD7705"/>
    <w:rsid w:val="00AD7741"/>
    <w:rsid w:val="00AD77BD"/>
    <w:rsid w:val="00AD7B42"/>
    <w:rsid w:val="00AD7CB0"/>
    <w:rsid w:val="00AD7E88"/>
    <w:rsid w:val="00AD7EEB"/>
    <w:rsid w:val="00AD7F66"/>
    <w:rsid w:val="00AE08BC"/>
    <w:rsid w:val="00AE0A4E"/>
    <w:rsid w:val="00AE0CC7"/>
    <w:rsid w:val="00AE0E67"/>
    <w:rsid w:val="00AE11F1"/>
    <w:rsid w:val="00AE1FC1"/>
    <w:rsid w:val="00AE26FA"/>
    <w:rsid w:val="00AE271A"/>
    <w:rsid w:val="00AE2869"/>
    <w:rsid w:val="00AE2BFD"/>
    <w:rsid w:val="00AE2C64"/>
    <w:rsid w:val="00AE2ED9"/>
    <w:rsid w:val="00AE2F4B"/>
    <w:rsid w:val="00AE3004"/>
    <w:rsid w:val="00AE31EF"/>
    <w:rsid w:val="00AE32B6"/>
    <w:rsid w:val="00AE3A9D"/>
    <w:rsid w:val="00AE3D54"/>
    <w:rsid w:val="00AE43B0"/>
    <w:rsid w:val="00AE49EF"/>
    <w:rsid w:val="00AE4AF0"/>
    <w:rsid w:val="00AE4BCE"/>
    <w:rsid w:val="00AE4C5F"/>
    <w:rsid w:val="00AE4DE7"/>
    <w:rsid w:val="00AE533D"/>
    <w:rsid w:val="00AE536F"/>
    <w:rsid w:val="00AE6187"/>
    <w:rsid w:val="00AE69F2"/>
    <w:rsid w:val="00AE6DA6"/>
    <w:rsid w:val="00AE6FB2"/>
    <w:rsid w:val="00AE7363"/>
    <w:rsid w:val="00AE7B4D"/>
    <w:rsid w:val="00AF0381"/>
    <w:rsid w:val="00AF05FA"/>
    <w:rsid w:val="00AF0831"/>
    <w:rsid w:val="00AF0987"/>
    <w:rsid w:val="00AF09F4"/>
    <w:rsid w:val="00AF0E58"/>
    <w:rsid w:val="00AF12F0"/>
    <w:rsid w:val="00AF16F5"/>
    <w:rsid w:val="00AF1943"/>
    <w:rsid w:val="00AF263C"/>
    <w:rsid w:val="00AF3200"/>
    <w:rsid w:val="00AF441D"/>
    <w:rsid w:val="00AF45D5"/>
    <w:rsid w:val="00AF4AE2"/>
    <w:rsid w:val="00AF4BF3"/>
    <w:rsid w:val="00AF5137"/>
    <w:rsid w:val="00AF5730"/>
    <w:rsid w:val="00AF5942"/>
    <w:rsid w:val="00AF599C"/>
    <w:rsid w:val="00AF5B58"/>
    <w:rsid w:val="00AF5C95"/>
    <w:rsid w:val="00AF5D55"/>
    <w:rsid w:val="00AF5D84"/>
    <w:rsid w:val="00AF5DEA"/>
    <w:rsid w:val="00AF5EA8"/>
    <w:rsid w:val="00AF6253"/>
    <w:rsid w:val="00AF63DE"/>
    <w:rsid w:val="00AF66BA"/>
    <w:rsid w:val="00AF673A"/>
    <w:rsid w:val="00AF67F1"/>
    <w:rsid w:val="00AF6BBD"/>
    <w:rsid w:val="00AF6BFF"/>
    <w:rsid w:val="00AF6C2F"/>
    <w:rsid w:val="00AF6D6F"/>
    <w:rsid w:val="00AF6F9C"/>
    <w:rsid w:val="00AF73CD"/>
    <w:rsid w:val="00B004E4"/>
    <w:rsid w:val="00B007BC"/>
    <w:rsid w:val="00B008DF"/>
    <w:rsid w:val="00B00FA1"/>
    <w:rsid w:val="00B011A4"/>
    <w:rsid w:val="00B013EF"/>
    <w:rsid w:val="00B017B2"/>
    <w:rsid w:val="00B01E90"/>
    <w:rsid w:val="00B02264"/>
    <w:rsid w:val="00B024B7"/>
    <w:rsid w:val="00B024BC"/>
    <w:rsid w:val="00B0292D"/>
    <w:rsid w:val="00B02A86"/>
    <w:rsid w:val="00B02F4D"/>
    <w:rsid w:val="00B0353C"/>
    <w:rsid w:val="00B03599"/>
    <w:rsid w:val="00B0371B"/>
    <w:rsid w:val="00B03F38"/>
    <w:rsid w:val="00B03FF9"/>
    <w:rsid w:val="00B043AF"/>
    <w:rsid w:val="00B04472"/>
    <w:rsid w:val="00B04476"/>
    <w:rsid w:val="00B04CFF"/>
    <w:rsid w:val="00B04F9C"/>
    <w:rsid w:val="00B04FB5"/>
    <w:rsid w:val="00B054A9"/>
    <w:rsid w:val="00B057C1"/>
    <w:rsid w:val="00B05DEC"/>
    <w:rsid w:val="00B06599"/>
    <w:rsid w:val="00B0704F"/>
    <w:rsid w:val="00B079D9"/>
    <w:rsid w:val="00B07A33"/>
    <w:rsid w:val="00B07E45"/>
    <w:rsid w:val="00B1024B"/>
    <w:rsid w:val="00B105FD"/>
    <w:rsid w:val="00B10777"/>
    <w:rsid w:val="00B116AC"/>
    <w:rsid w:val="00B11706"/>
    <w:rsid w:val="00B12021"/>
    <w:rsid w:val="00B1207A"/>
    <w:rsid w:val="00B12238"/>
    <w:rsid w:val="00B12601"/>
    <w:rsid w:val="00B126F3"/>
    <w:rsid w:val="00B127F5"/>
    <w:rsid w:val="00B1292A"/>
    <w:rsid w:val="00B12C33"/>
    <w:rsid w:val="00B12CF8"/>
    <w:rsid w:val="00B130D7"/>
    <w:rsid w:val="00B13595"/>
    <w:rsid w:val="00B13713"/>
    <w:rsid w:val="00B13727"/>
    <w:rsid w:val="00B139BE"/>
    <w:rsid w:val="00B13BDB"/>
    <w:rsid w:val="00B13DA7"/>
    <w:rsid w:val="00B13E8F"/>
    <w:rsid w:val="00B13F00"/>
    <w:rsid w:val="00B1528A"/>
    <w:rsid w:val="00B155EA"/>
    <w:rsid w:val="00B157D1"/>
    <w:rsid w:val="00B15F0B"/>
    <w:rsid w:val="00B16082"/>
    <w:rsid w:val="00B162E3"/>
    <w:rsid w:val="00B16601"/>
    <w:rsid w:val="00B169F5"/>
    <w:rsid w:val="00B170CD"/>
    <w:rsid w:val="00B203CE"/>
    <w:rsid w:val="00B20ECE"/>
    <w:rsid w:val="00B215AE"/>
    <w:rsid w:val="00B219EB"/>
    <w:rsid w:val="00B21A24"/>
    <w:rsid w:val="00B21AC9"/>
    <w:rsid w:val="00B21DB0"/>
    <w:rsid w:val="00B21F7B"/>
    <w:rsid w:val="00B21FA7"/>
    <w:rsid w:val="00B22122"/>
    <w:rsid w:val="00B222A2"/>
    <w:rsid w:val="00B22587"/>
    <w:rsid w:val="00B22871"/>
    <w:rsid w:val="00B22991"/>
    <w:rsid w:val="00B22EA6"/>
    <w:rsid w:val="00B23171"/>
    <w:rsid w:val="00B23B90"/>
    <w:rsid w:val="00B23D61"/>
    <w:rsid w:val="00B23E52"/>
    <w:rsid w:val="00B240F0"/>
    <w:rsid w:val="00B24207"/>
    <w:rsid w:val="00B24468"/>
    <w:rsid w:val="00B246BF"/>
    <w:rsid w:val="00B2636B"/>
    <w:rsid w:val="00B26A84"/>
    <w:rsid w:val="00B27544"/>
    <w:rsid w:val="00B2771D"/>
    <w:rsid w:val="00B27758"/>
    <w:rsid w:val="00B278A6"/>
    <w:rsid w:val="00B27C6D"/>
    <w:rsid w:val="00B27CCC"/>
    <w:rsid w:val="00B3017E"/>
    <w:rsid w:val="00B303DA"/>
    <w:rsid w:val="00B305CA"/>
    <w:rsid w:val="00B30609"/>
    <w:rsid w:val="00B30D2D"/>
    <w:rsid w:val="00B30E3B"/>
    <w:rsid w:val="00B31061"/>
    <w:rsid w:val="00B31491"/>
    <w:rsid w:val="00B3162B"/>
    <w:rsid w:val="00B319C1"/>
    <w:rsid w:val="00B31B48"/>
    <w:rsid w:val="00B31DE1"/>
    <w:rsid w:val="00B31EB8"/>
    <w:rsid w:val="00B32489"/>
    <w:rsid w:val="00B324A0"/>
    <w:rsid w:val="00B325E0"/>
    <w:rsid w:val="00B3283E"/>
    <w:rsid w:val="00B32F93"/>
    <w:rsid w:val="00B331BD"/>
    <w:rsid w:val="00B339D5"/>
    <w:rsid w:val="00B339F7"/>
    <w:rsid w:val="00B33B1E"/>
    <w:rsid w:val="00B33D4B"/>
    <w:rsid w:val="00B33D92"/>
    <w:rsid w:val="00B33F1C"/>
    <w:rsid w:val="00B33FC9"/>
    <w:rsid w:val="00B33FFA"/>
    <w:rsid w:val="00B343A3"/>
    <w:rsid w:val="00B34799"/>
    <w:rsid w:val="00B34CE9"/>
    <w:rsid w:val="00B34DFF"/>
    <w:rsid w:val="00B35802"/>
    <w:rsid w:val="00B35E6D"/>
    <w:rsid w:val="00B35EAC"/>
    <w:rsid w:val="00B35FF3"/>
    <w:rsid w:val="00B36000"/>
    <w:rsid w:val="00B36478"/>
    <w:rsid w:val="00B36615"/>
    <w:rsid w:val="00B36B7F"/>
    <w:rsid w:val="00B36D84"/>
    <w:rsid w:val="00B36E50"/>
    <w:rsid w:val="00B3754B"/>
    <w:rsid w:val="00B37640"/>
    <w:rsid w:val="00B3792C"/>
    <w:rsid w:val="00B37A6B"/>
    <w:rsid w:val="00B37C20"/>
    <w:rsid w:val="00B37C3D"/>
    <w:rsid w:val="00B40817"/>
    <w:rsid w:val="00B40C9F"/>
    <w:rsid w:val="00B40F4E"/>
    <w:rsid w:val="00B422BC"/>
    <w:rsid w:val="00B42B18"/>
    <w:rsid w:val="00B42D44"/>
    <w:rsid w:val="00B4318D"/>
    <w:rsid w:val="00B432B1"/>
    <w:rsid w:val="00B432E5"/>
    <w:rsid w:val="00B43447"/>
    <w:rsid w:val="00B4355E"/>
    <w:rsid w:val="00B437D6"/>
    <w:rsid w:val="00B44527"/>
    <w:rsid w:val="00B44926"/>
    <w:rsid w:val="00B44B00"/>
    <w:rsid w:val="00B44D19"/>
    <w:rsid w:val="00B44F2E"/>
    <w:rsid w:val="00B45041"/>
    <w:rsid w:val="00B45314"/>
    <w:rsid w:val="00B45A22"/>
    <w:rsid w:val="00B45F55"/>
    <w:rsid w:val="00B46680"/>
    <w:rsid w:val="00B46A0C"/>
    <w:rsid w:val="00B473AC"/>
    <w:rsid w:val="00B4764D"/>
    <w:rsid w:val="00B47B66"/>
    <w:rsid w:val="00B47CB4"/>
    <w:rsid w:val="00B47CD1"/>
    <w:rsid w:val="00B5015B"/>
    <w:rsid w:val="00B505EC"/>
    <w:rsid w:val="00B50652"/>
    <w:rsid w:val="00B50710"/>
    <w:rsid w:val="00B5076C"/>
    <w:rsid w:val="00B50F4A"/>
    <w:rsid w:val="00B51017"/>
    <w:rsid w:val="00B51433"/>
    <w:rsid w:val="00B51594"/>
    <w:rsid w:val="00B51613"/>
    <w:rsid w:val="00B516EE"/>
    <w:rsid w:val="00B51725"/>
    <w:rsid w:val="00B51A68"/>
    <w:rsid w:val="00B51C5F"/>
    <w:rsid w:val="00B520BF"/>
    <w:rsid w:val="00B52460"/>
    <w:rsid w:val="00B5250E"/>
    <w:rsid w:val="00B5266C"/>
    <w:rsid w:val="00B5291B"/>
    <w:rsid w:val="00B530DB"/>
    <w:rsid w:val="00B533D7"/>
    <w:rsid w:val="00B53431"/>
    <w:rsid w:val="00B5366E"/>
    <w:rsid w:val="00B5367A"/>
    <w:rsid w:val="00B5423C"/>
    <w:rsid w:val="00B545D1"/>
    <w:rsid w:val="00B54B8E"/>
    <w:rsid w:val="00B54F0C"/>
    <w:rsid w:val="00B55019"/>
    <w:rsid w:val="00B55287"/>
    <w:rsid w:val="00B55289"/>
    <w:rsid w:val="00B553BF"/>
    <w:rsid w:val="00B5667D"/>
    <w:rsid w:val="00B56C51"/>
    <w:rsid w:val="00B57108"/>
    <w:rsid w:val="00B5713F"/>
    <w:rsid w:val="00B578D7"/>
    <w:rsid w:val="00B57AA9"/>
    <w:rsid w:val="00B57AC6"/>
    <w:rsid w:val="00B601D9"/>
    <w:rsid w:val="00B60748"/>
    <w:rsid w:val="00B60B43"/>
    <w:rsid w:val="00B60D05"/>
    <w:rsid w:val="00B60FE7"/>
    <w:rsid w:val="00B6143E"/>
    <w:rsid w:val="00B61631"/>
    <w:rsid w:val="00B61A4B"/>
    <w:rsid w:val="00B61F51"/>
    <w:rsid w:val="00B61F7D"/>
    <w:rsid w:val="00B6204E"/>
    <w:rsid w:val="00B621B5"/>
    <w:rsid w:val="00B625A7"/>
    <w:rsid w:val="00B62664"/>
    <w:rsid w:val="00B62AA6"/>
    <w:rsid w:val="00B62AB3"/>
    <w:rsid w:val="00B632CC"/>
    <w:rsid w:val="00B63389"/>
    <w:rsid w:val="00B637C4"/>
    <w:rsid w:val="00B63E56"/>
    <w:rsid w:val="00B64238"/>
    <w:rsid w:val="00B64587"/>
    <w:rsid w:val="00B646E8"/>
    <w:rsid w:val="00B650A4"/>
    <w:rsid w:val="00B65430"/>
    <w:rsid w:val="00B65588"/>
    <w:rsid w:val="00B6599A"/>
    <w:rsid w:val="00B65CB7"/>
    <w:rsid w:val="00B665BE"/>
    <w:rsid w:val="00B667D5"/>
    <w:rsid w:val="00B66828"/>
    <w:rsid w:val="00B66963"/>
    <w:rsid w:val="00B66E93"/>
    <w:rsid w:val="00B677C7"/>
    <w:rsid w:val="00B67A54"/>
    <w:rsid w:val="00B67D41"/>
    <w:rsid w:val="00B70105"/>
    <w:rsid w:val="00B704E7"/>
    <w:rsid w:val="00B7060B"/>
    <w:rsid w:val="00B70A5E"/>
    <w:rsid w:val="00B70E34"/>
    <w:rsid w:val="00B70F7F"/>
    <w:rsid w:val="00B71086"/>
    <w:rsid w:val="00B71123"/>
    <w:rsid w:val="00B71176"/>
    <w:rsid w:val="00B71915"/>
    <w:rsid w:val="00B71C80"/>
    <w:rsid w:val="00B71CEC"/>
    <w:rsid w:val="00B71F48"/>
    <w:rsid w:val="00B72104"/>
    <w:rsid w:val="00B7240C"/>
    <w:rsid w:val="00B724CB"/>
    <w:rsid w:val="00B724E3"/>
    <w:rsid w:val="00B72C4A"/>
    <w:rsid w:val="00B72E2C"/>
    <w:rsid w:val="00B72FD1"/>
    <w:rsid w:val="00B73140"/>
    <w:rsid w:val="00B73217"/>
    <w:rsid w:val="00B73A60"/>
    <w:rsid w:val="00B73DE6"/>
    <w:rsid w:val="00B745B4"/>
    <w:rsid w:val="00B74A2E"/>
    <w:rsid w:val="00B74EF0"/>
    <w:rsid w:val="00B756FD"/>
    <w:rsid w:val="00B757AD"/>
    <w:rsid w:val="00B75FB7"/>
    <w:rsid w:val="00B760A3"/>
    <w:rsid w:val="00B763CC"/>
    <w:rsid w:val="00B77098"/>
    <w:rsid w:val="00B77300"/>
    <w:rsid w:val="00B7752A"/>
    <w:rsid w:val="00B7755D"/>
    <w:rsid w:val="00B775D5"/>
    <w:rsid w:val="00B77729"/>
    <w:rsid w:val="00B77A47"/>
    <w:rsid w:val="00B77CFE"/>
    <w:rsid w:val="00B801DC"/>
    <w:rsid w:val="00B80B9A"/>
    <w:rsid w:val="00B818D5"/>
    <w:rsid w:val="00B825FD"/>
    <w:rsid w:val="00B82957"/>
    <w:rsid w:val="00B82A40"/>
    <w:rsid w:val="00B82E70"/>
    <w:rsid w:val="00B8369E"/>
    <w:rsid w:val="00B83CA4"/>
    <w:rsid w:val="00B83CAA"/>
    <w:rsid w:val="00B842D0"/>
    <w:rsid w:val="00B84661"/>
    <w:rsid w:val="00B8467E"/>
    <w:rsid w:val="00B8489A"/>
    <w:rsid w:val="00B84E7D"/>
    <w:rsid w:val="00B85173"/>
    <w:rsid w:val="00B85510"/>
    <w:rsid w:val="00B8555F"/>
    <w:rsid w:val="00B85712"/>
    <w:rsid w:val="00B859D3"/>
    <w:rsid w:val="00B86150"/>
    <w:rsid w:val="00B8648C"/>
    <w:rsid w:val="00B866CD"/>
    <w:rsid w:val="00B87483"/>
    <w:rsid w:val="00B87CCD"/>
    <w:rsid w:val="00B87CD6"/>
    <w:rsid w:val="00B901DC"/>
    <w:rsid w:val="00B9048D"/>
    <w:rsid w:val="00B90EF0"/>
    <w:rsid w:val="00B911DB"/>
    <w:rsid w:val="00B911F7"/>
    <w:rsid w:val="00B916BD"/>
    <w:rsid w:val="00B9181C"/>
    <w:rsid w:val="00B91BC1"/>
    <w:rsid w:val="00B9204C"/>
    <w:rsid w:val="00B920C9"/>
    <w:rsid w:val="00B920CA"/>
    <w:rsid w:val="00B926A2"/>
    <w:rsid w:val="00B930BF"/>
    <w:rsid w:val="00B932E0"/>
    <w:rsid w:val="00B9341B"/>
    <w:rsid w:val="00B9343D"/>
    <w:rsid w:val="00B93C5B"/>
    <w:rsid w:val="00B94308"/>
    <w:rsid w:val="00B94774"/>
    <w:rsid w:val="00B948E0"/>
    <w:rsid w:val="00B955B9"/>
    <w:rsid w:val="00B9571F"/>
    <w:rsid w:val="00B9588B"/>
    <w:rsid w:val="00B95BAC"/>
    <w:rsid w:val="00B95E9D"/>
    <w:rsid w:val="00B967E6"/>
    <w:rsid w:val="00B96B18"/>
    <w:rsid w:val="00B96CEB"/>
    <w:rsid w:val="00B96D88"/>
    <w:rsid w:val="00BA02AB"/>
    <w:rsid w:val="00BA02B4"/>
    <w:rsid w:val="00BA04C3"/>
    <w:rsid w:val="00BA0D23"/>
    <w:rsid w:val="00BA0D6C"/>
    <w:rsid w:val="00BA0ED5"/>
    <w:rsid w:val="00BA1764"/>
    <w:rsid w:val="00BA1823"/>
    <w:rsid w:val="00BA1924"/>
    <w:rsid w:val="00BA1A4C"/>
    <w:rsid w:val="00BA1BAB"/>
    <w:rsid w:val="00BA1FF8"/>
    <w:rsid w:val="00BA2039"/>
    <w:rsid w:val="00BA222A"/>
    <w:rsid w:val="00BA274C"/>
    <w:rsid w:val="00BA2E86"/>
    <w:rsid w:val="00BA31A9"/>
    <w:rsid w:val="00BA337E"/>
    <w:rsid w:val="00BA3B69"/>
    <w:rsid w:val="00BA40AD"/>
    <w:rsid w:val="00BA4DB9"/>
    <w:rsid w:val="00BA4FF3"/>
    <w:rsid w:val="00BA56AF"/>
    <w:rsid w:val="00BA56BF"/>
    <w:rsid w:val="00BA5721"/>
    <w:rsid w:val="00BA5947"/>
    <w:rsid w:val="00BA5AB3"/>
    <w:rsid w:val="00BA5C8A"/>
    <w:rsid w:val="00BA6134"/>
    <w:rsid w:val="00BA61BA"/>
    <w:rsid w:val="00BA63EA"/>
    <w:rsid w:val="00BA6DBB"/>
    <w:rsid w:val="00BA6FD8"/>
    <w:rsid w:val="00BA7A03"/>
    <w:rsid w:val="00BA7B54"/>
    <w:rsid w:val="00BA7E0D"/>
    <w:rsid w:val="00BA7E67"/>
    <w:rsid w:val="00BB0156"/>
    <w:rsid w:val="00BB02CE"/>
    <w:rsid w:val="00BB03F9"/>
    <w:rsid w:val="00BB071F"/>
    <w:rsid w:val="00BB0B50"/>
    <w:rsid w:val="00BB0DD2"/>
    <w:rsid w:val="00BB1236"/>
    <w:rsid w:val="00BB1497"/>
    <w:rsid w:val="00BB1A32"/>
    <w:rsid w:val="00BB1E81"/>
    <w:rsid w:val="00BB21CA"/>
    <w:rsid w:val="00BB26E7"/>
    <w:rsid w:val="00BB2B58"/>
    <w:rsid w:val="00BB33AC"/>
    <w:rsid w:val="00BB4125"/>
    <w:rsid w:val="00BB4141"/>
    <w:rsid w:val="00BB48E9"/>
    <w:rsid w:val="00BB4B07"/>
    <w:rsid w:val="00BB4BC4"/>
    <w:rsid w:val="00BB4E5D"/>
    <w:rsid w:val="00BB4FFD"/>
    <w:rsid w:val="00BB68AB"/>
    <w:rsid w:val="00BB6C45"/>
    <w:rsid w:val="00BB6E14"/>
    <w:rsid w:val="00BB6FD0"/>
    <w:rsid w:val="00BB70A9"/>
    <w:rsid w:val="00BB71AC"/>
    <w:rsid w:val="00BB722E"/>
    <w:rsid w:val="00BB753D"/>
    <w:rsid w:val="00BB77B1"/>
    <w:rsid w:val="00BB785D"/>
    <w:rsid w:val="00BB793F"/>
    <w:rsid w:val="00BB7D9C"/>
    <w:rsid w:val="00BB7F81"/>
    <w:rsid w:val="00BB7FBC"/>
    <w:rsid w:val="00BC0129"/>
    <w:rsid w:val="00BC014B"/>
    <w:rsid w:val="00BC06A3"/>
    <w:rsid w:val="00BC06D6"/>
    <w:rsid w:val="00BC0DAA"/>
    <w:rsid w:val="00BC0E8F"/>
    <w:rsid w:val="00BC13C7"/>
    <w:rsid w:val="00BC147C"/>
    <w:rsid w:val="00BC18BC"/>
    <w:rsid w:val="00BC1A40"/>
    <w:rsid w:val="00BC2128"/>
    <w:rsid w:val="00BC2299"/>
    <w:rsid w:val="00BC2444"/>
    <w:rsid w:val="00BC25B1"/>
    <w:rsid w:val="00BC2843"/>
    <w:rsid w:val="00BC2BC0"/>
    <w:rsid w:val="00BC33BC"/>
    <w:rsid w:val="00BC352B"/>
    <w:rsid w:val="00BC3560"/>
    <w:rsid w:val="00BC3928"/>
    <w:rsid w:val="00BC4116"/>
    <w:rsid w:val="00BC45CA"/>
    <w:rsid w:val="00BC4852"/>
    <w:rsid w:val="00BC485B"/>
    <w:rsid w:val="00BC4D77"/>
    <w:rsid w:val="00BC5427"/>
    <w:rsid w:val="00BC55CF"/>
    <w:rsid w:val="00BC5600"/>
    <w:rsid w:val="00BC57DF"/>
    <w:rsid w:val="00BC588D"/>
    <w:rsid w:val="00BC5932"/>
    <w:rsid w:val="00BC5938"/>
    <w:rsid w:val="00BC6386"/>
    <w:rsid w:val="00BC6391"/>
    <w:rsid w:val="00BC67E1"/>
    <w:rsid w:val="00BC69AC"/>
    <w:rsid w:val="00BC6FD9"/>
    <w:rsid w:val="00BC7034"/>
    <w:rsid w:val="00BC71AE"/>
    <w:rsid w:val="00BC72C2"/>
    <w:rsid w:val="00BC738D"/>
    <w:rsid w:val="00BC7542"/>
    <w:rsid w:val="00BC7951"/>
    <w:rsid w:val="00BC7B17"/>
    <w:rsid w:val="00BC7F61"/>
    <w:rsid w:val="00BD00C4"/>
    <w:rsid w:val="00BD01FB"/>
    <w:rsid w:val="00BD045C"/>
    <w:rsid w:val="00BD0586"/>
    <w:rsid w:val="00BD079A"/>
    <w:rsid w:val="00BD0A30"/>
    <w:rsid w:val="00BD0BC8"/>
    <w:rsid w:val="00BD0D14"/>
    <w:rsid w:val="00BD0D1A"/>
    <w:rsid w:val="00BD12BC"/>
    <w:rsid w:val="00BD1770"/>
    <w:rsid w:val="00BD189A"/>
    <w:rsid w:val="00BD1AB3"/>
    <w:rsid w:val="00BD1C01"/>
    <w:rsid w:val="00BD1F6E"/>
    <w:rsid w:val="00BD22C2"/>
    <w:rsid w:val="00BD268A"/>
    <w:rsid w:val="00BD273D"/>
    <w:rsid w:val="00BD2796"/>
    <w:rsid w:val="00BD2D2B"/>
    <w:rsid w:val="00BD3DCB"/>
    <w:rsid w:val="00BD417B"/>
    <w:rsid w:val="00BD492F"/>
    <w:rsid w:val="00BD4FDE"/>
    <w:rsid w:val="00BD5486"/>
    <w:rsid w:val="00BD60FB"/>
    <w:rsid w:val="00BD6210"/>
    <w:rsid w:val="00BD6252"/>
    <w:rsid w:val="00BD641A"/>
    <w:rsid w:val="00BD648A"/>
    <w:rsid w:val="00BD65D5"/>
    <w:rsid w:val="00BD66AB"/>
    <w:rsid w:val="00BD6752"/>
    <w:rsid w:val="00BD68EE"/>
    <w:rsid w:val="00BD6935"/>
    <w:rsid w:val="00BD6D57"/>
    <w:rsid w:val="00BD6DE2"/>
    <w:rsid w:val="00BD75CB"/>
    <w:rsid w:val="00BE0156"/>
    <w:rsid w:val="00BE01E1"/>
    <w:rsid w:val="00BE03EE"/>
    <w:rsid w:val="00BE049C"/>
    <w:rsid w:val="00BE0509"/>
    <w:rsid w:val="00BE08D4"/>
    <w:rsid w:val="00BE0CA3"/>
    <w:rsid w:val="00BE0E15"/>
    <w:rsid w:val="00BE0E60"/>
    <w:rsid w:val="00BE12DE"/>
    <w:rsid w:val="00BE1743"/>
    <w:rsid w:val="00BE1A28"/>
    <w:rsid w:val="00BE1BE8"/>
    <w:rsid w:val="00BE1C78"/>
    <w:rsid w:val="00BE2050"/>
    <w:rsid w:val="00BE2411"/>
    <w:rsid w:val="00BE294E"/>
    <w:rsid w:val="00BE33D3"/>
    <w:rsid w:val="00BE39F0"/>
    <w:rsid w:val="00BE3CFB"/>
    <w:rsid w:val="00BE3E72"/>
    <w:rsid w:val="00BE42FC"/>
    <w:rsid w:val="00BE4466"/>
    <w:rsid w:val="00BE4555"/>
    <w:rsid w:val="00BE4950"/>
    <w:rsid w:val="00BE4DEC"/>
    <w:rsid w:val="00BE4F6D"/>
    <w:rsid w:val="00BE504C"/>
    <w:rsid w:val="00BE51B8"/>
    <w:rsid w:val="00BE54B4"/>
    <w:rsid w:val="00BE56C9"/>
    <w:rsid w:val="00BE5761"/>
    <w:rsid w:val="00BE5AEF"/>
    <w:rsid w:val="00BE5C5F"/>
    <w:rsid w:val="00BE5E08"/>
    <w:rsid w:val="00BE5F67"/>
    <w:rsid w:val="00BE60A2"/>
    <w:rsid w:val="00BE6226"/>
    <w:rsid w:val="00BE638C"/>
    <w:rsid w:val="00BE6538"/>
    <w:rsid w:val="00BE6837"/>
    <w:rsid w:val="00BE69D6"/>
    <w:rsid w:val="00BE6A3F"/>
    <w:rsid w:val="00BE6AA7"/>
    <w:rsid w:val="00BE6D27"/>
    <w:rsid w:val="00BE6E41"/>
    <w:rsid w:val="00BE736C"/>
    <w:rsid w:val="00BE7A61"/>
    <w:rsid w:val="00BF02FC"/>
    <w:rsid w:val="00BF0A1C"/>
    <w:rsid w:val="00BF0F7A"/>
    <w:rsid w:val="00BF19C9"/>
    <w:rsid w:val="00BF1E67"/>
    <w:rsid w:val="00BF1E6A"/>
    <w:rsid w:val="00BF24FB"/>
    <w:rsid w:val="00BF2FA3"/>
    <w:rsid w:val="00BF331A"/>
    <w:rsid w:val="00BF3BE1"/>
    <w:rsid w:val="00BF3FDF"/>
    <w:rsid w:val="00BF433E"/>
    <w:rsid w:val="00BF48B1"/>
    <w:rsid w:val="00BF4B09"/>
    <w:rsid w:val="00BF4C1E"/>
    <w:rsid w:val="00BF4D45"/>
    <w:rsid w:val="00BF4E6A"/>
    <w:rsid w:val="00BF51A5"/>
    <w:rsid w:val="00BF531E"/>
    <w:rsid w:val="00BF56CB"/>
    <w:rsid w:val="00BF5720"/>
    <w:rsid w:val="00BF63B3"/>
    <w:rsid w:val="00BF65AD"/>
    <w:rsid w:val="00BF65FE"/>
    <w:rsid w:val="00BF6604"/>
    <w:rsid w:val="00BF69CA"/>
    <w:rsid w:val="00BF6D2C"/>
    <w:rsid w:val="00BF6D84"/>
    <w:rsid w:val="00BF6F3A"/>
    <w:rsid w:val="00BF7305"/>
    <w:rsid w:val="00BF748E"/>
    <w:rsid w:val="00BF7544"/>
    <w:rsid w:val="00BF7A94"/>
    <w:rsid w:val="00BF7E11"/>
    <w:rsid w:val="00C003FD"/>
    <w:rsid w:val="00C004A7"/>
    <w:rsid w:val="00C00655"/>
    <w:rsid w:val="00C006EC"/>
    <w:rsid w:val="00C00936"/>
    <w:rsid w:val="00C00A79"/>
    <w:rsid w:val="00C00B30"/>
    <w:rsid w:val="00C00C09"/>
    <w:rsid w:val="00C01244"/>
    <w:rsid w:val="00C01260"/>
    <w:rsid w:val="00C0135C"/>
    <w:rsid w:val="00C01B7A"/>
    <w:rsid w:val="00C02028"/>
    <w:rsid w:val="00C0225F"/>
    <w:rsid w:val="00C02726"/>
    <w:rsid w:val="00C02748"/>
    <w:rsid w:val="00C027C3"/>
    <w:rsid w:val="00C02B35"/>
    <w:rsid w:val="00C0353D"/>
    <w:rsid w:val="00C0384E"/>
    <w:rsid w:val="00C03B79"/>
    <w:rsid w:val="00C03B8D"/>
    <w:rsid w:val="00C03C6D"/>
    <w:rsid w:val="00C04469"/>
    <w:rsid w:val="00C047B5"/>
    <w:rsid w:val="00C04A3C"/>
    <w:rsid w:val="00C04C36"/>
    <w:rsid w:val="00C04FAB"/>
    <w:rsid w:val="00C05401"/>
    <w:rsid w:val="00C05B8F"/>
    <w:rsid w:val="00C06420"/>
    <w:rsid w:val="00C06743"/>
    <w:rsid w:val="00C06BB5"/>
    <w:rsid w:val="00C06C73"/>
    <w:rsid w:val="00C0727D"/>
    <w:rsid w:val="00C0788C"/>
    <w:rsid w:val="00C079A3"/>
    <w:rsid w:val="00C07F0F"/>
    <w:rsid w:val="00C10318"/>
    <w:rsid w:val="00C10321"/>
    <w:rsid w:val="00C10355"/>
    <w:rsid w:val="00C10EDE"/>
    <w:rsid w:val="00C11021"/>
    <w:rsid w:val="00C11620"/>
    <w:rsid w:val="00C118D6"/>
    <w:rsid w:val="00C11925"/>
    <w:rsid w:val="00C11B42"/>
    <w:rsid w:val="00C121BB"/>
    <w:rsid w:val="00C121C8"/>
    <w:rsid w:val="00C12321"/>
    <w:rsid w:val="00C1264E"/>
    <w:rsid w:val="00C12A09"/>
    <w:rsid w:val="00C12B14"/>
    <w:rsid w:val="00C12DD0"/>
    <w:rsid w:val="00C12FFE"/>
    <w:rsid w:val="00C13078"/>
    <w:rsid w:val="00C143BE"/>
    <w:rsid w:val="00C14422"/>
    <w:rsid w:val="00C152F7"/>
    <w:rsid w:val="00C15495"/>
    <w:rsid w:val="00C1574A"/>
    <w:rsid w:val="00C1579E"/>
    <w:rsid w:val="00C15902"/>
    <w:rsid w:val="00C1668B"/>
    <w:rsid w:val="00C1671F"/>
    <w:rsid w:val="00C16A77"/>
    <w:rsid w:val="00C16BBD"/>
    <w:rsid w:val="00C17B24"/>
    <w:rsid w:val="00C17E16"/>
    <w:rsid w:val="00C17F30"/>
    <w:rsid w:val="00C20231"/>
    <w:rsid w:val="00C20460"/>
    <w:rsid w:val="00C209BE"/>
    <w:rsid w:val="00C20CA5"/>
    <w:rsid w:val="00C20D8B"/>
    <w:rsid w:val="00C210BA"/>
    <w:rsid w:val="00C21279"/>
    <w:rsid w:val="00C21836"/>
    <w:rsid w:val="00C21A8C"/>
    <w:rsid w:val="00C22566"/>
    <w:rsid w:val="00C22936"/>
    <w:rsid w:val="00C22B0B"/>
    <w:rsid w:val="00C22CF1"/>
    <w:rsid w:val="00C22E25"/>
    <w:rsid w:val="00C22F84"/>
    <w:rsid w:val="00C235F3"/>
    <w:rsid w:val="00C23938"/>
    <w:rsid w:val="00C239F0"/>
    <w:rsid w:val="00C23FF1"/>
    <w:rsid w:val="00C24291"/>
    <w:rsid w:val="00C24330"/>
    <w:rsid w:val="00C2438E"/>
    <w:rsid w:val="00C244F0"/>
    <w:rsid w:val="00C249F4"/>
    <w:rsid w:val="00C24DB2"/>
    <w:rsid w:val="00C24E3A"/>
    <w:rsid w:val="00C24F56"/>
    <w:rsid w:val="00C253CB"/>
    <w:rsid w:val="00C254D2"/>
    <w:rsid w:val="00C26107"/>
    <w:rsid w:val="00C26745"/>
    <w:rsid w:val="00C26B4E"/>
    <w:rsid w:val="00C26CAA"/>
    <w:rsid w:val="00C26FF5"/>
    <w:rsid w:val="00C27452"/>
    <w:rsid w:val="00C27707"/>
    <w:rsid w:val="00C279BD"/>
    <w:rsid w:val="00C302CE"/>
    <w:rsid w:val="00C306E0"/>
    <w:rsid w:val="00C3086B"/>
    <w:rsid w:val="00C308C6"/>
    <w:rsid w:val="00C309DB"/>
    <w:rsid w:val="00C30A18"/>
    <w:rsid w:val="00C31CAB"/>
    <w:rsid w:val="00C31E9B"/>
    <w:rsid w:val="00C320CA"/>
    <w:rsid w:val="00C320F8"/>
    <w:rsid w:val="00C321C8"/>
    <w:rsid w:val="00C336C7"/>
    <w:rsid w:val="00C340D9"/>
    <w:rsid w:val="00C34244"/>
    <w:rsid w:val="00C34A83"/>
    <w:rsid w:val="00C34F32"/>
    <w:rsid w:val="00C350FC"/>
    <w:rsid w:val="00C353C5"/>
    <w:rsid w:val="00C360F8"/>
    <w:rsid w:val="00C3617F"/>
    <w:rsid w:val="00C361D8"/>
    <w:rsid w:val="00C36AE5"/>
    <w:rsid w:val="00C37143"/>
    <w:rsid w:val="00C37C79"/>
    <w:rsid w:val="00C37EE9"/>
    <w:rsid w:val="00C4002F"/>
    <w:rsid w:val="00C400B4"/>
    <w:rsid w:val="00C40291"/>
    <w:rsid w:val="00C408D4"/>
    <w:rsid w:val="00C408E5"/>
    <w:rsid w:val="00C409FA"/>
    <w:rsid w:val="00C40C55"/>
    <w:rsid w:val="00C40E7D"/>
    <w:rsid w:val="00C40F42"/>
    <w:rsid w:val="00C414E1"/>
    <w:rsid w:val="00C41BBA"/>
    <w:rsid w:val="00C41D73"/>
    <w:rsid w:val="00C41DDC"/>
    <w:rsid w:val="00C42177"/>
    <w:rsid w:val="00C4251D"/>
    <w:rsid w:val="00C425F7"/>
    <w:rsid w:val="00C42623"/>
    <w:rsid w:val="00C42634"/>
    <w:rsid w:val="00C42A8B"/>
    <w:rsid w:val="00C42B6B"/>
    <w:rsid w:val="00C42EE2"/>
    <w:rsid w:val="00C432D9"/>
    <w:rsid w:val="00C43633"/>
    <w:rsid w:val="00C43636"/>
    <w:rsid w:val="00C43798"/>
    <w:rsid w:val="00C437D8"/>
    <w:rsid w:val="00C43A0F"/>
    <w:rsid w:val="00C43A25"/>
    <w:rsid w:val="00C43BD0"/>
    <w:rsid w:val="00C43E2E"/>
    <w:rsid w:val="00C44A1D"/>
    <w:rsid w:val="00C44AA1"/>
    <w:rsid w:val="00C44ADF"/>
    <w:rsid w:val="00C44C8E"/>
    <w:rsid w:val="00C451B7"/>
    <w:rsid w:val="00C451BB"/>
    <w:rsid w:val="00C4552F"/>
    <w:rsid w:val="00C45E60"/>
    <w:rsid w:val="00C461EF"/>
    <w:rsid w:val="00C46EE1"/>
    <w:rsid w:val="00C47480"/>
    <w:rsid w:val="00C47632"/>
    <w:rsid w:val="00C47A5B"/>
    <w:rsid w:val="00C501B4"/>
    <w:rsid w:val="00C5047F"/>
    <w:rsid w:val="00C50521"/>
    <w:rsid w:val="00C5054F"/>
    <w:rsid w:val="00C50756"/>
    <w:rsid w:val="00C50801"/>
    <w:rsid w:val="00C50D39"/>
    <w:rsid w:val="00C51091"/>
    <w:rsid w:val="00C512EC"/>
    <w:rsid w:val="00C5136F"/>
    <w:rsid w:val="00C51C65"/>
    <w:rsid w:val="00C521FB"/>
    <w:rsid w:val="00C52618"/>
    <w:rsid w:val="00C52828"/>
    <w:rsid w:val="00C528C8"/>
    <w:rsid w:val="00C52AFC"/>
    <w:rsid w:val="00C52F8C"/>
    <w:rsid w:val="00C5300B"/>
    <w:rsid w:val="00C533BB"/>
    <w:rsid w:val="00C5364A"/>
    <w:rsid w:val="00C5423A"/>
    <w:rsid w:val="00C5433F"/>
    <w:rsid w:val="00C5483C"/>
    <w:rsid w:val="00C5495B"/>
    <w:rsid w:val="00C55092"/>
    <w:rsid w:val="00C5549A"/>
    <w:rsid w:val="00C5594A"/>
    <w:rsid w:val="00C55ADE"/>
    <w:rsid w:val="00C561DC"/>
    <w:rsid w:val="00C561F8"/>
    <w:rsid w:val="00C562AE"/>
    <w:rsid w:val="00C5656D"/>
    <w:rsid w:val="00C565C5"/>
    <w:rsid w:val="00C565F1"/>
    <w:rsid w:val="00C56ED8"/>
    <w:rsid w:val="00C56EF6"/>
    <w:rsid w:val="00C57222"/>
    <w:rsid w:val="00C57B28"/>
    <w:rsid w:val="00C57BDC"/>
    <w:rsid w:val="00C57BE3"/>
    <w:rsid w:val="00C60028"/>
    <w:rsid w:val="00C603F7"/>
    <w:rsid w:val="00C60703"/>
    <w:rsid w:val="00C61346"/>
    <w:rsid w:val="00C613A7"/>
    <w:rsid w:val="00C61499"/>
    <w:rsid w:val="00C616F0"/>
    <w:rsid w:val="00C61D7E"/>
    <w:rsid w:val="00C61DFD"/>
    <w:rsid w:val="00C6237F"/>
    <w:rsid w:val="00C62601"/>
    <w:rsid w:val="00C6267E"/>
    <w:rsid w:val="00C6269A"/>
    <w:rsid w:val="00C626F1"/>
    <w:rsid w:val="00C6298C"/>
    <w:rsid w:val="00C62F3C"/>
    <w:rsid w:val="00C634AA"/>
    <w:rsid w:val="00C63756"/>
    <w:rsid w:val="00C63BAF"/>
    <w:rsid w:val="00C63E0D"/>
    <w:rsid w:val="00C63E65"/>
    <w:rsid w:val="00C64790"/>
    <w:rsid w:val="00C64AB0"/>
    <w:rsid w:val="00C64FE6"/>
    <w:rsid w:val="00C6536C"/>
    <w:rsid w:val="00C654EF"/>
    <w:rsid w:val="00C6568E"/>
    <w:rsid w:val="00C657D8"/>
    <w:rsid w:val="00C65C69"/>
    <w:rsid w:val="00C6603C"/>
    <w:rsid w:val="00C661B7"/>
    <w:rsid w:val="00C662E9"/>
    <w:rsid w:val="00C662F0"/>
    <w:rsid w:val="00C66308"/>
    <w:rsid w:val="00C66347"/>
    <w:rsid w:val="00C666DB"/>
    <w:rsid w:val="00C668B0"/>
    <w:rsid w:val="00C66CDB"/>
    <w:rsid w:val="00C672B4"/>
    <w:rsid w:val="00C67722"/>
    <w:rsid w:val="00C67A65"/>
    <w:rsid w:val="00C7000E"/>
    <w:rsid w:val="00C70103"/>
    <w:rsid w:val="00C70A07"/>
    <w:rsid w:val="00C70A2B"/>
    <w:rsid w:val="00C70BEC"/>
    <w:rsid w:val="00C70EC3"/>
    <w:rsid w:val="00C71504"/>
    <w:rsid w:val="00C71A1E"/>
    <w:rsid w:val="00C71FCF"/>
    <w:rsid w:val="00C72348"/>
    <w:rsid w:val="00C724D1"/>
    <w:rsid w:val="00C724DD"/>
    <w:rsid w:val="00C737F9"/>
    <w:rsid w:val="00C73A4D"/>
    <w:rsid w:val="00C73DC6"/>
    <w:rsid w:val="00C7459E"/>
    <w:rsid w:val="00C74C50"/>
    <w:rsid w:val="00C74D2B"/>
    <w:rsid w:val="00C74E2C"/>
    <w:rsid w:val="00C751EA"/>
    <w:rsid w:val="00C75284"/>
    <w:rsid w:val="00C752FE"/>
    <w:rsid w:val="00C7539E"/>
    <w:rsid w:val="00C754DB"/>
    <w:rsid w:val="00C755A2"/>
    <w:rsid w:val="00C75993"/>
    <w:rsid w:val="00C759E0"/>
    <w:rsid w:val="00C75C06"/>
    <w:rsid w:val="00C75EEC"/>
    <w:rsid w:val="00C761D3"/>
    <w:rsid w:val="00C7679E"/>
    <w:rsid w:val="00C76BA1"/>
    <w:rsid w:val="00C76F30"/>
    <w:rsid w:val="00C773BF"/>
    <w:rsid w:val="00C774FB"/>
    <w:rsid w:val="00C77711"/>
    <w:rsid w:val="00C80A26"/>
    <w:rsid w:val="00C80C8D"/>
    <w:rsid w:val="00C80CBE"/>
    <w:rsid w:val="00C80DC9"/>
    <w:rsid w:val="00C80E89"/>
    <w:rsid w:val="00C80FDF"/>
    <w:rsid w:val="00C8106E"/>
    <w:rsid w:val="00C81797"/>
    <w:rsid w:val="00C81B8A"/>
    <w:rsid w:val="00C81BD3"/>
    <w:rsid w:val="00C81E59"/>
    <w:rsid w:val="00C81F8E"/>
    <w:rsid w:val="00C8249F"/>
    <w:rsid w:val="00C8256F"/>
    <w:rsid w:val="00C837E8"/>
    <w:rsid w:val="00C83F1E"/>
    <w:rsid w:val="00C84322"/>
    <w:rsid w:val="00C84374"/>
    <w:rsid w:val="00C84525"/>
    <w:rsid w:val="00C84801"/>
    <w:rsid w:val="00C84B48"/>
    <w:rsid w:val="00C84C8A"/>
    <w:rsid w:val="00C84E45"/>
    <w:rsid w:val="00C85E31"/>
    <w:rsid w:val="00C85E3C"/>
    <w:rsid w:val="00C85E92"/>
    <w:rsid w:val="00C86014"/>
    <w:rsid w:val="00C862E7"/>
    <w:rsid w:val="00C86CAF"/>
    <w:rsid w:val="00C8703E"/>
    <w:rsid w:val="00C873D2"/>
    <w:rsid w:val="00C87B3C"/>
    <w:rsid w:val="00C9045C"/>
    <w:rsid w:val="00C90A10"/>
    <w:rsid w:val="00C90CF2"/>
    <w:rsid w:val="00C913A1"/>
    <w:rsid w:val="00C91556"/>
    <w:rsid w:val="00C917FA"/>
    <w:rsid w:val="00C91D46"/>
    <w:rsid w:val="00C92005"/>
    <w:rsid w:val="00C92066"/>
    <w:rsid w:val="00C92220"/>
    <w:rsid w:val="00C926FB"/>
    <w:rsid w:val="00C92EF9"/>
    <w:rsid w:val="00C93291"/>
    <w:rsid w:val="00C9351F"/>
    <w:rsid w:val="00C938B2"/>
    <w:rsid w:val="00C9394A"/>
    <w:rsid w:val="00C93E98"/>
    <w:rsid w:val="00C94021"/>
    <w:rsid w:val="00C9429F"/>
    <w:rsid w:val="00C948B0"/>
    <w:rsid w:val="00C94F8B"/>
    <w:rsid w:val="00C951A7"/>
    <w:rsid w:val="00C9541D"/>
    <w:rsid w:val="00C95453"/>
    <w:rsid w:val="00C95A47"/>
    <w:rsid w:val="00C95AD0"/>
    <w:rsid w:val="00C95C52"/>
    <w:rsid w:val="00C96267"/>
    <w:rsid w:val="00C96457"/>
    <w:rsid w:val="00C967EB"/>
    <w:rsid w:val="00C9692A"/>
    <w:rsid w:val="00C96AA6"/>
    <w:rsid w:val="00C96C52"/>
    <w:rsid w:val="00C96EA6"/>
    <w:rsid w:val="00C97053"/>
    <w:rsid w:val="00C975E9"/>
    <w:rsid w:val="00C97658"/>
    <w:rsid w:val="00C9783E"/>
    <w:rsid w:val="00C97864"/>
    <w:rsid w:val="00C97D82"/>
    <w:rsid w:val="00CA03C6"/>
    <w:rsid w:val="00CA0D32"/>
    <w:rsid w:val="00CA10F3"/>
    <w:rsid w:val="00CA117E"/>
    <w:rsid w:val="00CA1639"/>
    <w:rsid w:val="00CA1669"/>
    <w:rsid w:val="00CA1DCC"/>
    <w:rsid w:val="00CA1DEE"/>
    <w:rsid w:val="00CA1E7F"/>
    <w:rsid w:val="00CA207C"/>
    <w:rsid w:val="00CA20E8"/>
    <w:rsid w:val="00CA2A22"/>
    <w:rsid w:val="00CA2A2B"/>
    <w:rsid w:val="00CA2E86"/>
    <w:rsid w:val="00CA314A"/>
    <w:rsid w:val="00CA3334"/>
    <w:rsid w:val="00CA3501"/>
    <w:rsid w:val="00CA3922"/>
    <w:rsid w:val="00CA3A9F"/>
    <w:rsid w:val="00CA3FA8"/>
    <w:rsid w:val="00CA4016"/>
    <w:rsid w:val="00CA444F"/>
    <w:rsid w:val="00CA4AE5"/>
    <w:rsid w:val="00CA4C1F"/>
    <w:rsid w:val="00CA4E32"/>
    <w:rsid w:val="00CA4E52"/>
    <w:rsid w:val="00CA504E"/>
    <w:rsid w:val="00CA5404"/>
    <w:rsid w:val="00CA59E6"/>
    <w:rsid w:val="00CA5BF0"/>
    <w:rsid w:val="00CA635E"/>
    <w:rsid w:val="00CA64AA"/>
    <w:rsid w:val="00CA6B42"/>
    <w:rsid w:val="00CA6FCD"/>
    <w:rsid w:val="00CA736D"/>
    <w:rsid w:val="00CA7AEA"/>
    <w:rsid w:val="00CA7D91"/>
    <w:rsid w:val="00CB02AB"/>
    <w:rsid w:val="00CB070C"/>
    <w:rsid w:val="00CB104B"/>
    <w:rsid w:val="00CB1561"/>
    <w:rsid w:val="00CB1ABB"/>
    <w:rsid w:val="00CB1B56"/>
    <w:rsid w:val="00CB1E81"/>
    <w:rsid w:val="00CB22A5"/>
    <w:rsid w:val="00CB2939"/>
    <w:rsid w:val="00CB2952"/>
    <w:rsid w:val="00CB2E1E"/>
    <w:rsid w:val="00CB3239"/>
    <w:rsid w:val="00CB3481"/>
    <w:rsid w:val="00CB37B1"/>
    <w:rsid w:val="00CB3852"/>
    <w:rsid w:val="00CB3A02"/>
    <w:rsid w:val="00CB3A22"/>
    <w:rsid w:val="00CB3A6D"/>
    <w:rsid w:val="00CB3E91"/>
    <w:rsid w:val="00CB3F07"/>
    <w:rsid w:val="00CB3FB2"/>
    <w:rsid w:val="00CB4126"/>
    <w:rsid w:val="00CB43B0"/>
    <w:rsid w:val="00CB4C04"/>
    <w:rsid w:val="00CB4D38"/>
    <w:rsid w:val="00CB4DF3"/>
    <w:rsid w:val="00CB502D"/>
    <w:rsid w:val="00CB57EE"/>
    <w:rsid w:val="00CB58C9"/>
    <w:rsid w:val="00CB6002"/>
    <w:rsid w:val="00CB6335"/>
    <w:rsid w:val="00CB681D"/>
    <w:rsid w:val="00CB6885"/>
    <w:rsid w:val="00CB6BC3"/>
    <w:rsid w:val="00CB6C7D"/>
    <w:rsid w:val="00CB776B"/>
    <w:rsid w:val="00CB7E4A"/>
    <w:rsid w:val="00CB7F78"/>
    <w:rsid w:val="00CC0840"/>
    <w:rsid w:val="00CC0B4D"/>
    <w:rsid w:val="00CC0C03"/>
    <w:rsid w:val="00CC0CDD"/>
    <w:rsid w:val="00CC0D51"/>
    <w:rsid w:val="00CC179E"/>
    <w:rsid w:val="00CC19AF"/>
    <w:rsid w:val="00CC19B2"/>
    <w:rsid w:val="00CC246B"/>
    <w:rsid w:val="00CC2538"/>
    <w:rsid w:val="00CC2B4C"/>
    <w:rsid w:val="00CC2D2A"/>
    <w:rsid w:val="00CC3101"/>
    <w:rsid w:val="00CC349C"/>
    <w:rsid w:val="00CC34FD"/>
    <w:rsid w:val="00CC3B0D"/>
    <w:rsid w:val="00CC405B"/>
    <w:rsid w:val="00CC4203"/>
    <w:rsid w:val="00CC4376"/>
    <w:rsid w:val="00CC4591"/>
    <w:rsid w:val="00CC4E30"/>
    <w:rsid w:val="00CC5466"/>
    <w:rsid w:val="00CC552E"/>
    <w:rsid w:val="00CC5D24"/>
    <w:rsid w:val="00CC5F1E"/>
    <w:rsid w:val="00CC625B"/>
    <w:rsid w:val="00CC6666"/>
    <w:rsid w:val="00CC6D19"/>
    <w:rsid w:val="00CC6F3D"/>
    <w:rsid w:val="00CC7E3D"/>
    <w:rsid w:val="00CD03C9"/>
    <w:rsid w:val="00CD059B"/>
    <w:rsid w:val="00CD073C"/>
    <w:rsid w:val="00CD0741"/>
    <w:rsid w:val="00CD076A"/>
    <w:rsid w:val="00CD0950"/>
    <w:rsid w:val="00CD0A1F"/>
    <w:rsid w:val="00CD13F3"/>
    <w:rsid w:val="00CD1BBA"/>
    <w:rsid w:val="00CD1E42"/>
    <w:rsid w:val="00CD203C"/>
    <w:rsid w:val="00CD2B7B"/>
    <w:rsid w:val="00CD2EAB"/>
    <w:rsid w:val="00CD2EB5"/>
    <w:rsid w:val="00CD31A1"/>
    <w:rsid w:val="00CD31EB"/>
    <w:rsid w:val="00CD3457"/>
    <w:rsid w:val="00CD378C"/>
    <w:rsid w:val="00CD37D7"/>
    <w:rsid w:val="00CD38A9"/>
    <w:rsid w:val="00CD40C5"/>
    <w:rsid w:val="00CD41A6"/>
    <w:rsid w:val="00CD4273"/>
    <w:rsid w:val="00CD52AB"/>
    <w:rsid w:val="00CD542E"/>
    <w:rsid w:val="00CD56BF"/>
    <w:rsid w:val="00CD597B"/>
    <w:rsid w:val="00CD59FE"/>
    <w:rsid w:val="00CD5A8D"/>
    <w:rsid w:val="00CD5F75"/>
    <w:rsid w:val="00CD6847"/>
    <w:rsid w:val="00CD6984"/>
    <w:rsid w:val="00CD6EFC"/>
    <w:rsid w:val="00CD7626"/>
    <w:rsid w:val="00CD7B29"/>
    <w:rsid w:val="00CD7F8A"/>
    <w:rsid w:val="00CE0810"/>
    <w:rsid w:val="00CE085D"/>
    <w:rsid w:val="00CE0872"/>
    <w:rsid w:val="00CE0894"/>
    <w:rsid w:val="00CE0A66"/>
    <w:rsid w:val="00CE0C08"/>
    <w:rsid w:val="00CE0C0B"/>
    <w:rsid w:val="00CE10BE"/>
    <w:rsid w:val="00CE138A"/>
    <w:rsid w:val="00CE13DA"/>
    <w:rsid w:val="00CE177C"/>
    <w:rsid w:val="00CE17A0"/>
    <w:rsid w:val="00CE181D"/>
    <w:rsid w:val="00CE18B1"/>
    <w:rsid w:val="00CE18EC"/>
    <w:rsid w:val="00CE1A20"/>
    <w:rsid w:val="00CE1E67"/>
    <w:rsid w:val="00CE1FE4"/>
    <w:rsid w:val="00CE236D"/>
    <w:rsid w:val="00CE256C"/>
    <w:rsid w:val="00CE2599"/>
    <w:rsid w:val="00CE26C4"/>
    <w:rsid w:val="00CE2FAC"/>
    <w:rsid w:val="00CE3841"/>
    <w:rsid w:val="00CE3AB1"/>
    <w:rsid w:val="00CE40C9"/>
    <w:rsid w:val="00CE4DED"/>
    <w:rsid w:val="00CE50D3"/>
    <w:rsid w:val="00CE5A49"/>
    <w:rsid w:val="00CE5B5C"/>
    <w:rsid w:val="00CE5BF6"/>
    <w:rsid w:val="00CE614B"/>
    <w:rsid w:val="00CE62F9"/>
    <w:rsid w:val="00CE67E9"/>
    <w:rsid w:val="00CE6C3C"/>
    <w:rsid w:val="00CE7076"/>
    <w:rsid w:val="00CE711E"/>
    <w:rsid w:val="00CE77C7"/>
    <w:rsid w:val="00CE77FE"/>
    <w:rsid w:val="00CE7A6A"/>
    <w:rsid w:val="00CE7C35"/>
    <w:rsid w:val="00CF0A70"/>
    <w:rsid w:val="00CF0D58"/>
    <w:rsid w:val="00CF1082"/>
    <w:rsid w:val="00CF1138"/>
    <w:rsid w:val="00CF1498"/>
    <w:rsid w:val="00CF1A44"/>
    <w:rsid w:val="00CF1DA9"/>
    <w:rsid w:val="00CF20AB"/>
    <w:rsid w:val="00CF22BF"/>
    <w:rsid w:val="00CF2850"/>
    <w:rsid w:val="00CF29A6"/>
    <w:rsid w:val="00CF29B1"/>
    <w:rsid w:val="00CF2BAA"/>
    <w:rsid w:val="00CF2DFF"/>
    <w:rsid w:val="00CF2F39"/>
    <w:rsid w:val="00CF38B7"/>
    <w:rsid w:val="00CF3942"/>
    <w:rsid w:val="00CF3B95"/>
    <w:rsid w:val="00CF3C13"/>
    <w:rsid w:val="00CF4582"/>
    <w:rsid w:val="00CF4A24"/>
    <w:rsid w:val="00CF4D02"/>
    <w:rsid w:val="00CF5256"/>
    <w:rsid w:val="00CF544B"/>
    <w:rsid w:val="00CF568A"/>
    <w:rsid w:val="00CF5FD5"/>
    <w:rsid w:val="00CF61E5"/>
    <w:rsid w:val="00CF6213"/>
    <w:rsid w:val="00CF6736"/>
    <w:rsid w:val="00CF688A"/>
    <w:rsid w:val="00CF6B8A"/>
    <w:rsid w:val="00CF6BC4"/>
    <w:rsid w:val="00CF6E06"/>
    <w:rsid w:val="00CF6FAE"/>
    <w:rsid w:val="00CF75D5"/>
    <w:rsid w:val="00CF7753"/>
    <w:rsid w:val="00CF79F4"/>
    <w:rsid w:val="00CF7C21"/>
    <w:rsid w:val="00D00578"/>
    <w:rsid w:val="00D00C44"/>
    <w:rsid w:val="00D00F33"/>
    <w:rsid w:val="00D00FD6"/>
    <w:rsid w:val="00D01065"/>
    <w:rsid w:val="00D019C8"/>
    <w:rsid w:val="00D021E3"/>
    <w:rsid w:val="00D02588"/>
    <w:rsid w:val="00D02D55"/>
    <w:rsid w:val="00D02FA6"/>
    <w:rsid w:val="00D0313D"/>
    <w:rsid w:val="00D03E69"/>
    <w:rsid w:val="00D03E6B"/>
    <w:rsid w:val="00D04296"/>
    <w:rsid w:val="00D043A5"/>
    <w:rsid w:val="00D04A63"/>
    <w:rsid w:val="00D04E80"/>
    <w:rsid w:val="00D05003"/>
    <w:rsid w:val="00D050DB"/>
    <w:rsid w:val="00D05338"/>
    <w:rsid w:val="00D0556E"/>
    <w:rsid w:val="00D05C07"/>
    <w:rsid w:val="00D05CE6"/>
    <w:rsid w:val="00D05FDA"/>
    <w:rsid w:val="00D0634E"/>
    <w:rsid w:val="00D06E5C"/>
    <w:rsid w:val="00D0752B"/>
    <w:rsid w:val="00D07567"/>
    <w:rsid w:val="00D076FC"/>
    <w:rsid w:val="00D11122"/>
    <w:rsid w:val="00D1126D"/>
    <w:rsid w:val="00D1164E"/>
    <w:rsid w:val="00D117CD"/>
    <w:rsid w:val="00D11827"/>
    <w:rsid w:val="00D11843"/>
    <w:rsid w:val="00D11A2E"/>
    <w:rsid w:val="00D11B70"/>
    <w:rsid w:val="00D11BAC"/>
    <w:rsid w:val="00D11C31"/>
    <w:rsid w:val="00D11D7C"/>
    <w:rsid w:val="00D12056"/>
    <w:rsid w:val="00D1239F"/>
    <w:rsid w:val="00D1297E"/>
    <w:rsid w:val="00D12BDD"/>
    <w:rsid w:val="00D12E47"/>
    <w:rsid w:val="00D12F1C"/>
    <w:rsid w:val="00D1351E"/>
    <w:rsid w:val="00D13972"/>
    <w:rsid w:val="00D13F4F"/>
    <w:rsid w:val="00D142A9"/>
    <w:rsid w:val="00D14561"/>
    <w:rsid w:val="00D145FC"/>
    <w:rsid w:val="00D14649"/>
    <w:rsid w:val="00D14A6B"/>
    <w:rsid w:val="00D14A7C"/>
    <w:rsid w:val="00D14A8D"/>
    <w:rsid w:val="00D15463"/>
    <w:rsid w:val="00D15C3D"/>
    <w:rsid w:val="00D15E6C"/>
    <w:rsid w:val="00D15F5E"/>
    <w:rsid w:val="00D164AB"/>
    <w:rsid w:val="00D1656F"/>
    <w:rsid w:val="00D16570"/>
    <w:rsid w:val="00D16644"/>
    <w:rsid w:val="00D16984"/>
    <w:rsid w:val="00D16C56"/>
    <w:rsid w:val="00D16FFC"/>
    <w:rsid w:val="00D17299"/>
    <w:rsid w:val="00D177DF"/>
    <w:rsid w:val="00D17BD7"/>
    <w:rsid w:val="00D17C07"/>
    <w:rsid w:val="00D20688"/>
    <w:rsid w:val="00D208BD"/>
    <w:rsid w:val="00D20A9F"/>
    <w:rsid w:val="00D20ADA"/>
    <w:rsid w:val="00D20DA9"/>
    <w:rsid w:val="00D2127E"/>
    <w:rsid w:val="00D212FE"/>
    <w:rsid w:val="00D2154B"/>
    <w:rsid w:val="00D21928"/>
    <w:rsid w:val="00D21E0D"/>
    <w:rsid w:val="00D220AE"/>
    <w:rsid w:val="00D2242B"/>
    <w:rsid w:val="00D224D6"/>
    <w:rsid w:val="00D2256F"/>
    <w:rsid w:val="00D22C6B"/>
    <w:rsid w:val="00D22FAA"/>
    <w:rsid w:val="00D23530"/>
    <w:rsid w:val="00D2360A"/>
    <w:rsid w:val="00D2365C"/>
    <w:rsid w:val="00D2377A"/>
    <w:rsid w:val="00D2397D"/>
    <w:rsid w:val="00D23B88"/>
    <w:rsid w:val="00D249FC"/>
    <w:rsid w:val="00D249FE"/>
    <w:rsid w:val="00D24A75"/>
    <w:rsid w:val="00D24BF1"/>
    <w:rsid w:val="00D24C8B"/>
    <w:rsid w:val="00D251B8"/>
    <w:rsid w:val="00D2558C"/>
    <w:rsid w:val="00D25F29"/>
    <w:rsid w:val="00D260B8"/>
    <w:rsid w:val="00D26383"/>
    <w:rsid w:val="00D26533"/>
    <w:rsid w:val="00D2697E"/>
    <w:rsid w:val="00D2750E"/>
    <w:rsid w:val="00D27719"/>
    <w:rsid w:val="00D27D21"/>
    <w:rsid w:val="00D30C9A"/>
    <w:rsid w:val="00D30CEE"/>
    <w:rsid w:val="00D30E12"/>
    <w:rsid w:val="00D30ECA"/>
    <w:rsid w:val="00D3152B"/>
    <w:rsid w:val="00D3152D"/>
    <w:rsid w:val="00D31619"/>
    <w:rsid w:val="00D31DA8"/>
    <w:rsid w:val="00D32351"/>
    <w:rsid w:val="00D32AF2"/>
    <w:rsid w:val="00D332EA"/>
    <w:rsid w:val="00D33AC2"/>
    <w:rsid w:val="00D33D0D"/>
    <w:rsid w:val="00D33D42"/>
    <w:rsid w:val="00D33E4B"/>
    <w:rsid w:val="00D33F58"/>
    <w:rsid w:val="00D34326"/>
    <w:rsid w:val="00D34495"/>
    <w:rsid w:val="00D344D3"/>
    <w:rsid w:val="00D345DF"/>
    <w:rsid w:val="00D347D6"/>
    <w:rsid w:val="00D34A61"/>
    <w:rsid w:val="00D34E14"/>
    <w:rsid w:val="00D355DB"/>
    <w:rsid w:val="00D3594C"/>
    <w:rsid w:val="00D35E28"/>
    <w:rsid w:val="00D362FA"/>
    <w:rsid w:val="00D363A2"/>
    <w:rsid w:val="00D36689"/>
    <w:rsid w:val="00D36A87"/>
    <w:rsid w:val="00D36ACD"/>
    <w:rsid w:val="00D36DFB"/>
    <w:rsid w:val="00D36F2C"/>
    <w:rsid w:val="00D37171"/>
    <w:rsid w:val="00D371E1"/>
    <w:rsid w:val="00D375AB"/>
    <w:rsid w:val="00D37710"/>
    <w:rsid w:val="00D3776E"/>
    <w:rsid w:val="00D37EB5"/>
    <w:rsid w:val="00D40C4B"/>
    <w:rsid w:val="00D40D38"/>
    <w:rsid w:val="00D411C5"/>
    <w:rsid w:val="00D4129B"/>
    <w:rsid w:val="00D41358"/>
    <w:rsid w:val="00D41982"/>
    <w:rsid w:val="00D41BBF"/>
    <w:rsid w:val="00D41D0D"/>
    <w:rsid w:val="00D4246F"/>
    <w:rsid w:val="00D4257C"/>
    <w:rsid w:val="00D42995"/>
    <w:rsid w:val="00D42BBB"/>
    <w:rsid w:val="00D42E6D"/>
    <w:rsid w:val="00D42F07"/>
    <w:rsid w:val="00D43310"/>
    <w:rsid w:val="00D4356A"/>
    <w:rsid w:val="00D4375F"/>
    <w:rsid w:val="00D437E2"/>
    <w:rsid w:val="00D43E10"/>
    <w:rsid w:val="00D43EAE"/>
    <w:rsid w:val="00D446ED"/>
    <w:rsid w:val="00D447B4"/>
    <w:rsid w:val="00D44876"/>
    <w:rsid w:val="00D44B87"/>
    <w:rsid w:val="00D45916"/>
    <w:rsid w:val="00D45A19"/>
    <w:rsid w:val="00D4613F"/>
    <w:rsid w:val="00D466A6"/>
    <w:rsid w:val="00D46F64"/>
    <w:rsid w:val="00D4704C"/>
    <w:rsid w:val="00D47075"/>
    <w:rsid w:val="00D470B7"/>
    <w:rsid w:val="00D470BD"/>
    <w:rsid w:val="00D47487"/>
    <w:rsid w:val="00D476D3"/>
    <w:rsid w:val="00D4771D"/>
    <w:rsid w:val="00D47ADA"/>
    <w:rsid w:val="00D47B15"/>
    <w:rsid w:val="00D50391"/>
    <w:rsid w:val="00D50B01"/>
    <w:rsid w:val="00D50B4D"/>
    <w:rsid w:val="00D50B51"/>
    <w:rsid w:val="00D50E90"/>
    <w:rsid w:val="00D5116D"/>
    <w:rsid w:val="00D51F1D"/>
    <w:rsid w:val="00D51F8F"/>
    <w:rsid w:val="00D525FE"/>
    <w:rsid w:val="00D52B92"/>
    <w:rsid w:val="00D52BDB"/>
    <w:rsid w:val="00D52C51"/>
    <w:rsid w:val="00D53178"/>
    <w:rsid w:val="00D53493"/>
    <w:rsid w:val="00D53576"/>
    <w:rsid w:val="00D53A22"/>
    <w:rsid w:val="00D53B3F"/>
    <w:rsid w:val="00D543FC"/>
    <w:rsid w:val="00D545BE"/>
    <w:rsid w:val="00D545EF"/>
    <w:rsid w:val="00D5531A"/>
    <w:rsid w:val="00D5578C"/>
    <w:rsid w:val="00D5580D"/>
    <w:rsid w:val="00D55817"/>
    <w:rsid w:val="00D56123"/>
    <w:rsid w:val="00D5662C"/>
    <w:rsid w:val="00D56AC1"/>
    <w:rsid w:val="00D56EBF"/>
    <w:rsid w:val="00D5720B"/>
    <w:rsid w:val="00D57310"/>
    <w:rsid w:val="00D573E2"/>
    <w:rsid w:val="00D576C0"/>
    <w:rsid w:val="00D57C14"/>
    <w:rsid w:val="00D57FA0"/>
    <w:rsid w:val="00D60C75"/>
    <w:rsid w:val="00D610A2"/>
    <w:rsid w:val="00D61960"/>
    <w:rsid w:val="00D61BB1"/>
    <w:rsid w:val="00D61C2B"/>
    <w:rsid w:val="00D625BD"/>
    <w:rsid w:val="00D626E9"/>
    <w:rsid w:val="00D62D0A"/>
    <w:rsid w:val="00D62DF7"/>
    <w:rsid w:val="00D631F3"/>
    <w:rsid w:val="00D6332C"/>
    <w:rsid w:val="00D63425"/>
    <w:rsid w:val="00D63584"/>
    <w:rsid w:val="00D635E5"/>
    <w:rsid w:val="00D6377C"/>
    <w:rsid w:val="00D63B8A"/>
    <w:rsid w:val="00D63B93"/>
    <w:rsid w:val="00D63C2F"/>
    <w:rsid w:val="00D63FB0"/>
    <w:rsid w:val="00D6458D"/>
    <w:rsid w:val="00D64A57"/>
    <w:rsid w:val="00D659CE"/>
    <w:rsid w:val="00D65A88"/>
    <w:rsid w:val="00D65D6F"/>
    <w:rsid w:val="00D65FBA"/>
    <w:rsid w:val="00D66388"/>
    <w:rsid w:val="00D66972"/>
    <w:rsid w:val="00D669AC"/>
    <w:rsid w:val="00D66BE3"/>
    <w:rsid w:val="00D66E93"/>
    <w:rsid w:val="00D67637"/>
    <w:rsid w:val="00D70523"/>
    <w:rsid w:val="00D70EC9"/>
    <w:rsid w:val="00D711CE"/>
    <w:rsid w:val="00D7130A"/>
    <w:rsid w:val="00D715DA"/>
    <w:rsid w:val="00D71632"/>
    <w:rsid w:val="00D71AA3"/>
    <w:rsid w:val="00D72D53"/>
    <w:rsid w:val="00D731F7"/>
    <w:rsid w:val="00D736FF"/>
    <w:rsid w:val="00D73987"/>
    <w:rsid w:val="00D739DF"/>
    <w:rsid w:val="00D73C39"/>
    <w:rsid w:val="00D73DD0"/>
    <w:rsid w:val="00D73EEC"/>
    <w:rsid w:val="00D73EFC"/>
    <w:rsid w:val="00D74663"/>
    <w:rsid w:val="00D75167"/>
    <w:rsid w:val="00D751A0"/>
    <w:rsid w:val="00D755DA"/>
    <w:rsid w:val="00D756B6"/>
    <w:rsid w:val="00D75890"/>
    <w:rsid w:val="00D75C36"/>
    <w:rsid w:val="00D75CF4"/>
    <w:rsid w:val="00D75FFB"/>
    <w:rsid w:val="00D767A1"/>
    <w:rsid w:val="00D769B7"/>
    <w:rsid w:val="00D76A25"/>
    <w:rsid w:val="00D76A3F"/>
    <w:rsid w:val="00D76B37"/>
    <w:rsid w:val="00D76B58"/>
    <w:rsid w:val="00D76C5E"/>
    <w:rsid w:val="00D76CEA"/>
    <w:rsid w:val="00D77C3C"/>
    <w:rsid w:val="00D80183"/>
    <w:rsid w:val="00D802E8"/>
    <w:rsid w:val="00D81DD9"/>
    <w:rsid w:val="00D82074"/>
    <w:rsid w:val="00D82206"/>
    <w:rsid w:val="00D823B1"/>
    <w:rsid w:val="00D82429"/>
    <w:rsid w:val="00D82AA8"/>
    <w:rsid w:val="00D835E5"/>
    <w:rsid w:val="00D83E57"/>
    <w:rsid w:val="00D84243"/>
    <w:rsid w:val="00D8426E"/>
    <w:rsid w:val="00D84D41"/>
    <w:rsid w:val="00D8500E"/>
    <w:rsid w:val="00D85339"/>
    <w:rsid w:val="00D853EC"/>
    <w:rsid w:val="00D8575F"/>
    <w:rsid w:val="00D85998"/>
    <w:rsid w:val="00D85E36"/>
    <w:rsid w:val="00D865F9"/>
    <w:rsid w:val="00D869FF"/>
    <w:rsid w:val="00D87555"/>
    <w:rsid w:val="00D87B7B"/>
    <w:rsid w:val="00D90415"/>
    <w:rsid w:val="00D905D5"/>
    <w:rsid w:val="00D91065"/>
    <w:rsid w:val="00D910B5"/>
    <w:rsid w:val="00D91884"/>
    <w:rsid w:val="00D91CDA"/>
    <w:rsid w:val="00D91D76"/>
    <w:rsid w:val="00D9203C"/>
    <w:rsid w:val="00D92D74"/>
    <w:rsid w:val="00D931CD"/>
    <w:rsid w:val="00D935F1"/>
    <w:rsid w:val="00D936E8"/>
    <w:rsid w:val="00D937E0"/>
    <w:rsid w:val="00D93D66"/>
    <w:rsid w:val="00D94176"/>
    <w:rsid w:val="00D942AC"/>
    <w:rsid w:val="00D94450"/>
    <w:rsid w:val="00D945EC"/>
    <w:rsid w:val="00D94923"/>
    <w:rsid w:val="00D954B2"/>
    <w:rsid w:val="00D954CE"/>
    <w:rsid w:val="00D95782"/>
    <w:rsid w:val="00D958E2"/>
    <w:rsid w:val="00D95D49"/>
    <w:rsid w:val="00D95D56"/>
    <w:rsid w:val="00D95D66"/>
    <w:rsid w:val="00D95FBB"/>
    <w:rsid w:val="00D960A8"/>
    <w:rsid w:val="00D961D2"/>
    <w:rsid w:val="00D964A8"/>
    <w:rsid w:val="00D966DD"/>
    <w:rsid w:val="00D96925"/>
    <w:rsid w:val="00D969F4"/>
    <w:rsid w:val="00D96A41"/>
    <w:rsid w:val="00D96E69"/>
    <w:rsid w:val="00D96FCD"/>
    <w:rsid w:val="00D97104"/>
    <w:rsid w:val="00D9725E"/>
    <w:rsid w:val="00D975F0"/>
    <w:rsid w:val="00D9761A"/>
    <w:rsid w:val="00D97726"/>
    <w:rsid w:val="00D9776D"/>
    <w:rsid w:val="00D977AF"/>
    <w:rsid w:val="00D9784C"/>
    <w:rsid w:val="00D97AFF"/>
    <w:rsid w:val="00D97BA2"/>
    <w:rsid w:val="00DA06AF"/>
    <w:rsid w:val="00DA13F9"/>
    <w:rsid w:val="00DA28E0"/>
    <w:rsid w:val="00DA3167"/>
    <w:rsid w:val="00DA31D8"/>
    <w:rsid w:val="00DA31E7"/>
    <w:rsid w:val="00DA3328"/>
    <w:rsid w:val="00DA34CF"/>
    <w:rsid w:val="00DA35F0"/>
    <w:rsid w:val="00DA365F"/>
    <w:rsid w:val="00DA3BDE"/>
    <w:rsid w:val="00DA3F4A"/>
    <w:rsid w:val="00DA43B5"/>
    <w:rsid w:val="00DA4D93"/>
    <w:rsid w:val="00DA4FCE"/>
    <w:rsid w:val="00DA53C9"/>
    <w:rsid w:val="00DA6038"/>
    <w:rsid w:val="00DA6055"/>
    <w:rsid w:val="00DA7216"/>
    <w:rsid w:val="00DA72C5"/>
    <w:rsid w:val="00DA77D7"/>
    <w:rsid w:val="00DA79C4"/>
    <w:rsid w:val="00DB0438"/>
    <w:rsid w:val="00DB0461"/>
    <w:rsid w:val="00DB055C"/>
    <w:rsid w:val="00DB0671"/>
    <w:rsid w:val="00DB0FC8"/>
    <w:rsid w:val="00DB15D2"/>
    <w:rsid w:val="00DB17CD"/>
    <w:rsid w:val="00DB18A9"/>
    <w:rsid w:val="00DB1B41"/>
    <w:rsid w:val="00DB1E08"/>
    <w:rsid w:val="00DB1F22"/>
    <w:rsid w:val="00DB233B"/>
    <w:rsid w:val="00DB2520"/>
    <w:rsid w:val="00DB29F6"/>
    <w:rsid w:val="00DB2A44"/>
    <w:rsid w:val="00DB2B06"/>
    <w:rsid w:val="00DB2FC5"/>
    <w:rsid w:val="00DB3AEE"/>
    <w:rsid w:val="00DB3F44"/>
    <w:rsid w:val="00DB4120"/>
    <w:rsid w:val="00DB415B"/>
    <w:rsid w:val="00DB419E"/>
    <w:rsid w:val="00DB44AF"/>
    <w:rsid w:val="00DB48BB"/>
    <w:rsid w:val="00DB5280"/>
    <w:rsid w:val="00DB53B8"/>
    <w:rsid w:val="00DB5690"/>
    <w:rsid w:val="00DB5CE9"/>
    <w:rsid w:val="00DB61E1"/>
    <w:rsid w:val="00DB65CD"/>
    <w:rsid w:val="00DB65F6"/>
    <w:rsid w:val="00DB6782"/>
    <w:rsid w:val="00DB6D23"/>
    <w:rsid w:val="00DB6DC6"/>
    <w:rsid w:val="00DB6EAB"/>
    <w:rsid w:val="00DB6F8E"/>
    <w:rsid w:val="00DB705C"/>
    <w:rsid w:val="00DB76AA"/>
    <w:rsid w:val="00DB77C5"/>
    <w:rsid w:val="00DB7809"/>
    <w:rsid w:val="00DB78E0"/>
    <w:rsid w:val="00DB7998"/>
    <w:rsid w:val="00DB7B51"/>
    <w:rsid w:val="00DB7F64"/>
    <w:rsid w:val="00DC0435"/>
    <w:rsid w:val="00DC0678"/>
    <w:rsid w:val="00DC1191"/>
    <w:rsid w:val="00DC14FC"/>
    <w:rsid w:val="00DC1523"/>
    <w:rsid w:val="00DC184F"/>
    <w:rsid w:val="00DC2409"/>
    <w:rsid w:val="00DC28AC"/>
    <w:rsid w:val="00DC2952"/>
    <w:rsid w:val="00DC2DBC"/>
    <w:rsid w:val="00DC2F2B"/>
    <w:rsid w:val="00DC306A"/>
    <w:rsid w:val="00DC3316"/>
    <w:rsid w:val="00DC36BD"/>
    <w:rsid w:val="00DC3995"/>
    <w:rsid w:val="00DC3DB0"/>
    <w:rsid w:val="00DC40D3"/>
    <w:rsid w:val="00DC44F3"/>
    <w:rsid w:val="00DC45B5"/>
    <w:rsid w:val="00DC460C"/>
    <w:rsid w:val="00DC475C"/>
    <w:rsid w:val="00DC5A41"/>
    <w:rsid w:val="00DC5E2C"/>
    <w:rsid w:val="00DC608F"/>
    <w:rsid w:val="00DC61EC"/>
    <w:rsid w:val="00DC621C"/>
    <w:rsid w:val="00DC64AC"/>
    <w:rsid w:val="00DC6D16"/>
    <w:rsid w:val="00DC7352"/>
    <w:rsid w:val="00DC7C88"/>
    <w:rsid w:val="00DC7E63"/>
    <w:rsid w:val="00DD0079"/>
    <w:rsid w:val="00DD00A0"/>
    <w:rsid w:val="00DD02BB"/>
    <w:rsid w:val="00DD05A3"/>
    <w:rsid w:val="00DD05D5"/>
    <w:rsid w:val="00DD0C0C"/>
    <w:rsid w:val="00DD0E46"/>
    <w:rsid w:val="00DD0E58"/>
    <w:rsid w:val="00DD1151"/>
    <w:rsid w:val="00DD140E"/>
    <w:rsid w:val="00DD1452"/>
    <w:rsid w:val="00DD164E"/>
    <w:rsid w:val="00DD178A"/>
    <w:rsid w:val="00DD17AC"/>
    <w:rsid w:val="00DD181A"/>
    <w:rsid w:val="00DD1A85"/>
    <w:rsid w:val="00DD21D8"/>
    <w:rsid w:val="00DD2C37"/>
    <w:rsid w:val="00DD2F6A"/>
    <w:rsid w:val="00DD3388"/>
    <w:rsid w:val="00DD3B93"/>
    <w:rsid w:val="00DD3D9E"/>
    <w:rsid w:val="00DD3E37"/>
    <w:rsid w:val="00DD3E55"/>
    <w:rsid w:val="00DD3ECB"/>
    <w:rsid w:val="00DD3F89"/>
    <w:rsid w:val="00DD44DC"/>
    <w:rsid w:val="00DD4747"/>
    <w:rsid w:val="00DD4AAD"/>
    <w:rsid w:val="00DD4D66"/>
    <w:rsid w:val="00DD50F4"/>
    <w:rsid w:val="00DD5263"/>
    <w:rsid w:val="00DD5495"/>
    <w:rsid w:val="00DD5853"/>
    <w:rsid w:val="00DD5CBA"/>
    <w:rsid w:val="00DD5F6C"/>
    <w:rsid w:val="00DD607F"/>
    <w:rsid w:val="00DD6230"/>
    <w:rsid w:val="00DD6259"/>
    <w:rsid w:val="00DD6472"/>
    <w:rsid w:val="00DD650C"/>
    <w:rsid w:val="00DD6A60"/>
    <w:rsid w:val="00DD6E14"/>
    <w:rsid w:val="00DD7721"/>
    <w:rsid w:val="00DD779A"/>
    <w:rsid w:val="00DD7D38"/>
    <w:rsid w:val="00DE07C5"/>
    <w:rsid w:val="00DE098F"/>
    <w:rsid w:val="00DE0B5F"/>
    <w:rsid w:val="00DE0CA5"/>
    <w:rsid w:val="00DE0F45"/>
    <w:rsid w:val="00DE1056"/>
    <w:rsid w:val="00DE1B53"/>
    <w:rsid w:val="00DE21AA"/>
    <w:rsid w:val="00DE2462"/>
    <w:rsid w:val="00DE28A1"/>
    <w:rsid w:val="00DE2A74"/>
    <w:rsid w:val="00DE2C43"/>
    <w:rsid w:val="00DE3060"/>
    <w:rsid w:val="00DE32D5"/>
    <w:rsid w:val="00DE32DB"/>
    <w:rsid w:val="00DE3846"/>
    <w:rsid w:val="00DE3B26"/>
    <w:rsid w:val="00DE3DBD"/>
    <w:rsid w:val="00DE3E00"/>
    <w:rsid w:val="00DE4417"/>
    <w:rsid w:val="00DE4438"/>
    <w:rsid w:val="00DE45EE"/>
    <w:rsid w:val="00DE4679"/>
    <w:rsid w:val="00DE46D2"/>
    <w:rsid w:val="00DE4899"/>
    <w:rsid w:val="00DE55E0"/>
    <w:rsid w:val="00DE5B31"/>
    <w:rsid w:val="00DE5E33"/>
    <w:rsid w:val="00DE5EC6"/>
    <w:rsid w:val="00DE616B"/>
    <w:rsid w:val="00DE65AB"/>
    <w:rsid w:val="00DE6C7A"/>
    <w:rsid w:val="00DE7462"/>
    <w:rsid w:val="00DE764E"/>
    <w:rsid w:val="00DE78F0"/>
    <w:rsid w:val="00DE796B"/>
    <w:rsid w:val="00DE7997"/>
    <w:rsid w:val="00DE7B1E"/>
    <w:rsid w:val="00DF027D"/>
    <w:rsid w:val="00DF0B64"/>
    <w:rsid w:val="00DF0B9C"/>
    <w:rsid w:val="00DF0DEF"/>
    <w:rsid w:val="00DF122B"/>
    <w:rsid w:val="00DF1723"/>
    <w:rsid w:val="00DF2057"/>
    <w:rsid w:val="00DF2463"/>
    <w:rsid w:val="00DF24AC"/>
    <w:rsid w:val="00DF286D"/>
    <w:rsid w:val="00DF2AA3"/>
    <w:rsid w:val="00DF2BF2"/>
    <w:rsid w:val="00DF2D63"/>
    <w:rsid w:val="00DF3152"/>
    <w:rsid w:val="00DF348C"/>
    <w:rsid w:val="00DF3DB3"/>
    <w:rsid w:val="00DF41A8"/>
    <w:rsid w:val="00DF445B"/>
    <w:rsid w:val="00DF4B95"/>
    <w:rsid w:val="00DF4C67"/>
    <w:rsid w:val="00DF4FB7"/>
    <w:rsid w:val="00DF516F"/>
    <w:rsid w:val="00DF5BFE"/>
    <w:rsid w:val="00DF6192"/>
    <w:rsid w:val="00DF6212"/>
    <w:rsid w:val="00DF69DA"/>
    <w:rsid w:val="00DF6A7E"/>
    <w:rsid w:val="00DF6B8A"/>
    <w:rsid w:val="00DF6C32"/>
    <w:rsid w:val="00DF6FDD"/>
    <w:rsid w:val="00DF709B"/>
    <w:rsid w:val="00DF7788"/>
    <w:rsid w:val="00DF7BA4"/>
    <w:rsid w:val="00DF7C2D"/>
    <w:rsid w:val="00DF7EC7"/>
    <w:rsid w:val="00DF7ED2"/>
    <w:rsid w:val="00DF7F3D"/>
    <w:rsid w:val="00DF7FCA"/>
    <w:rsid w:val="00E000CC"/>
    <w:rsid w:val="00E000DE"/>
    <w:rsid w:val="00E00450"/>
    <w:rsid w:val="00E00545"/>
    <w:rsid w:val="00E005D5"/>
    <w:rsid w:val="00E00743"/>
    <w:rsid w:val="00E007F7"/>
    <w:rsid w:val="00E00947"/>
    <w:rsid w:val="00E00B7D"/>
    <w:rsid w:val="00E0118D"/>
    <w:rsid w:val="00E014F1"/>
    <w:rsid w:val="00E0150E"/>
    <w:rsid w:val="00E01563"/>
    <w:rsid w:val="00E017F2"/>
    <w:rsid w:val="00E01A7D"/>
    <w:rsid w:val="00E01A92"/>
    <w:rsid w:val="00E01E8B"/>
    <w:rsid w:val="00E02561"/>
    <w:rsid w:val="00E028CE"/>
    <w:rsid w:val="00E030E0"/>
    <w:rsid w:val="00E03A31"/>
    <w:rsid w:val="00E03AF3"/>
    <w:rsid w:val="00E046CA"/>
    <w:rsid w:val="00E04924"/>
    <w:rsid w:val="00E04A0B"/>
    <w:rsid w:val="00E050FE"/>
    <w:rsid w:val="00E05388"/>
    <w:rsid w:val="00E057F4"/>
    <w:rsid w:val="00E05EA3"/>
    <w:rsid w:val="00E06065"/>
    <w:rsid w:val="00E066DD"/>
    <w:rsid w:val="00E06754"/>
    <w:rsid w:val="00E069C6"/>
    <w:rsid w:val="00E06C01"/>
    <w:rsid w:val="00E06EEC"/>
    <w:rsid w:val="00E0713F"/>
    <w:rsid w:val="00E0731F"/>
    <w:rsid w:val="00E0758C"/>
    <w:rsid w:val="00E07AB3"/>
    <w:rsid w:val="00E07B23"/>
    <w:rsid w:val="00E1016E"/>
    <w:rsid w:val="00E1076D"/>
    <w:rsid w:val="00E10B4F"/>
    <w:rsid w:val="00E10E45"/>
    <w:rsid w:val="00E10EBD"/>
    <w:rsid w:val="00E11096"/>
    <w:rsid w:val="00E110DF"/>
    <w:rsid w:val="00E11456"/>
    <w:rsid w:val="00E114D5"/>
    <w:rsid w:val="00E11758"/>
    <w:rsid w:val="00E11C2E"/>
    <w:rsid w:val="00E11C5A"/>
    <w:rsid w:val="00E12AEA"/>
    <w:rsid w:val="00E12B38"/>
    <w:rsid w:val="00E12BB2"/>
    <w:rsid w:val="00E12D07"/>
    <w:rsid w:val="00E133B9"/>
    <w:rsid w:val="00E13D14"/>
    <w:rsid w:val="00E13D3B"/>
    <w:rsid w:val="00E1441D"/>
    <w:rsid w:val="00E14778"/>
    <w:rsid w:val="00E14785"/>
    <w:rsid w:val="00E14A1F"/>
    <w:rsid w:val="00E14AD2"/>
    <w:rsid w:val="00E1505F"/>
    <w:rsid w:val="00E159B7"/>
    <w:rsid w:val="00E15C0E"/>
    <w:rsid w:val="00E15DA0"/>
    <w:rsid w:val="00E161DE"/>
    <w:rsid w:val="00E16C6F"/>
    <w:rsid w:val="00E170A8"/>
    <w:rsid w:val="00E17397"/>
    <w:rsid w:val="00E176D1"/>
    <w:rsid w:val="00E17934"/>
    <w:rsid w:val="00E17E45"/>
    <w:rsid w:val="00E20480"/>
    <w:rsid w:val="00E206B3"/>
    <w:rsid w:val="00E2085E"/>
    <w:rsid w:val="00E20976"/>
    <w:rsid w:val="00E209B8"/>
    <w:rsid w:val="00E20D7B"/>
    <w:rsid w:val="00E216E0"/>
    <w:rsid w:val="00E218A5"/>
    <w:rsid w:val="00E21BA6"/>
    <w:rsid w:val="00E21EAC"/>
    <w:rsid w:val="00E226F5"/>
    <w:rsid w:val="00E22927"/>
    <w:rsid w:val="00E22A1C"/>
    <w:rsid w:val="00E22FB9"/>
    <w:rsid w:val="00E23C0A"/>
    <w:rsid w:val="00E23DCB"/>
    <w:rsid w:val="00E23F8C"/>
    <w:rsid w:val="00E244FE"/>
    <w:rsid w:val="00E249AA"/>
    <w:rsid w:val="00E24BE7"/>
    <w:rsid w:val="00E24DD7"/>
    <w:rsid w:val="00E24E2A"/>
    <w:rsid w:val="00E24EFD"/>
    <w:rsid w:val="00E258DF"/>
    <w:rsid w:val="00E25E10"/>
    <w:rsid w:val="00E2623F"/>
    <w:rsid w:val="00E2692E"/>
    <w:rsid w:val="00E26AF2"/>
    <w:rsid w:val="00E2736C"/>
    <w:rsid w:val="00E27812"/>
    <w:rsid w:val="00E27854"/>
    <w:rsid w:val="00E27869"/>
    <w:rsid w:val="00E27949"/>
    <w:rsid w:val="00E30031"/>
    <w:rsid w:val="00E30386"/>
    <w:rsid w:val="00E30421"/>
    <w:rsid w:val="00E30825"/>
    <w:rsid w:val="00E30D32"/>
    <w:rsid w:val="00E30D8F"/>
    <w:rsid w:val="00E31098"/>
    <w:rsid w:val="00E3139A"/>
    <w:rsid w:val="00E31711"/>
    <w:rsid w:val="00E320F9"/>
    <w:rsid w:val="00E323F1"/>
    <w:rsid w:val="00E32977"/>
    <w:rsid w:val="00E32D28"/>
    <w:rsid w:val="00E32D42"/>
    <w:rsid w:val="00E3340F"/>
    <w:rsid w:val="00E3424E"/>
    <w:rsid w:val="00E345F3"/>
    <w:rsid w:val="00E3498B"/>
    <w:rsid w:val="00E34C3E"/>
    <w:rsid w:val="00E34C55"/>
    <w:rsid w:val="00E350F5"/>
    <w:rsid w:val="00E35146"/>
    <w:rsid w:val="00E351D9"/>
    <w:rsid w:val="00E35E8E"/>
    <w:rsid w:val="00E35F95"/>
    <w:rsid w:val="00E35FB8"/>
    <w:rsid w:val="00E36031"/>
    <w:rsid w:val="00E361D9"/>
    <w:rsid w:val="00E3660E"/>
    <w:rsid w:val="00E368EF"/>
    <w:rsid w:val="00E3725D"/>
    <w:rsid w:val="00E378D7"/>
    <w:rsid w:val="00E37907"/>
    <w:rsid w:val="00E379CF"/>
    <w:rsid w:val="00E37C2F"/>
    <w:rsid w:val="00E37D62"/>
    <w:rsid w:val="00E40143"/>
    <w:rsid w:val="00E405D4"/>
    <w:rsid w:val="00E40F7D"/>
    <w:rsid w:val="00E4113B"/>
    <w:rsid w:val="00E4119E"/>
    <w:rsid w:val="00E41944"/>
    <w:rsid w:val="00E42501"/>
    <w:rsid w:val="00E4299E"/>
    <w:rsid w:val="00E42F28"/>
    <w:rsid w:val="00E43189"/>
    <w:rsid w:val="00E431CB"/>
    <w:rsid w:val="00E4334A"/>
    <w:rsid w:val="00E437C0"/>
    <w:rsid w:val="00E4384F"/>
    <w:rsid w:val="00E4409A"/>
    <w:rsid w:val="00E441F2"/>
    <w:rsid w:val="00E4438B"/>
    <w:rsid w:val="00E44442"/>
    <w:rsid w:val="00E449DF"/>
    <w:rsid w:val="00E44F05"/>
    <w:rsid w:val="00E45010"/>
    <w:rsid w:val="00E451A7"/>
    <w:rsid w:val="00E4526E"/>
    <w:rsid w:val="00E45556"/>
    <w:rsid w:val="00E45BBA"/>
    <w:rsid w:val="00E45DE4"/>
    <w:rsid w:val="00E45EC8"/>
    <w:rsid w:val="00E4619D"/>
    <w:rsid w:val="00E464B8"/>
    <w:rsid w:val="00E46561"/>
    <w:rsid w:val="00E466DF"/>
    <w:rsid w:val="00E46A18"/>
    <w:rsid w:val="00E46F62"/>
    <w:rsid w:val="00E470D1"/>
    <w:rsid w:val="00E47442"/>
    <w:rsid w:val="00E50088"/>
    <w:rsid w:val="00E503C1"/>
    <w:rsid w:val="00E506CE"/>
    <w:rsid w:val="00E50C3F"/>
    <w:rsid w:val="00E50D25"/>
    <w:rsid w:val="00E511B5"/>
    <w:rsid w:val="00E51366"/>
    <w:rsid w:val="00E5195D"/>
    <w:rsid w:val="00E51D91"/>
    <w:rsid w:val="00E51F75"/>
    <w:rsid w:val="00E52515"/>
    <w:rsid w:val="00E529F6"/>
    <w:rsid w:val="00E5300B"/>
    <w:rsid w:val="00E53179"/>
    <w:rsid w:val="00E532DB"/>
    <w:rsid w:val="00E5346E"/>
    <w:rsid w:val="00E53AC4"/>
    <w:rsid w:val="00E53CD6"/>
    <w:rsid w:val="00E53F20"/>
    <w:rsid w:val="00E541F9"/>
    <w:rsid w:val="00E542F6"/>
    <w:rsid w:val="00E54792"/>
    <w:rsid w:val="00E54939"/>
    <w:rsid w:val="00E54943"/>
    <w:rsid w:val="00E549A1"/>
    <w:rsid w:val="00E54A03"/>
    <w:rsid w:val="00E5570C"/>
    <w:rsid w:val="00E558A3"/>
    <w:rsid w:val="00E56087"/>
    <w:rsid w:val="00E56190"/>
    <w:rsid w:val="00E56293"/>
    <w:rsid w:val="00E563D0"/>
    <w:rsid w:val="00E56A80"/>
    <w:rsid w:val="00E56DF7"/>
    <w:rsid w:val="00E56F72"/>
    <w:rsid w:val="00E5731B"/>
    <w:rsid w:val="00E57451"/>
    <w:rsid w:val="00E579E6"/>
    <w:rsid w:val="00E602B6"/>
    <w:rsid w:val="00E604C9"/>
    <w:rsid w:val="00E60955"/>
    <w:rsid w:val="00E609DB"/>
    <w:rsid w:val="00E60A45"/>
    <w:rsid w:val="00E60FB6"/>
    <w:rsid w:val="00E61873"/>
    <w:rsid w:val="00E620E6"/>
    <w:rsid w:val="00E62708"/>
    <w:rsid w:val="00E62D4D"/>
    <w:rsid w:val="00E62DF0"/>
    <w:rsid w:val="00E62ED8"/>
    <w:rsid w:val="00E62FD5"/>
    <w:rsid w:val="00E632A1"/>
    <w:rsid w:val="00E6338C"/>
    <w:rsid w:val="00E6393F"/>
    <w:rsid w:val="00E63BA1"/>
    <w:rsid w:val="00E63E40"/>
    <w:rsid w:val="00E64376"/>
    <w:rsid w:val="00E64378"/>
    <w:rsid w:val="00E64C83"/>
    <w:rsid w:val="00E64D89"/>
    <w:rsid w:val="00E650C5"/>
    <w:rsid w:val="00E65165"/>
    <w:rsid w:val="00E652CA"/>
    <w:rsid w:val="00E65437"/>
    <w:rsid w:val="00E6554F"/>
    <w:rsid w:val="00E658FA"/>
    <w:rsid w:val="00E65964"/>
    <w:rsid w:val="00E65B5E"/>
    <w:rsid w:val="00E66345"/>
    <w:rsid w:val="00E666F2"/>
    <w:rsid w:val="00E66BFA"/>
    <w:rsid w:val="00E66C60"/>
    <w:rsid w:val="00E66F76"/>
    <w:rsid w:val="00E6713C"/>
    <w:rsid w:val="00E671FC"/>
    <w:rsid w:val="00E675FE"/>
    <w:rsid w:val="00E67627"/>
    <w:rsid w:val="00E678D3"/>
    <w:rsid w:val="00E6797E"/>
    <w:rsid w:val="00E679A1"/>
    <w:rsid w:val="00E67BFA"/>
    <w:rsid w:val="00E67C15"/>
    <w:rsid w:val="00E70023"/>
    <w:rsid w:val="00E70470"/>
    <w:rsid w:val="00E706C3"/>
    <w:rsid w:val="00E708EA"/>
    <w:rsid w:val="00E709AE"/>
    <w:rsid w:val="00E70FA9"/>
    <w:rsid w:val="00E7105C"/>
    <w:rsid w:val="00E717EE"/>
    <w:rsid w:val="00E72160"/>
    <w:rsid w:val="00E723BA"/>
    <w:rsid w:val="00E7259A"/>
    <w:rsid w:val="00E725E2"/>
    <w:rsid w:val="00E7271F"/>
    <w:rsid w:val="00E72861"/>
    <w:rsid w:val="00E72A01"/>
    <w:rsid w:val="00E72C8F"/>
    <w:rsid w:val="00E72CBB"/>
    <w:rsid w:val="00E731F9"/>
    <w:rsid w:val="00E7321C"/>
    <w:rsid w:val="00E73369"/>
    <w:rsid w:val="00E7341E"/>
    <w:rsid w:val="00E73554"/>
    <w:rsid w:val="00E7380D"/>
    <w:rsid w:val="00E739C0"/>
    <w:rsid w:val="00E73B94"/>
    <w:rsid w:val="00E740D9"/>
    <w:rsid w:val="00E7424E"/>
    <w:rsid w:val="00E746DB"/>
    <w:rsid w:val="00E74AFE"/>
    <w:rsid w:val="00E74B70"/>
    <w:rsid w:val="00E74C5A"/>
    <w:rsid w:val="00E756A9"/>
    <w:rsid w:val="00E7589C"/>
    <w:rsid w:val="00E75C6F"/>
    <w:rsid w:val="00E76502"/>
    <w:rsid w:val="00E769E2"/>
    <w:rsid w:val="00E77010"/>
    <w:rsid w:val="00E778B5"/>
    <w:rsid w:val="00E77B04"/>
    <w:rsid w:val="00E77D56"/>
    <w:rsid w:val="00E77DC4"/>
    <w:rsid w:val="00E8003C"/>
    <w:rsid w:val="00E8066B"/>
    <w:rsid w:val="00E80EC4"/>
    <w:rsid w:val="00E81427"/>
    <w:rsid w:val="00E81643"/>
    <w:rsid w:val="00E82508"/>
    <w:rsid w:val="00E82645"/>
    <w:rsid w:val="00E82652"/>
    <w:rsid w:val="00E82C3E"/>
    <w:rsid w:val="00E82C46"/>
    <w:rsid w:val="00E8320E"/>
    <w:rsid w:val="00E8333C"/>
    <w:rsid w:val="00E834CD"/>
    <w:rsid w:val="00E834F4"/>
    <w:rsid w:val="00E83670"/>
    <w:rsid w:val="00E83CF9"/>
    <w:rsid w:val="00E83DCA"/>
    <w:rsid w:val="00E840C4"/>
    <w:rsid w:val="00E84D00"/>
    <w:rsid w:val="00E8509A"/>
    <w:rsid w:val="00E851F8"/>
    <w:rsid w:val="00E85DAA"/>
    <w:rsid w:val="00E86044"/>
    <w:rsid w:val="00E86793"/>
    <w:rsid w:val="00E86C58"/>
    <w:rsid w:val="00E87165"/>
    <w:rsid w:val="00E87ADE"/>
    <w:rsid w:val="00E87F34"/>
    <w:rsid w:val="00E902C8"/>
    <w:rsid w:val="00E903C0"/>
    <w:rsid w:val="00E904CF"/>
    <w:rsid w:val="00E906F9"/>
    <w:rsid w:val="00E90932"/>
    <w:rsid w:val="00E90B5A"/>
    <w:rsid w:val="00E90FE5"/>
    <w:rsid w:val="00E91A02"/>
    <w:rsid w:val="00E91FAA"/>
    <w:rsid w:val="00E920BD"/>
    <w:rsid w:val="00E9227B"/>
    <w:rsid w:val="00E922F6"/>
    <w:rsid w:val="00E92937"/>
    <w:rsid w:val="00E92A40"/>
    <w:rsid w:val="00E933A5"/>
    <w:rsid w:val="00E935AB"/>
    <w:rsid w:val="00E937D6"/>
    <w:rsid w:val="00E9384B"/>
    <w:rsid w:val="00E93866"/>
    <w:rsid w:val="00E93A11"/>
    <w:rsid w:val="00E93E42"/>
    <w:rsid w:val="00E93EBB"/>
    <w:rsid w:val="00E942E0"/>
    <w:rsid w:val="00E94AA1"/>
    <w:rsid w:val="00E952CD"/>
    <w:rsid w:val="00E955B1"/>
    <w:rsid w:val="00E95A32"/>
    <w:rsid w:val="00E95CC9"/>
    <w:rsid w:val="00E96821"/>
    <w:rsid w:val="00E96B4A"/>
    <w:rsid w:val="00E971DD"/>
    <w:rsid w:val="00E972D7"/>
    <w:rsid w:val="00E97637"/>
    <w:rsid w:val="00E97915"/>
    <w:rsid w:val="00E97995"/>
    <w:rsid w:val="00E979BE"/>
    <w:rsid w:val="00E97CB1"/>
    <w:rsid w:val="00E97E8D"/>
    <w:rsid w:val="00EA00F5"/>
    <w:rsid w:val="00EA023E"/>
    <w:rsid w:val="00EA0522"/>
    <w:rsid w:val="00EA05C1"/>
    <w:rsid w:val="00EA0823"/>
    <w:rsid w:val="00EA0AFD"/>
    <w:rsid w:val="00EA0E2F"/>
    <w:rsid w:val="00EA0EC0"/>
    <w:rsid w:val="00EA15E9"/>
    <w:rsid w:val="00EA1792"/>
    <w:rsid w:val="00EA1828"/>
    <w:rsid w:val="00EA1FD1"/>
    <w:rsid w:val="00EA2433"/>
    <w:rsid w:val="00EA2A5A"/>
    <w:rsid w:val="00EA2B65"/>
    <w:rsid w:val="00EA2BDB"/>
    <w:rsid w:val="00EA2F41"/>
    <w:rsid w:val="00EA3235"/>
    <w:rsid w:val="00EA4983"/>
    <w:rsid w:val="00EA4B6D"/>
    <w:rsid w:val="00EA59A2"/>
    <w:rsid w:val="00EA59FF"/>
    <w:rsid w:val="00EA5B40"/>
    <w:rsid w:val="00EA5DE4"/>
    <w:rsid w:val="00EA6087"/>
    <w:rsid w:val="00EA60C1"/>
    <w:rsid w:val="00EA61CF"/>
    <w:rsid w:val="00EA6310"/>
    <w:rsid w:val="00EA675B"/>
    <w:rsid w:val="00EA689E"/>
    <w:rsid w:val="00EA6AA9"/>
    <w:rsid w:val="00EA6CF6"/>
    <w:rsid w:val="00EA6EC6"/>
    <w:rsid w:val="00EA6EE4"/>
    <w:rsid w:val="00EA76A7"/>
    <w:rsid w:val="00EA7AD0"/>
    <w:rsid w:val="00EA7C91"/>
    <w:rsid w:val="00EA7FBC"/>
    <w:rsid w:val="00EB0403"/>
    <w:rsid w:val="00EB065E"/>
    <w:rsid w:val="00EB1425"/>
    <w:rsid w:val="00EB1720"/>
    <w:rsid w:val="00EB1775"/>
    <w:rsid w:val="00EB18FA"/>
    <w:rsid w:val="00EB1BD8"/>
    <w:rsid w:val="00EB2E83"/>
    <w:rsid w:val="00EB3550"/>
    <w:rsid w:val="00EB35EB"/>
    <w:rsid w:val="00EB38E9"/>
    <w:rsid w:val="00EB391E"/>
    <w:rsid w:val="00EB3D1D"/>
    <w:rsid w:val="00EB3DC9"/>
    <w:rsid w:val="00EB4495"/>
    <w:rsid w:val="00EB48E2"/>
    <w:rsid w:val="00EB4DE3"/>
    <w:rsid w:val="00EB5472"/>
    <w:rsid w:val="00EB54D7"/>
    <w:rsid w:val="00EB6076"/>
    <w:rsid w:val="00EB6106"/>
    <w:rsid w:val="00EB63B3"/>
    <w:rsid w:val="00EB64CF"/>
    <w:rsid w:val="00EB6778"/>
    <w:rsid w:val="00EB70A4"/>
    <w:rsid w:val="00EB71F2"/>
    <w:rsid w:val="00EB787C"/>
    <w:rsid w:val="00EB79F5"/>
    <w:rsid w:val="00EB7A5B"/>
    <w:rsid w:val="00EB7BE9"/>
    <w:rsid w:val="00EC0405"/>
    <w:rsid w:val="00EC0448"/>
    <w:rsid w:val="00EC05B7"/>
    <w:rsid w:val="00EC0BAC"/>
    <w:rsid w:val="00EC13C7"/>
    <w:rsid w:val="00EC1522"/>
    <w:rsid w:val="00EC1656"/>
    <w:rsid w:val="00EC16A4"/>
    <w:rsid w:val="00EC1C5A"/>
    <w:rsid w:val="00EC1D93"/>
    <w:rsid w:val="00EC1E6A"/>
    <w:rsid w:val="00EC1F85"/>
    <w:rsid w:val="00EC221F"/>
    <w:rsid w:val="00EC2710"/>
    <w:rsid w:val="00EC2C56"/>
    <w:rsid w:val="00EC32DE"/>
    <w:rsid w:val="00EC33C8"/>
    <w:rsid w:val="00EC3FC1"/>
    <w:rsid w:val="00EC4145"/>
    <w:rsid w:val="00EC4CB4"/>
    <w:rsid w:val="00EC5148"/>
    <w:rsid w:val="00EC5D95"/>
    <w:rsid w:val="00EC5E02"/>
    <w:rsid w:val="00EC5F88"/>
    <w:rsid w:val="00EC6A86"/>
    <w:rsid w:val="00EC71AB"/>
    <w:rsid w:val="00EC76D2"/>
    <w:rsid w:val="00EC7A5D"/>
    <w:rsid w:val="00EC7BD4"/>
    <w:rsid w:val="00ED02AA"/>
    <w:rsid w:val="00ED0357"/>
    <w:rsid w:val="00ED047C"/>
    <w:rsid w:val="00ED071D"/>
    <w:rsid w:val="00ED07DC"/>
    <w:rsid w:val="00ED08E9"/>
    <w:rsid w:val="00ED0DF5"/>
    <w:rsid w:val="00ED1087"/>
    <w:rsid w:val="00ED1DAC"/>
    <w:rsid w:val="00ED1DBA"/>
    <w:rsid w:val="00ED1DC7"/>
    <w:rsid w:val="00ED1E3F"/>
    <w:rsid w:val="00ED20C2"/>
    <w:rsid w:val="00ED2935"/>
    <w:rsid w:val="00ED2B7F"/>
    <w:rsid w:val="00ED33E5"/>
    <w:rsid w:val="00ED38CD"/>
    <w:rsid w:val="00ED3AB6"/>
    <w:rsid w:val="00ED3D64"/>
    <w:rsid w:val="00ED4112"/>
    <w:rsid w:val="00ED4377"/>
    <w:rsid w:val="00ED45C4"/>
    <w:rsid w:val="00ED491D"/>
    <w:rsid w:val="00ED4D49"/>
    <w:rsid w:val="00ED4E6F"/>
    <w:rsid w:val="00ED5A4A"/>
    <w:rsid w:val="00ED5C06"/>
    <w:rsid w:val="00ED6025"/>
    <w:rsid w:val="00ED6121"/>
    <w:rsid w:val="00ED6B2C"/>
    <w:rsid w:val="00ED6E99"/>
    <w:rsid w:val="00ED6F80"/>
    <w:rsid w:val="00ED707C"/>
    <w:rsid w:val="00ED77B3"/>
    <w:rsid w:val="00ED7BDF"/>
    <w:rsid w:val="00ED7C55"/>
    <w:rsid w:val="00ED7D33"/>
    <w:rsid w:val="00ED7D77"/>
    <w:rsid w:val="00ED7D89"/>
    <w:rsid w:val="00ED7EDD"/>
    <w:rsid w:val="00EE0C7D"/>
    <w:rsid w:val="00EE0DA0"/>
    <w:rsid w:val="00EE0FBA"/>
    <w:rsid w:val="00EE17CA"/>
    <w:rsid w:val="00EE1AF6"/>
    <w:rsid w:val="00EE1CA1"/>
    <w:rsid w:val="00EE222C"/>
    <w:rsid w:val="00EE264B"/>
    <w:rsid w:val="00EE313E"/>
    <w:rsid w:val="00EE3437"/>
    <w:rsid w:val="00EE344C"/>
    <w:rsid w:val="00EE3617"/>
    <w:rsid w:val="00EE372B"/>
    <w:rsid w:val="00EE389D"/>
    <w:rsid w:val="00EE3FB6"/>
    <w:rsid w:val="00EE420B"/>
    <w:rsid w:val="00EE4E5C"/>
    <w:rsid w:val="00EE4F9C"/>
    <w:rsid w:val="00EE5316"/>
    <w:rsid w:val="00EE56C6"/>
    <w:rsid w:val="00EE58A2"/>
    <w:rsid w:val="00EE59BE"/>
    <w:rsid w:val="00EE5BFE"/>
    <w:rsid w:val="00EE617B"/>
    <w:rsid w:val="00EE61D8"/>
    <w:rsid w:val="00EE659F"/>
    <w:rsid w:val="00EE66BC"/>
    <w:rsid w:val="00EE68AD"/>
    <w:rsid w:val="00EE69FD"/>
    <w:rsid w:val="00EE6CD5"/>
    <w:rsid w:val="00EE70D4"/>
    <w:rsid w:val="00EE7140"/>
    <w:rsid w:val="00EE74A5"/>
    <w:rsid w:val="00EE75D2"/>
    <w:rsid w:val="00EE778B"/>
    <w:rsid w:val="00EE7FEB"/>
    <w:rsid w:val="00EF09DA"/>
    <w:rsid w:val="00EF0D7F"/>
    <w:rsid w:val="00EF1013"/>
    <w:rsid w:val="00EF13DA"/>
    <w:rsid w:val="00EF14A6"/>
    <w:rsid w:val="00EF160D"/>
    <w:rsid w:val="00EF2099"/>
    <w:rsid w:val="00EF2178"/>
    <w:rsid w:val="00EF22EE"/>
    <w:rsid w:val="00EF24C0"/>
    <w:rsid w:val="00EF271C"/>
    <w:rsid w:val="00EF27AC"/>
    <w:rsid w:val="00EF27BD"/>
    <w:rsid w:val="00EF2D4D"/>
    <w:rsid w:val="00EF361A"/>
    <w:rsid w:val="00EF3981"/>
    <w:rsid w:val="00EF3E34"/>
    <w:rsid w:val="00EF43C1"/>
    <w:rsid w:val="00EF4B2B"/>
    <w:rsid w:val="00EF4BDD"/>
    <w:rsid w:val="00EF5859"/>
    <w:rsid w:val="00EF5F76"/>
    <w:rsid w:val="00EF65F6"/>
    <w:rsid w:val="00EF66BF"/>
    <w:rsid w:val="00EF6760"/>
    <w:rsid w:val="00EF73B9"/>
    <w:rsid w:val="00EF73CC"/>
    <w:rsid w:val="00EF76A6"/>
    <w:rsid w:val="00EF7B17"/>
    <w:rsid w:val="00F000D2"/>
    <w:rsid w:val="00F0046F"/>
    <w:rsid w:val="00F00B2D"/>
    <w:rsid w:val="00F00C41"/>
    <w:rsid w:val="00F00C89"/>
    <w:rsid w:val="00F00CCC"/>
    <w:rsid w:val="00F00CD6"/>
    <w:rsid w:val="00F00D40"/>
    <w:rsid w:val="00F00E7F"/>
    <w:rsid w:val="00F0116A"/>
    <w:rsid w:val="00F0131D"/>
    <w:rsid w:val="00F01338"/>
    <w:rsid w:val="00F01445"/>
    <w:rsid w:val="00F01896"/>
    <w:rsid w:val="00F018B3"/>
    <w:rsid w:val="00F01908"/>
    <w:rsid w:val="00F01B47"/>
    <w:rsid w:val="00F01D51"/>
    <w:rsid w:val="00F021F5"/>
    <w:rsid w:val="00F02433"/>
    <w:rsid w:val="00F025E0"/>
    <w:rsid w:val="00F02B7C"/>
    <w:rsid w:val="00F0357D"/>
    <w:rsid w:val="00F03D25"/>
    <w:rsid w:val="00F03E40"/>
    <w:rsid w:val="00F04213"/>
    <w:rsid w:val="00F0439D"/>
    <w:rsid w:val="00F04885"/>
    <w:rsid w:val="00F04E90"/>
    <w:rsid w:val="00F059CD"/>
    <w:rsid w:val="00F05B31"/>
    <w:rsid w:val="00F05B3A"/>
    <w:rsid w:val="00F05BFC"/>
    <w:rsid w:val="00F05D46"/>
    <w:rsid w:val="00F062D7"/>
    <w:rsid w:val="00F06643"/>
    <w:rsid w:val="00F0673D"/>
    <w:rsid w:val="00F067FA"/>
    <w:rsid w:val="00F06CE7"/>
    <w:rsid w:val="00F06DD4"/>
    <w:rsid w:val="00F070FD"/>
    <w:rsid w:val="00F07215"/>
    <w:rsid w:val="00F07389"/>
    <w:rsid w:val="00F07602"/>
    <w:rsid w:val="00F0786D"/>
    <w:rsid w:val="00F0792E"/>
    <w:rsid w:val="00F079CC"/>
    <w:rsid w:val="00F07E88"/>
    <w:rsid w:val="00F1052B"/>
    <w:rsid w:val="00F10777"/>
    <w:rsid w:val="00F10964"/>
    <w:rsid w:val="00F10BA0"/>
    <w:rsid w:val="00F10CD8"/>
    <w:rsid w:val="00F10D59"/>
    <w:rsid w:val="00F10E13"/>
    <w:rsid w:val="00F10E47"/>
    <w:rsid w:val="00F10E99"/>
    <w:rsid w:val="00F10ED0"/>
    <w:rsid w:val="00F10EF8"/>
    <w:rsid w:val="00F10FB4"/>
    <w:rsid w:val="00F11002"/>
    <w:rsid w:val="00F112FF"/>
    <w:rsid w:val="00F1137F"/>
    <w:rsid w:val="00F11B7F"/>
    <w:rsid w:val="00F11C72"/>
    <w:rsid w:val="00F11D31"/>
    <w:rsid w:val="00F11E80"/>
    <w:rsid w:val="00F11FEA"/>
    <w:rsid w:val="00F120B3"/>
    <w:rsid w:val="00F12740"/>
    <w:rsid w:val="00F1277A"/>
    <w:rsid w:val="00F12920"/>
    <w:rsid w:val="00F13750"/>
    <w:rsid w:val="00F13AD5"/>
    <w:rsid w:val="00F13C54"/>
    <w:rsid w:val="00F1414A"/>
    <w:rsid w:val="00F144A1"/>
    <w:rsid w:val="00F1457F"/>
    <w:rsid w:val="00F14EFF"/>
    <w:rsid w:val="00F1528E"/>
    <w:rsid w:val="00F156FC"/>
    <w:rsid w:val="00F158A5"/>
    <w:rsid w:val="00F16773"/>
    <w:rsid w:val="00F17063"/>
    <w:rsid w:val="00F171B9"/>
    <w:rsid w:val="00F17595"/>
    <w:rsid w:val="00F176EE"/>
    <w:rsid w:val="00F17AE2"/>
    <w:rsid w:val="00F17CBB"/>
    <w:rsid w:val="00F201D3"/>
    <w:rsid w:val="00F20375"/>
    <w:rsid w:val="00F206B5"/>
    <w:rsid w:val="00F20782"/>
    <w:rsid w:val="00F20930"/>
    <w:rsid w:val="00F21221"/>
    <w:rsid w:val="00F21378"/>
    <w:rsid w:val="00F2146A"/>
    <w:rsid w:val="00F21C28"/>
    <w:rsid w:val="00F220CE"/>
    <w:rsid w:val="00F22980"/>
    <w:rsid w:val="00F229BA"/>
    <w:rsid w:val="00F229E0"/>
    <w:rsid w:val="00F22B90"/>
    <w:rsid w:val="00F22C29"/>
    <w:rsid w:val="00F22D6A"/>
    <w:rsid w:val="00F2301E"/>
    <w:rsid w:val="00F23E01"/>
    <w:rsid w:val="00F23E7F"/>
    <w:rsid w:val="00F240A4"/>
    <w:rsid w:val="00F245AD"/>
    <w:rsid w:val="00F24976"/>
    <w:rsid w:val="00F24ADB"/>
    <w:rsid w:val="00F25392"/>
    <w:rsid w:val="00F25661"/>
    <w:rsid w:val="00F25743"/>
    <w:rsid w:val="00F259BA"/>
    <w:rsid w:val="00F25AFC"/>
    <w:rsid w:val="00F26147"/>
    <w:rsid w:val="00F2632C"/>
    <w:rsid w:val="00F2642D"/>
    <w:rsid w:val="00F2647E"/>
    <w:rsid w:val="00F26609"/>
    <w:rsid w:val="00F2687D"/>
    <w:rsid w:val="00F26DA8"/>
    <w:rsid w:val="00F26E10"/>
    <w:rsid w:val="00F26E1E"/>
    <w:rsid w:val="00F275B0"/>
    <w:rsid w:val="00F301F0"/>
    <w:rsid w:val="00F309F6"/>
    <w:rsid w:val="00F30EF9"/>
    <w:rsid w:val="00F311EC"/>
    <w:rsid w:val="00F31288"/>
    <w:rsid w:val="00F3154F"/>
    <w:rsid w:val="00F31889"/>
    <w:rsid w:val="00F31E3F"/>
    <w:rsid w:val="00F32522"/>
    <w:rsid w:val="00F3265B"/>
    <w:rsid w:val="00F326E0"/>
    <w:rsid w:val="00F3280F"/>
    <w:rsid w:val="00F32E2F"/>
    <w:rsid w:val="00F33601"/>
    <w:rsid w:val="00F33B1F"/>
    <w:rsid w:val="00F3407B"/>
    <w:rsid w:val="00F34247"/>
    <w:rsid w:val="00F342C0"/>
    <w:rsid w:val="00F3471C"/>
    <w:rsid w:val="00F34785"/>
    <w:rsid w:val="00F34E0E"/>
    <w:rsid w:val="00F34EAE"/>
    <w:rsid w:val="00F35050"/>
    <w:rsid w:val="00F351D8"/>
    <w:rsid w:val="00F352BC"/>
    <w:rsid w:val="00F353F7"/>
    <w:rsid w:val="00F363B8"/>
    <w:rsid w:val="00F36435"/>
    <w:rsid w:val="00F36666"/>
    <w:rsid w:val="00F36809"/>
    <w:rsid w:val="00F369CE"/>
    <w:rsid w:val="00F369F7"/>
    <w:rsid w:val="00F37178"/>
    <w:rsid w:val="00F37BAA"/>
    <w:rsid w:val="00F37C3F"/>
    <w:rsid w:val="00F37D2A"/>
    <w:rsid w:val="00F4025A"/>
    <w:rsid w:val="00F404DE"/>
    <w:rsid w:val="00F4057C"/>
    <w:rsid w:val="00F405B8"/>
    <w:rsid w:val="00F40909"/>
    <w:rsid w:val="00F40A34"/>
    <w:rsid w:val="00F40B08"/>
    <w:rsid w:val="00F40D12"/>
    <w:rsid w:val="00F40D22"/>
    <w:rsid w:val="00F4188F"/>
    <w:rsid w:val="00F41928"/>
    <w:rsid w:val="00F41A75"/>
    <w:rsid w:val="00F41EA6"/>
    <w:rsid w:val="00F420E8"/>
    <w:rsid w:val="00F4212F"/>
    <w:rsid w:val="00F42296"/>
    <w:rsid w:val="00F42326"/>
    <w:rsid w:val="00F429C7"/>
    <w:rsid w:val="00F42A09"/>
    <w:rsid w:val="00F42C6A"/>
    <w:rsid w:val="00F42CBE"/>
    <w:rsid w:val="00F43BDB"/>
    <w:rsid w:val="00F4429A"/>
    <w:rsid w:val="00F442C7"/>
    <w:rsid w:val="00F44308"/>
    <w:rsid w:val="00F443F1"/>
    <w:rsid w:val="00F445D5"/>
    <w:rsid w:val="00F454DC"/>
    <w:rsid w:val="00F45555"/>
    <w:rsid w:val="00F456CA"/>
    <w:rsid w:val="00F45838"/>
    <w:rsid w:val="00F46060"/>
    <w:rsid w:val="00F46405"/>
    <w:rsid w:val="00F4645F"/>
    <w:rsid w:val="00F46577"/>
    <w:rsid w:val="00F46ADD"/>
    <w:rsid w:val="00F46B34"/>
    <w:rsid w:val="00F46FB3"/>
    <w:rsid w:val="00F471BE"/>
    <w:rsid w:val="00F47695"/>
    <w:rsid w:val="00F4773D"/>
    <w:rsid w:val="00F477B8"/>
    <w:rsid w:val="00F478F4"/>
    <w:rsid w:val="00F4793A"/>
    <w:rsid w:val="00F47B83"/>
    <w:rsid w:val="00F47CFB"/>
    <w:rsid w:val="00F50860"/>
    <w:rsid w:val="00F50C65"/>
    <w:rsid w:val="00F50DFF"/>
    <w:rsid w:val="00F50E9D"/>
    <w:rsid w:val="00F511C4"/>
    <w:rsid w:val="00F5194E"/>
    <w:rsid w:val="00F51BCF"/>
    <w:rsid w:val="00F52302"/>
    <w:rsid w:val="00F529CB"/>
    <w:rsid w:val="00F52DBB"/>
    <w:rsid w:val="00F530C8"/>
    <w:rsid w:val="00F5379F"/>
    <w:rsid w:val="00F53823"/>
    <w:rsid w:val="00F53FBB"/>
    <w:rsid w:val="00F5425C"/>
    <w:rsid w:val="00F54430"/>
    <w:rsid w:val="00F54602"/>
    <w:rsid w:val="00F54A79"/>
    <w:rsid w:val="00F54C02"/>
    <w:rsid w:val="00F5571C"/>
    <w:rsid w:val="00F55999"/>
    <w:rsid w:val="00F559AC"/>
    <w:rsid w:val="00F55A02"/>
    <w:rsid w:val="00F55F18"/>
    <w:rsid w:val="00F56286"/>
    <w:rsid w:val="00F56368"/>
    <w:rsid w:val="00F56528"/>
    <w:rsid w:val="00F56557"/>
    <w:rsid w:val="00F56C84"/>
    <w:rsid w:val="00F56F2D"/>
    <w:rsid w:val="00F56F74"/>
    <w:rsid w:val="00F5701E"/>
    <w:rsid w:val="00F57164"/>
    <w:rsid w:val="00F57F53"/>
    <w:rsid w:val="00F57FA1"/>
    <w:rsid w:val="00F60895"/>
    <w:rsid w:val="00F60C71"/>
    <w:rsid w:val="00F60D0D"/>
    <w:rsid w:val="00F60F6E"/>
    <w:rsid w:val="00F60F8D"/>
    <w:rsid w:val="00F612E2"/>
    <w:rsid w:val="00F61866"/>
    <w:rsid w:val="00F6190F"/>
    <w:rsid w:val="00F627E7"/>
    <w:rsid w:val="00F62815"/>
    <w:rsid w:val="00F62895"/>
    <w:rsid w:val="00F62902"/>
    <w:rsid w:val="00F62E90"/>
    <w:rsid w:val="00F6345D"/>
    <w:rsid w:val="00F63BB5"/>
    <w:rsid w:val="00F63D63"/>
    <w:rsid w:val="00F64160"/>
    <w:rsid w:val="00F64275"/>
    <w:rsid w:val="00F645BD"/>
    <w:rsid w:val="00F6572D"/>
    <w:rsid w:val="00F6586E"/>
    <w:rsid w:val="00F659EA"/>
    <w:rsid w:val="00F666BE"/>
    <w:rsid w:val="00F66A82"/>
    <w:rsid w:val="00F66C0E"/>
    <w:rsid w:val="00F66EE1"/>
    <w:rsid w:val="00F66FE2"/>
    <w:rsid w:val="00F6702B"/>
    <w:rsid w:val="00F675AC"/>
    <w:rsid w:val="00F70668"/>
    <w:rsid w:val="00F70AC8"/>
    <w:rsid w:val="00F70C1A"/>
    <w:rsid w:val="00F70C9E"/>
    <w:rsid w:val="00F70EA3"/>
    <w:rsid w:val="00F70FE9"/>
    <w:rsid w:val="00F714E2"/>
    <w:rsid w:val="00F718F4"/>
    <w:rsid w:val="00F71929"/>
    <w:rsid w:val="00F71B08"/>
    <w:rsid w:val="00F71B37"/>
    <w:rsid w:val="00F71BBC"/>
    <w:rsid w:val="00F71DA8"/>
    <w:rsid w:val="00F72265"/>
    <w:rsid w:val="00F73179"/>
    <w:rsid w:val="00F731EF"/>
    <w:rsid w:val="00F737C7"/>
    <w:rsid w:val="00F73B97"/>
    <w:rsid w:val="00F73CAC"/>
    <w:rsid w:val="00F73FB8"/>
    <w:rsid w:val="00F74232"/>
    <w:rsid w:val="00F749AD"/>
    <w:rsid w:val="00F75040"/>
    <w:rsid w:val="00F7554E"/>
    <w:rsid w:val="00F75A81"/>
    <w:rsid w:val="00F76155"/>
    <w:rsid w:val="00F76385"/>
    <w:rsid w:val="00F76408"/>
    <w:rsid w:val="00F764B5"/>
    <w:rsid w:val="00F7678F"/>
    <w:rsid w:val="00F767AE"/>
    <w:rsid w:val="00F768E1"/>
    <w:rsid w:val="00F769C7"/>
    <w:rsid w:val="00F769FC"/>
    <w:rsid w:val="00F76EA2"/>
    <w:rsid w:val="00F76F7F"/>
    <w:rsid w:val="00F77994"/>
    <w:rsid w:val="00F77ECD"/>
    <w:rsid w:val="00F8042B"/>
    <w:rsid w:val="00F80DEE"/>
    <w:rsid w:val="00F811B7"/>
    <w:rsid w:val="00F8174A"/>
    <w:rsid w:val="00F818C6"/>
    <w:rsid w:val="00F81B92"/>
    <w:rsid w:val="00F81C2B"/>
    <w:rsid w:val="00F82130"/>
    <w:rsid w:val="00F82428"/>
    <w:rsid w:val="00F83023"/>
    <w:rsid w:val="00F8345F"/>
    <w:rsid w:val="00F83876"/>
    <w:rsid w:val="00F8391A"/>
    <w:rsid w:val="00F841E5"/>
    <w:rsid w:val="00F844C3"/>
    <w:rsid w:val="00F844CC"/>
    <w:rsid w:val="00F8518B"/>
    <w:rsid w:val="00F8546B"/>
    <w:rsid w:val="00F85C88"/>
    <w:rsid w:val="00F85CF2"/>
    <w:rsid w:val="00F867FA"/>
    <w:rsid w:val="00F8683B"/>
    <w:rsid w:val="00F86DD1"/>
    <w:rsid w:val="00F86E2C"/>
    <w:rsid w:val="00F872E7"/>
    <w:rsid w:val="00F87455"/>
    <w:rsid w:val="00F87B76"/>
    <w:rsid w:val="00F87ECD"/>
    <w:rsid w:val="00F90008"/>
    <w:rsid w:val="00F90033"/>
    <w:rsid w:val="00F902C7"/>
    <w:rsid w:val="00F903BD"/>
    <w:rsid w:val="00F907C5"/>
    <w:rsid w:val="00F909D6"/>
    <w:rsid w:val="00F91BA3"/>
    <w:rsid w:val="00F91C48"/>
    <w:rsid w:val="00F91DA5"/>
    <w:rsid w:val="00F91F9A"/>
    <w:rsid w:val="00F92038"/>
    <w:rsid w:val="00F92044"/>
    <w:rsid w:val="00F9224B"/>
    <w:rsid w:val="00F9248A"/>
    <w:rsid w:val="00F92646"/>
    <w:rsid w:val="00F926D1"/>
    <w:rsid w:val="00F92C13"/>
    <w:rsid w:val="00F92D66"/>
    <w:rsid w:val="00F932A2"/>
    <w:rsid w:val="00F93E74"/>
    <w:rsid w:val="00F944DD"/>
    <w:rsid w:val="00F94A28"/>
    <w:rsid w:val="00F94C6C"/>
    <w:rsid w:val="00F950E6"/>
    <w:rsid w:val="00F9538C"/>
    <w:rsid w:val="00F957E2"/>
    <w:rsid w:val="00F9656E"/>
    <w:rsid w:val="00F96A42"/>
    <w:rsid w:val="00F96BE1"/>
    <w:rsid w:val="00F96C98"/>
    <w:rsid w:val="00F96E20"/>
    <w:rsid w:val="00F96E63"/>
    <w:rsid w:val="00F96EE5"/>
    <w:rsid w:val="00F9710F"/>
    <w:rsid w:val="00F9745E"/>
    <w:rsid w:val="00F974A4"/>
    <w:rsid w:val="00F978F2"/>
    <w:rsid w:val="00F979A6"/>
    <w:rsid w:val="00F97AE3"/>
    <w:rsid w:val="00FA002D"/>
    <w:rsid w:val="00FA0035"/>
    <w:rsid w:val="00FA06B7"/>
    <w:rsid w:val="00FA081C"/>
    <w:rsid w:val="00FA08C2"/>
    <w:rsid w:val="00FA098C"/>
    <w:rsid w:val="00FA0AB1"/>
    <w:rsid w:val="00FA0B32"/>
    <w:rsid w:val="00FA0C58"/>
    <w:rsid w:val="00FA1253"/>
    <w:rsid w:val="00FA1405"/>
    <w:rsid w:val="00FA15FF"/>
    <w:rsid w:val="00FA1881"/>
    <w:rsid w:val="00FA19B6"/>
    <w:rsid w:val="00FA1A80"/>
    <w:rsid w:val="00FA1F2C"/>
    <w:rsid w:val="00FA1F4A"/>
    <w:rsid w:val="00FA2767"/>
    <w:rsid w:val="00FA2D12"/>
    <w:rsid w:val="00FA2EF0"/>
    <w:rsid w:val="00FA3302"/>
    <w:rsid w:val="00FA37B5"/>
    <w:rsid w:val="00FA3815"/>
    <w:rsid w:val="00FA3D5A"/>
    <w:rsid w:val="00FA407E"/>
    <w:rsid w:val="00FA44D7"/>
    <w:rsid w:val="00FA48FA"/>
    <w:rsid w:val="00FA4FCF"/>
    <w:rsid w:val="00FA568D"/>
    <w:rsid w:val="00FA5C30"/>
    <w:rsid w:val="00FA5C96"/>
    <w:rsid w:val="00FA5DE6"/>
    <w:rsid w:val="00FA5ED3"/>
    <w:rsid w:val="00FA63A0"/>
    <w:rsid w:val="00FA65AD"/>
    <w:rsid w:val="00FA67DD"/>
    <w:rsid w:val="00FA6E77"/>
    <w:rsid w:val="00FA72BE"/>
    <w:rsid w:val="00FA7820"/>
    <w:rsid w:val="00FA7D1C"/>
    <w:rsid w:val="00FA7E44"/>
    <w:rsid w:val="00FA7F89"/>
    <w:rsid w:val="00FB028A"/>
    <w:rsid w:val="00FB02D8"/>
    <w:rsid w:val="00FB0427"/>
    <w:rsid w:val="00FB08FF"/>
    <w:rsid w:val="00FB090F"/>
    <w:rsid w:val="00FB0AF0"/>
    <w:rsid w:val="00FB0C88"/>
    <w:rsid w:val="00FB0F42"/>
    <w:rsid w:val="00FB11F0"/>
    <w:rsid w:val="00FB13E7"/>
    <w:rsid w:val="00FB1547"/>
    <w:rsid w:val="00FB24E9"/>
    <w:rsid w:val="00FB2AFE"/>
    <w:rsid w:val="00FB2B0A"/>
    <w:rsid w:val="00FB2E23"/>
    <w:rsid w:val="00FB34ED"/>
    <w:rsid w:val="00FB3A8A"/>
    <w:rsid w:val="00FB3EE1"/>
    <w:rsid w:val="00FB3EFF"/>
    <w:rsid w:val="00FB4194"/>
    <w:rsid w:val="00FB439F"/>
    <w:rsid w:val="00FB484D"/>
    <w:rsid w:val="00FB493F"/>
    <w:rsid w:val="00FB4B17"/>
    <w:rsid w:val="00FB4C45"/>
    <w:rsid w:val="00FB546E"/>
    <w:rsid w:val="00FB5825"/>
    <w:rsid w:val="00FB5AE0"/>
    <w:rsid w:val="00FB5C86"/>
    <w:rsid w:val="00FB5F29"/>
    <w:rsid w:val="00FB615D"/>
    <w:rsid w:val="00FB6379"/>
    <w:rsid w:val="00FB6431"/>
    <w:rsid w:val="00FB652B"/>
    <w:rsid w:val="00FB67BC"/>
    <w:rsid w:val="00FB6897"/>
    <w:rsid w:val="00FB6B4F"/>
    <w:rsid w:val="00FB6C38"/>
    <w:rsid w:val="00FB6D09"/>
    <w:rsid w:val="00FB6F6D"/>
    <w:rsid w:val="00FB713B"/>
    <w:rsid w:val="00FB72EE"/>
    <w:rsid w:val="00FB79D7"/>
    <w:rsid w:val="00FC03A9"/>
    <w:rsid w:val="00FC088F"/>
    <w:rsid w:val="00FC0C3E"/>
    <w:rsid w:val="00FC1495"/>
    <w:rsid w:val="00FC1511"/>
    <w:rsid w:val="00FC1555"/>
    <w:rsid w:val="00FC1C28"/>
    <w:rsid w:val="00FC1D3D"/>
    <w:rsid w:val="00FC1D47"/>
    <w:rsid w:val="00FC2079"/>
    <w:rsid w:val="00FC2189"/>
    <w:rsid w:val="00FC234A"/>
    <w:rsid w:val="00FC2480"/>
    <w:rsid w:val="00FC291D"/>
    <w:rsid w:val="00FC298E"/>
    <w:rsid w:val="00FC2C32"/>
    <w:rsid w:val="00FC2C5B"/>
    <w:rsid w:val="00FC2EA6"/>
    <w:rsid w:val="00FC3143"/>
    <w:rsid w:val="00FC325F"/>
    <w:rsid w:val="00FC32EF"/>
    <w:rsid w:val="00FC33DE"/>
    <w:rsid w:val="00FC3447"/>
    <w:rsid w:val="00FC3843"/>
    <w:rsid w:val="00FC3946"/>
    <w:rsid w:val="00FC3C6E"/>
    <w:rsid w:val="00FC50CD"/>
    <w:rsid w:val="00FC54EF"/>
    <w:rsid w:val="00FC570C"/>
    <w:rsid w:val="00FC5777"/>
    <w:rsid w:val="00FC57E0"/>
    <w:rsid w:val="00FC5954"/>
    <w:rsid w:val="00FC5A01"/>
    <w:rsid w:val="00FC5AD6"/>
    <w:rsid w:val="00FC5D70"/>
    <w:rsid w:val="00FC5E25"/>
    <w:rsid w:val="00FC5EBC"/>
    <w:rsid w:val="00FC6104"/>
    <w:rsid w:val="00FC6271"/>
    <w:rsid w:val="00FC6940"/>
    <w:rsid w:val="00FC6A7C"/>
    <w:rsid w:val="00FC72E6"/>
    <w:rsid w:val="00FC76AD"/>
    <w:rsid w:val="00FC78DE"/>
    <w:rsid w:val="00FC7A5A"/>
    <w:rsid w:val="00FD04BE"/>
    <w:rsid w:val="00FD07C4"/>
    <w:rsid w:val="00FD0981"/>
    <w:rsid w:val="00FD0A36"/>
    <w:rsid w:val="00FD0CE2"/>
    <w:rsid w:val="00FD0D3F"/>
    <w:rsid w:val="00FD0E7F"/>
    <w:rsid w:val="00FD0ED4"/>
    <w:rsid w:val="00FD1044"/>
    <w:rsid w:val="00FD11B3"/>
    <w:rsid w:val="00FD12F5"/>
    <w:rsid w:val="00FD176E"/>
    <w:rsid w:val="00FD17E6"/>
    <w:rsid w:val="00FD2786"/>
    <w:rsid w:val="00FD2974"/>
    <w:rsid w:val="00FD2CB5"/>
    <w:rsid w:val="00FD2F22"/>
    <w:rsid w:val="00FD3696"/>
    <w:rsid w:val="00FD373F"/>
    <w:rsid w:val="00FD37F4"/>
    <w:rsid w:val="00FD39E5"/>
    <w:rsid w:val="00FD3B73"/>
    <w:rsid w:val="00FD40C1"/>
    <w:rsid w:val="00FD4179"/>
    <w:rsid w:val="00FD41FE"/>
    <w:rsid w:val="00FD442D"/>
    <w:rsid w:val="00FD47D8"/>
    <w:rsid w:val="00FD4869"/>
    <w:rsid w:val="00FD4951"/>
    <w:rsid w:val="00FD4FFD"/>
    <w:rsid w:val="00FD528F"/>
    <w:rsid w:val="00FD5776"/>
    <w:rsid w:val="00FD5C1E"/>
    <w:rsid w:val="00FD5FF5"/>
    <w:rsid w:val="00FD6D25"/>
    <w:rsid w:val="00FD758C"/>
    <w:rsid w:val="00FD774D"/>
    <w:rsid w:val="00FE096A"/>
    <w:rsid w:val="00FE1155"/>
    <w:rsid w:val="00FE1301"/>
    <w:rsid w:val="00FE15D0"/>
    <w:rsid w:val="00FE1731"/>
    <w:rsid w:val="00FE19CC"/>
    <w:rsid w:val="00FE1CB4"/>
    <w:rsid w:val="00FE1D68"/>
    <w:rsid w:val="00FE1D70"/>
    <w:rsid w:val="00FE202E"/>
    <w:rsid w:val="00FE2279"/>
    <w:rsid w:val="00FE22B6"/>
    <w:rsid w:val="00FE22FA"/>
    <w:rsid w:val="00FE24AC"/>
    <w:rsid w:val="00FE25A3"/>
    <w:rsid w:val="00FE25FB"/>
    <w:rsid w:val="00FE336A"/>
    <w:rsid w:val="00FE357A"/>
    <w:rsid w:val="00FE38BC"/>
    <w:rsid w:val="00FE3BBE"/>
    <w:rsid w:val="00FE3DB4"/>
    <w:rsid w:val="00FE41F6"/>
    <w:rsid w:val="00FE4767"/>
    <w:rsid w:val="00FE4C99"/>
    <w:rsid w:val="00FE4CEC"/>
    <w:rsid w:val="00FE59DF"/>
    <w:rsid w:val="00FE5D6C"/>
    <w:rsid w:val="00FE667E"/>
    <w:rsid w:val="00FE6B4C"/>
    <w:rsid w:val="00FE6BFB"/>
    <w:rsid w:val="00FE6EEA"/>
    <w:rsid w:val="00FE724D"/>
    <w:rsid w:val="00FE7489"/>
    <w:rsid w:val="00FE75C7"/>
    <w:rsid w:val="00FE7A59"/>
    <w:rsid w:val="00FE7C50"/>
    <w:rsid w:val="00FF03AD"/>
    <w:rsid w:val="00FF0546"/>
    <w:rsid w:val="00FF0872"/>
    <w:rsid w:val="00FF0C90"/>
    <w:rsid w:val="00FF0DC2"/>
    <w:rsid w:val="00FF16F2"/>
    <w:rsid w:val="00FF1872"/>
    <w:rsid w:val="00FF1C4D"/>
    <w:rsid w:val="00FF1C94"/>
    <w:rsid w:val="00FF1DA0"/>
    <w:rsid w:val="00FF1FD3"/>
    <w:rsid w:val="00FF20FB"/>
    <w:rsid w:val="00FF2471"/>
    <w:rsid w:val="00FF2576"/>
    <w:rsid w:val="00FF2663"/>
    <w:rsid w:val="00FF273F"/>
    <w:rsid w:val="00FF286F"/>
    <w:rsid w:val="00FF28F9"/>
    <w:rsid w:val="00FF2952"/>
    <w:rsid w:val="00FF2E44"/>
    <w:rsid w:val="00FF2FC5"/>
    <w:rsid w:val="00FF30C1"/>
    <w:rsid w:val="00FF39FF"/>
    <w:rsid w:val="00FF3C95"/>
    <w:rsid w:val="00FF4086"/>
    <w:rsid w:val="00FF42FE"/>
    <w:rsid w:val="00FF4772"/>
    <w:rsid w:val="00FF49FE"/>
    <w:rsid w:val="00FF4D2C"/>
    <w:rsid w:val="00FF5100"/>
    <w:rsid w:val="00FF549B"/>
    <w:rsid w:val="00FF5507"/>
    <w:rsid w:val="00FF55AF"/>
    <w:rsid w:val="00FF5682"/>
    <w:rsid w:val="00FF5883"/>
    <w:rsid w:val="00FF5C83"/>
    <w:rsid w:val="00FF5E13"/>
    <w:rsid w:val="00FF6553"/>
    <w:rsid w:val="00FF6A5C"/>
    <w:rsid w:val="00FF6EA0"/>
    <w:rsid w:val="00FF6F61"/>
    <w:rsid w:val="00FF7D51"/>
    <w:rsid w:val="00FF7E22"/>
    <w:rsid w:val="00FF7FE2"/>
    <w:rsid w:val="17741289"/>
    <w:rsid w:val="432B2A9E"/>
    <w:rsid w:val="7C7BEFA3"/>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C91B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30386"/>
    <w:pPr>
      <w:spacing w:after="120" w:line="360" w:lineRule="auto"/>
      <w:jc w:val="both"/>
    </w:pPr>
    <w:rPr>
      <w:rFonts w:ascii="Arial" w:hAnsi="Arial"/>
    </w:rPr>
  </w:style>
  <w:style w:type="paragraph" w:styleId="berschrift1">
    <w:name w:val="heading 1"/>
    <w:basedOn w:val="Standard"/>
    <w:next w:val="Standard"/>
    <w:link w:val="berschrift1Zchn"/>
    <w:uiPriority w:val="9"/>
    <w:qFormat/>
    <w:rsid w:val="001A411E"/>
    <w:pPr>
      <w:keepNext/>
      <w:keepLines/>
      <w:spacing w:before="360"/>
      <w:outlineLvl w:val="0"/>
    </w:pPr>
    <w:rPr>
      <w:rFonts w:eastAsiaTheme="majorEastAsia" w:cstheme="majorBidi"/>
      <w:b/>
      <w:bCs/>
      <w:sz w:val="24"/>
      <w:szCs w:val="28"/>
    </w:rPr>
  </w:style>
  <w:style w:type="paragraph" w:styleId="berschrift2">
    <w:name w:val="heading 2"/>
    <w:basedOn w:val="Standard"/>
    <w:next w:val="Standard"/>
    <w:link w:val="berschrift2Zchn"/>
    <w:uiPriority w:val="9"/>
    <w:unhideWhenUsed/>
    <w:qFormat/>
    <w:rsid w:val="00FC1495"/>
    <w:pPr>
      <w:keepNext/>
      <w:keepLines/>
      <w:spacing w:before="360"/>
      <w:outlineLvl w:val="1"/>
    </w:pPr>
    <w:rPr>
      <w:rFonts w:eastAsiaTheme="majorEastAsia" w:cstheme="majorBidi"/>
      <w:b/>
      <w:bCs/>
      <w:sz w:val="24"/>
      <w:szCs w:val="26"/>
    </w:rPr>
  </w:style>
  <w:style w:type="paragraph" w:styleId="berschrift3">
    <w:name w:val="heading 3"/>
    <w:basedOn w:val="Standard"/>
    <w:next w:val="Standard"/>
    <w:link w:val="berschrift3Zchn"/>
    <w:uiPriority w:val="9"/>
    <w:unhideWhenUsed/>
    <w:qFormat/>
    <w:rsid w:val="00251AFD"/>
    <w:pPr>
      <w:keepNext/>
      <w:keepLines/>
      <w:spacing w:before="360"/>
      <w:outlineLvl w:val="2"/>
    </w:pPr>
    <w:rPr>
      <w:rFonts w:eastAsiaTheme="majorEastAsia" w:cstheme="majorBidi"/>
      <w:b/>
      <w:bCs/>
    </w:rPr>
  </w:style>
  <w:style w:type="paragraph" w:styleId="berschrift4">
    <w:name w:val="heading 4"/>
    <w:aliases w:val="Überschrift Titel"/>
    <w:basedOn w:val="Standard"/>
    <w:next w:val="Standard"/>
    <w:link w:val="berschrift4Zchn"/>
    <w:uiPriority w:val="9"/>
    <w:unhideWhenUsed/>
    <w:qFormat/>
    <w:rsid w:val="0058572D"/>
    <w:pPr>
      <w:widowControl w:val="0"/>
      <w:spacing w:before="120"/>
      <w:outlineLvl w:val="3"/>
    </w:pPr>
    <w:rPr>
      <w:rFonts w:eastAsiaTheme="majorEastAsia" w:cstheme="majorBidi"/>
      <w:b/>
      <w:bCs/>
      <w:iCs/>
      <w:sz w:val="28"/>
    </w:rPr>
  </w:style>
  <w:style w:type="paragraph" w:styleId="berschrift5">
    <w:name w:val="heading 5"/>
    <w:basedOn w:val="Standard"/>
    <w:next w:val="Standard"/>
    <w:link w:val="berschrift5Zchn"/>
    <w:uiPriority w:val="9"/>
    <w:semiHidden/>
    <w:unhideWhenUsed/>
    <w:rsid w:val="002A7410"/>
    <w:pPr>
      <w:keepNext/>
      <w:keepLines/>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2A7410"/>
    <w:pPr>
      <w:keepNext/>
      <w:keepLines/>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2A7410"/>
    <w:pPr>
      <w:keepNext/>
      <w:keepLines/>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2A7410"/>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2A7410"/>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B85173"/>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85173"/>
    <w:rPr>
      <w:rFonts w:ascii="Tahoma" w:hAnsi="Tahoma" w:cs="Tahoma"/>
      <w:sz w:val="16"/>
      <w:szCs w:val="16"/>
    </w:rPr>
  </w:style>
  <w:style w:type="character" w:customStyle="1" w:styleId="berschrift1Zchn">
    <w:name w:val="Überschrift 1 Zchn"/>
    <w:basedOn w:val="Absatz-Standardschriftart"/>
    <w:link w:val="berschrift1"/>
    <w:uiPriority w:val="9"/>
    <w:rsid w:val="001A411E"/>
    <w:rPr>
      <w:rFonts w:ascii="Arial" w:eastAsiaTheme="majorEastAsia" w:hAnsi="Arial" w:cstheme="majorBidi"/>
      <w:b/>
      <w:bCs/>
      <w:sz w:val="24"/>
      <w:szCs w:val="28"/>
    </w:rPr>
  </w:style>
  <w:style w:type="paragraph" w:styleId="Listenabsatz">
    <w:name w:val="List Paragraph"/>
    <w:basedOn w:val="Standard"/>
    <w:uiPriority w:val="34"/>
    <w:qFormat/>
    <w:rsid w:val="00A7017C"/>
    <w:pPr>
      <w:ind w:left="720"/>
      <w:contextualSpacing/>
    </w:pPr>
  </w:style>
  <w:style w:type="character" w:customStyle="1" w:styleId="berschrift2Zchn">
    <w:name w:val="Überschrift 2 Zchn"/>
    <w:basedOn w:val="Absatz-Standardschriftart"/>
    <w:link w:val="berschrift2"/>
    <w:uiPriority w:val="9"/>
    <w:rsid w:val="00FC1495"/>
    <w:rPr>
      <w:rFonts w:ascii="Arial" w:eastAsiaTheme="majorEastAsia" w:hAnsi="Arial" w:cstheme="majorBidi"/>
      <w:b/>
      <w:bCs/>
      <w:sz w:val="24"/>
      <w:szCs w:val="26"/>
    </w:rPr>
  </w:style>
  <w:style w:type="character" w:customStyle="1" w:styleId="berschrift3Zchn">
    <w:name w:val="Überschrift 3 Zchn"/>
    <w:basedOn w:val="Absatz-Standardschriftart"/>
    <w:link w:val="berschrift3"/>
    <w:uiPriority w:val="9"/>
    <w:rsid w:val="00251AFD"/>
    <w:rPr>
      <w:rFonts w:ascii="Arial" w:eastAsiaTheme="majorEastAsia" w:hAnsi="Arial" w:cstheme="majorBidi"/>
      <w:b/>
      <w:bCs/>
    </w:rPr>
  </w:style>
  <w:style w:type="character" w:customStyle="1" w:styleId="berschrift4Zchn">
    <w:name w:val="Überschrift 4 Zchn"/>
    <w:aliases w:val="Überschrift Titel Zchn"/>
    <w:basedOn w:val="Absatz-Standardschriftart"/>
    <w:link w:val="berschrift4"/>
    <w:uiPriority w:val="9"/>
    <w:rsid w:val="0058572D"/>
    <w:rPr>
      <w:rFonts w:ascii="Arial" w:eastAsiaTheme="majorEastAsia" w:hAnsi="Arial" w:cstheme="majorBidi"/>
      <w:b/>
      <w:bCs/>
      <w:iCs/>
      <w:sz w:val="28"/>
    </w:rPr>
  </w:style>
  <w:style w:type="character" w:customStyle="1" w:styleId="berschrift5Zchn">
    <w:name w:val="Überschrift 5 Zchn"/>
    <w:basedOn w:val="Absatz-Standardschriftart"/>
    <w:link w:val="berschrift5"/>
    <w:uiPriority w:val="9"/>
    <w:semiHidden/>
    <w:rsid w:val="002A7410"/>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2A7410"/>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2A7410"/>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2A7410"/>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2A7410"/>
    <w:rPr>
      <w:rFonts w:asciiTheme="majorHAnsi" w:eastAsiaTheme="majorEastAsia" w:hAnsiTheme="majorHAnsi" w:cstheme="majorBidi"/>
      <w:i/>
      <w:iCs/>
      <w:color w:val="404040" w:themeColor="text1" w:themeTint="BF"/>
      <w:sz w:val="20"/>
      <w:szCs w:val="20"/>
    </w:rPr>
  </w:style>
  <w:style w:type="paragraph" w:styleId="Kopfzeile">
    <w:name w:val="header"/>
    <w:basedOn w:val="Standard"/>
    <w:link w:val="KopfzeileZchn"/>
    <w:uiPriority w:val="99"/>
    <w:unhideWhenUsed/>
    <w:rsid w:val="00BA192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BA1924"/>
    <w:rPr>
      <w:rFonts w:ascii="Arial" w:hAnsi="Arial"/>
    </w:rPr>
  </w:style>
  <w:style w:type="paragraph" w:styleId="Fuzeile">
    <w:name w:val="footer"/>
    <w:basedOn w:val="Standard"/>
    <w:link w:val="FuzeileZchn"/>
    <w:uiPriority w:val="99"/>
    <w:unhideWhenUsed/>
    <w:rsid w:val="00BA1924"/>
    <w:pPr>
      <w:tabs>
        <w:tab w:val="center" w:pos="4536"/>
        <w:tab w:val="right" w:pos="9072"/>
      </w:tabs>
      <w:spacing w:line="240" w:lineRule="auto"/>
    </w:pPr>
  </w:style>
  <w:style w:type="character" w:customStyle="1" w:styleId="FuzeileZchn">
    <w:name w:val="Fußzeile Zchn"/>
    <w:basedOn w:val="Absatz-Standardschriftart"/>
    <w:link w:val="Fuzeile"/>
    <w:uiPriority w:val="99"/>
    <w:rsid w:val="00BA1924"/>
    <w:rPr>
      <w:rFonts w:ascii="Arial" w:hAnsi="Arial"/>
    </w:rPr>
  </w:style>
  <w:style w:type="character" w:styleId="Hyperlink">
    <w:name w:val="Hyperlink"/>
    <w:basedOn w:val="Absatz-Standardschriftart"/>
    <w:uiPriority w:val="99"/>
    <w:unhideWhenUsed/>
    <w:rsid w:val="00301D9F"/>
    <w:rPr>
      <w:color w:val="0000FF" w:themeColor="hyperlink"/>
      <w:u w:val="single"/>
    </w:rPr>
  </w:style>
  <w:style w:type="paragraph" w:styleId="Verzeichnis1">
    <w:name w:val="toc 1"/>
    <w:basedOn w:val="Standard"/>
    <w:next w:val="Standard"/>
    <w:autoRedefine/>
    <w:uiPriority w:val="39"/>
    <w:unhideWhenUsed/>
    <w:rsid w:val="006C1E33"/>
    <w:pPr>
      <w:tabs>
        <w:tab w:val="left" w:pos="880"/>
        <w:tab w:val="right" w:leader="dot" w:pos="9736"/>
      </w:tabs>
      <w:ind w:left="284" w:hanging="284"/>
    </w:pPr>
    <w:rPr>
      <w:rFonts w:ascii="Arial Black" w:hAnsi="Arial Black" w:cstheme="minorHAnsi"/>
      <w:noProof/>
      <w14:scene3d>
        <w14:camera w14:prst="orthographicFront"/>
        <w14:lightRig w14:rig="threePt" w14:dir="t">
          <w14:rot w14:lat="0" w14:lon="0" w14:rev="0"/>
        </w14:lightRig>
      </w14:scene3d>
    </w:rPr>
  </w:style>
  <w:style w:type="paragraph" w:styleId="Verzeichnis2">
    <w:name w:val="toc 2"/>
    <w:basedOn w:val="Standard"/>
    <w:next w:val="Standard"/>
    <w:autoRedefine/>
    <w:uiPriority w:val="39"/>
    <w:unhideWhenUsed/>
    <w:rsid w:val="00964AD8"/>
  </w:style>
  <w:style w:type="paragraph" w:styleId="Verzeichnis3">
    <w:name w:val="toc 3"/>
    <w:basedOn w:val="Standard"/>
    <w:next w:val="Standard"/>
    <w:autoRedefine/>
    <w:uiPriority w:val="39"/>
    <w:unhideWhenUsed/>
    <w:rsid w:val="00964AD8"/>
  </w:style>
  <w:style w:type="paragraph" w:styleId="Verzeichnis4">
    <w:name w:val="toc 4"/>
    <w:basedOn w:val="Standard"/>
    <w:next w:val="Standard"/>
    <w:autoRedefine/>
    <w:uiPriority w:val="39"/>
    <w:unhideWhenUsed/>
    <w:rsid w:val="0090302A"/>
  </w:style>
  <w:style w:type="paragraph" w:styleId="Funotentext">
    <w:name w:val="footnote text"/>
    <w:basedOn w:val="Standard"/>
    <w:link w:val="FunotentextZchn"/>
    <w:uiPriority w:val="99"/>
    <w:semiHidden/>
    <w:unhideWhenUsed/>
    <w:rsid w:val="001A0281"/>
    <w:pPr>
      <w:spacing w:line="240" w:lineRule="auto"/>
    </w:pPr>
    <w:rPr>
      <w:sz w:val="20"/>
      <w:szCs w:val="20"/>
    </w:rPr>
  </w:style>
  <w:style w:type="character" w:customStyle="1" w:styleId="FunotentextZchn">
    <w:name w:val="Fußnotentext Zchn"/>
    <w:basedOn w:val="Absatz-Standardschriftart"/>
    <w:link w:val="Funotentext"/>
    <w:uiPriority w:val="99"/>
    <w:semiHidden/>
    <w:rsid w:val="001A0281"/>
    <w:rPr>
      <w:rFonts w:ascii="Arial" w:hAnsi="Arial"/>
      <w:sz w:val="20"/>
      <w:szCs w:val="20"/>
    </w:rPr>
  </w:style>
  <w:style w:type="character" w:styleId="Funotenzeichen">
    <w:name w:val="footnote reference"/>
    <w:basedOn w:val="Absatz-Standardschriftart"/>
    <w:uiPriority w:val="99"/>
    <w:semiHidden/>
    <w:unhideWhenUsed/>
    <w:rsid w:val="001A0281"/>
    <w:rPr>
      <w:vertAlign w:val="superscript"/>
    </w:rPr>
  </w:style>
  <w:style w:type="paragraph" w:customStyle="1" w:styleId="Abbildung">
    <w:name w:val="Abbildung"/>
    <w:basedOn w:val="Standard"/>
    <w:next w:val="Standard"/>
    <w:qFormat/>
    <w:rsid w:val="00C43A0F"/>
    <w:pPr>
      <w:spacing w:line="240" w:lineRule="auto"/>
      <w:jc w:val="left"/>
    </w:pPr>
    <w:rPr>
      <w:sz w:val="20"/>
      <w:szCs w:val="20"/>
    </w:rPr>
  </w:style>
  <w:style w:type="paragraph" w:customStyle="1" w:styleId="Funoten">
    <w:name w:val="Fußnoten"/>
    <w:basedOn w:val="Funotentext"/>
    <w:link w:val="FunotenZchn"/>
    <w:qFormat/>
    <w:rsid w:val="00494072"/>
    <w:rPr>
      <w:sz w:val="16"/>
    </w:rPr>
  </w:style>
  <w:style w:type="character" w:customStyle="1" w:styleId="FunotenZchn">
    <w:name w:val="Fußnoten Zchn"/>
    <w:basedOn w:val="FunotentextZchn"/>
    <w:link w:val="Funoten"/>
    <w:rsid w:val="00494072"/>
    <w:rPr>
      <w:rFonts w:ascii="Arial" w:hAnsi="Arial"/>
      <w:sz w:val="16"/>
      <w:szCs w:val="20"/>
    </w:rPr>
  </w:style>
  <w:style w:type="paragraph" w:styleId="Abbildungsverzeichnis">
    <w:name w:val="table of figures"/>
    <w:basedOn w:val="Literaturverzeichnis"/>
    <w:next w:val="Standard"/>
    <w:uiPriority w:val="99"/>
    <w:unhideWhenUsed/>
    <w:rsid w:val="00855DC7"/>
  </w:style>
  <w:style w:type="paragraph" w:styleId="Literaturverzeichnis">
    <w:name w:val="Bibliography"/>
    <w:basedOn w:val="Standard"/>
    <w:next w:val="Standard"/>
    <w:uiPriority w:val="37"/>
    <w:unhideWhenUsed/>
    <w:rsid w:val="004C1E37"/>
  </w:style>
  <w:style w:type="table" w:styleId="Tabellenraster">
    <w:name w:val="Table Grid"/>
    <w:basedOn w:val="NormaleTabelle"/>
    <w:uiPriority w:val="39"/>
    <w:rsid w:val="00CF22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
    <w:name w:val="Light Shading"/>
    <w:basedOn w:val="NormaleTabelle"/>
    <w:uiPriority w:val="60"/>
    <w:rsid w:val="00CF22B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Raster">
    <w:name w:val="Light Grid"/>
    <w:basedOn w:val="NormaleTabelle"/>
    <w:uiPriority w:val="62"/>
    <w:rsid w:val="008637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Hervorhebung">
    <w:name w:val="Emphasis"/>
    <w:basedOn w:val="Absatz-Standardschriftart"/>
    <w:uiPriority w:val="20"/>
    <w:qFormat/>
    <w:rsid w:val="000D1743"/>
    <w:rPr>
      <w:i/>
      <w:iCs/>
    </w:rPr>
  </w:style>
  <w:style w:type="character" w:customStyle="1" w:styleId="ilfuvd">
    <w:name w:val="ilfuvd"/>
    <w:basedOn w:val="Absatz-Standardschriftart"/>
    <w:rsid w:val="006657BC"/>
  </w:style>
  <w:style w:type="paragraph" w:styleId="KeinLeerraum">
    <w:name w:val="No Spacing"/>
    <w:uiPriority w:val="1"/>
    <w:qFormat/>
    <w:rsid w:val="00621E0B"/>
    <w:pPr>
      <w:spacing w:after="0" w:line="240" w:lineRule="auto"/>
      <w:jc w:val="both"/>
    </w:pPr>
    <w:rPr>
      <w:rFonts w:ascii="Arial" w:hAnsi="Arial"/>
    </w:rPr>
  </w:style>
  <w:style w:type="character" w:styleId="Kommentarzeichen">
    <w:name w:val="annotation reference"/>
    <w:basedOn w:val="Absatz-Standardschriftart"/>
    <w:uiPriority w:val="99"/>
    <w:semiHidden/>
    <w:unhideWhenUsed/>
    <w:rsid w:val="000025F2"/>
    <w:rPr>
      <w:sz w:val="16"/>
      <w:szCs w:val="16"/>
    </w:rPr>
  </w:style>
  <w:style w:type="paragraph" w:styleId="Kommentartext">
    <w:name w:val="annotation text"/>
    <w:basedOn w:val="Standard"/>
    <w:link w:val="KommentartextZchn"/>
    <w:uiPriority w:val="99"/>
    <w:semiHidden/>
    <w:unhideWhenUsed/>
    <w:rsid w:val="000025F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025F2"/>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0025F2"/>
    <w:rPr>
      <w:b/>
      <w:bCs/>
    </w:rPr>
  </w:style>
  <w:style w:type="character" w:customStyle="1" w:styleId="KommentarthemaZchn">
    <w:name w:val="Kommentarthema Zchn"/>
    <w:basedOn w:val="KommentartextZchn"/>
    <w:link w:val="Kommentarthema"/>
    <w:uiPriority w:val="99"/>
    <w:semiHidden/>
    <w:rsid w:val="000025F2"/>
    <w:rPr>
      <w:rFonts w:ascii="Arial" w:hAnsi="Arial"/>
      <w:b/>
      <w:bCs/>
      <w:sz w:val="20"/>
      <w:szCs w:val="20"/>
    </w:rPr>
  </w:style>
  <w:style w:type="paragraph" w:styleId="Textkrper-Zeileneinzug">
    <w:name w:val="Body Text Indent"/>
    <w:basedOn w:val="Standard"/>
    <w:link w:val="Textkrper-ZeileneinzugZchn"/>
    <w:semiHidden/>
    <w:unhideWhenUsed/>
    <w:rsid w:val="00C23FF1"/>
    <w:pPr>
      <w:spacing w:line="240" w:lineRule="auto"/>
      <w:ind w:left="4956" w:firstLine="708"/>
      <w:jc w:val="left"/>
    </w:pPr>
    <w:rPr>
      <w:rFonts w:ascii="FrnkGothITC Bk BT" w:eastAsia="Times New Roman" w:hAnsi="FrnkGothITC Bk BT" w:cs="Times New Roman"/>
      <w:sz w:val="24"/>
      <w:szCs w:val="24"/>
      <w:lang w:eastAsia="de-DE"/>
    </w:rPr>
  </w:style>
  <w:style w:type="character" w:customStyle="1" w:styleId="Textkrper-ZeileneinzugZchn">
    <w:name w:val="Textkörper-Zeileneinzug Zchn"/>
    <w:basedOn w:val="Absatz-Standardschriftart"/>
    <w:link w:val="Textkrper-Zeileneinzug"/>
    <w:semiHidden/>
    <w:rsid w:val="00C23FF1"/>
    <w:rPr>
      <w:rFonts w:ascii="FrnkGothITC Bk BT" w:eastAsia="Times New Roman" w:hAnsi="FrnkGothITC Bk BT" w:cs="Times New Roman"/>
      <w:sz w:val="24"/>
      <w:szCs w:val="24"/>
      <w:lang w:eastAsia="de-DE"/>
    </w:rPr>
  </w:style>
  <w:style w:type="paragraph" w:customStyle="1" w:styleId="StandardWeb14">
    <w:name w:val="Standard (Web)14"/>
    <w:basedOn w:val="Standard"/>
    <w:rsid w:val="00C23FF1"/>
    <w:pPr>
      <w:spacing w:line="255" w:lineRule="atLeast"/>
      <w:jc w:val="left"/>
    </w:pPr>
    <w:rPr>
      <w:rFonts w:ascii="Times New Roman" w:eastAsia="Times New Roman" w:hAnsi="Times New Roman" w:cs="Times New Roman"/>
      <w:sz w:val="20"/>
      <w:szCs w:val="20"/>
      <w:lang w:eastAsia="de-DE"/>
    </w:rPr>
  </w:style>
  <w:style w:type="paragraph" w:styleId="Beschriftung">
    <w:name w:val="caption"/>
    <w:basedOn w:val="Standard"/>
    <w:next w:val="Standard"/>
    <w:uiPriority w:val="35"/>
    <w:unhideWhenUsed/>
    <w:qFormat/>
    <w:rsid w:val="00174413"/>
    <w:pPr>
      <w:spacing w:line="240" w:lineRule="auto"/>
    </w:pPr>
    <w:rPr>
      <w:b/>
      <w:bCs/>
      <w:sz w:val="20"/>
      <w:szCs w:val="18"/>
    </w:rPr>
  </w:style>
  <w:style w:type="paragraph" w:styleId="Inhaltsverzeichnisberschrift">
    <w:name w:val="TOC Heading"/>
    <w:basedOn w:val="berschrift1"/>
    <w:next w:val="Standard"/>
    <w:uiPriority w:val="39"/>
    <w:semiHidden/>
    <w:unhideWhenUsed/>
    <w:qFormat/>
    <w:rsid w:val="008434E0"/>
    <w:pPr>
      <w:spacing w:before="240" w:after="0"/>
      <w:outlineLvl w:val="9"/>
    </w:pPr>
    <w:rPr>
      <w:rFonts w:asciiTheme="majorHAnsi" w:hAnsiTheme="majorHAnsi"/>
      <w:b w:val="0"/>
      <w:bCs w:val="0"/>
      <w:color w:val="365F91" w:themeColor="accent1" w:themeShade="BF"/>
      <w:sz w:val="32"/>
      <w:szCs w:val="32"/>
    </w:rPr>
  </w:style>
  <w:style w:type="character" w:styleId="Buchtitel">
    <w:name w:val="Book Title"/>
    <w:basedOn w:val="Absatz-Standardschriftart"/>
    <w:uiPriority w:val="33"/>
    <w:rsid w:val="008434E0"/>
    <w:rPr>
      <w:b/>
      <w:bCs/>
      <w:i/>
      <w:iCs/>
      <w:spacing w:val="5"/>
    </w:rPr>
  </w:style>
  <w:style w:type="character" w:styleId="IntensiverVerweis">
    <w:name w:val="Intense Reference"/>
    <w:basedOn w:val="Absatz-Standardschriftart"/>
    <w:uiPriority w:val="32"/>
    <w:rsid w:val="008434E0"/>
    <w:rPr>
      <w:b/>
      <w:bCs/>
      <w:smallCaps/>
      <w:color w:val="4F81BD" w:themeColor="accent1"/>
      <w:spacing w:val="5"/>
    </w:rPr>
  </w:style>
  <w:style w:type="character" w:styleId="SchwacherVerweis">
    <w:name w:val="Subtle Reference"/>
    <w:basedOn w:val="Absatz-Standardschriftart"/>
    <w:uiPriority w:val="31"/>
    <w:rsid w:val="008434E0"/>
    <w:rPr>
      <w:smallCaps/>
      <w:color w:val="5A5A5A" w:themeColor="text1" w:themeTint="A5"/>
    </w:rPr>
  </w:style>
  <w:style w:type="character" w:styleId="IntensiveHervorhebung">
    <w:name w:val="Intense Emphasis"/>
    <w:basedOn w:val="Absatz-Standardschriftart"/>
    <w:uiPriority w:val="21"/>
    <w:rsid w:val="008434E0"/>
    <w:rPr>
      <w:i/>
      <w:iCs/>
      <w:color w:val="4F81BD" w:themeColor="accent1"/>
    </w:rPr>
  </w:style>
  <w:style w:type="character" w:styleId="SchwacheHervorhebung">
    <w:name w:val="Subtle Emphasis"/>
    <w:basedOn w:val="Absatz-Standardschriftart"/>
    <w:uiPriority w:val="19"/>
    <w:rsid w:val="008434E0"/>
    <w:rPr>
      <w:i/>
      <w:iCs/>
      <w:color w:val="404040" w:themeColor="text1" w:themeTint="BF"/>
    </w:rPr>
  </w:style>
  <w:style w:type="paragraph" w:styleId="IntensivesZitat">
    <w:name w:val="Intense Quote"/>
    <w:basedOn w:val="Standard"/>
    <w:next w:val="Standard"/>
    <w:link w:val="IntensivesZitatZchn"/>
    <w:uiPriority w:val="30"/>
    <w:rsid w:val="008434E0"/>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8434E0"/>
    <w:rPr>
      <w:rFonts w:ascii="Arial" w:hAnsi="Arial"/>
      <w:i/>
      <w:iCs/>
      <w:color w:val="4F81BD" w:themeColor="accent1"/>
    </w:rPr>
  </w:style>
  <w:style w:type="paragraph" w:styleId="Zitat">
    <w:name w:val="Quote"/>
    <w:basedOn w:val="Standard"/>
    <w:next w:val="Standard"/>
    <w:link w:val="ZitatZchn"/>
    <w:uiPriority w:val="29"/>
    <w:rsid w:val="008434E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434E0"/>
    <w:rPr>
      <w:rFonts w:ascii="Arial" w:hAnsi="Arial"/>
      <w:i/>
      <w:iCs/>
      <w:color w:val="404040" w:themeColor="text1" w:themeTint="BF"/>
    </w:rPr>
  </w:style>
  <w:style w:type="table" w:styleId="MittlereListe1-Akzent1">
    <w:name w:val="Medium List 1 Accent 1"/>
    <w:basedOn w:val="NormaleTabelle"/>
    <w:uiPriority w:val="65"/>
    <w:rsid w:val="008434E0"/>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8434E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434E0"/>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434E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8434E0"/>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8434E0"/>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8434E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434E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434E0"/>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434E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434E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434E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434E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434E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434E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434E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434E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Liste">
    <w:name w:val="Light List"/>
    <w:basedOn w:val="NormaleTabelle"/>
    <w:uiPriority w:val="61"/>
    <w:semiHidden/>
    <w:unhideWhenUsed/>
    <w:rsid w:val="008434E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Variable">
    <w:name w:val="HTML Variable"/>
    <w:basedOn w:val="Absatz-Standardschriftart"/>
    <w:uiPriority w:val="99"/>
    <w:semiHidden/>
    <w:unhideWhenUsed/>
    <w:rsid w:val="008434E0"/>
    <w:rPr>
      <w:i/>
      <w:iCs/>
    </w:rPr>
  </w:style>
  <w:style w:type="character" w:styleId="HTMLSchreibmaschine">
    <w:name w:val="HTML Typewriter"/>
    <w:basedOn w:val="Absatz-Standardschriftart"/>
    <w:uiPriority w:val="99"/>
    <w:semiHidden/>
    <w:unhideWhenUsed/>
    <w:rsid w:val="008434E0"/>
    <w:rPr>
      <w:rFonts w:ascii="Consolas" w:hAnsi="Consolas"/>
      <w:sz w:val="20"/>
      <w:szCs w:val="20"/>
    </w:rPr>
  </w:style>
  <w:style w:type="character" w:styleId="HTMLBeispiel">
    <w:name w:val="HTML Sample"/>
    <w:basedOn w:val="Absatz-Standardschriftart"/>
    <w:uiPriority w:val="99"/>
    <w:semiHidden/>
    <w:unhideWhenUsed/>
    <w:rsid w:val="008434E0"/>
    <w:rPr>
      <w:rFonts w:ascii="Consolas" w:hAnsi="Consolas"/>
      <w:sz w:val="24"/>
      <w:szCs w:val="24"/>
    </w:rPr>
  </w:style>
  <w:style w:type="paragraph" w:styleId="HTMLVorformatiert">
    <w:name w:val="HTML Preformatted"/>
    <w:basedOn w:val="Standard"/>
    <w:link w:val="HTMLVorformatiertZchn"/>
    <w:uiPriority w:val="99"/>
    <w:semiHidden/>
    <w:unhideWhenUsed/>
    <w:rsid w:val="008434E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434E0"/>
    <w:rPr>
      <w:rFonts w:ascii="Consolas" w:hAnsi="Consolas"/>
      <w:sz w:val="20"/>
      <w:szCs w:val="20"/>
    </w:rPr>
  </w:style>
  <w:style w:type="character" w:styleId="HTMLTastatur">
    <w:name w:val="HTML Keyboard"/>
    <w:basedOn w:val="Absatz-Standardschriftart"/>
    <w:uiPriority w:val="99"/>
    <w:semiHidden/>
    <w:unhideWhenUsed/>
    <w:rsid w:val="008434E0"/>
    <w:rPr>
      <w:rFonts w:ascii="Consolas" w:hAnsi="Consolas"/>
      <w:sz w:val="20"/>
      <w:szCs w:val="20"/>
    </w:rPr>
  </w:style>
  <w:style w:type="character" w:styleId="HTMLDefinition">
    <w:name w:val="HTML Definition"/>
    <w:basedOn w:val="Absatz-Standardschriftart"/>
    <w:uiPriority w:val="99"/>
    <w:semiHidden/>
    <w:unhideWhenUsed/>
    <w:rsid w:val="008434E0"/>
    <w:rPr>
      <w:i/>
      <w:iCs/>
    </w:rPr>
  </w:style>
  <w:style w:type="character" w:styleId="HTMLCode">
    <w:name w:val="HTML Code"/>
    <w:basedOn w:val="Absatz-Standardschriftart"/>
    <w:uiPriority w:val="99"/>
    <w:semiHidden/>
    <w:unhideWhenUsed/>
    <w:rsid w:val="008434E0"/>
    <w:rPr>
      <w:rFonts w:ascii="Consolas" w:hAnsi="Consolas"/>
      <w:sz w:val="20"/>
      <w:szCs w:val="20"/>
    </w:rPr>
  </w:style>
  <w:style w:type="character" w:styleId="HTMLZitat">
    <w:name w:val="HTML Cite"/>
    <w:basedOn w:val="Absatz-Standardschriftart"/>
    <w:uiPriority w:val="99"/>
    <w:semiHidden/>
    <w:unhideWhenUsed/>
    <w:rsid w:val="008434E0"/>
    <w:rPr>
      <w:i/>
      <w:iCs/>
    </w:rPr>
  </w:style>
  <w:style w:type="paragraph" w:styleId="HTMLAdresse">
    <w:name w:val="HTML Address"/>
    <w:basedOn w:val="Standard"/>
    <w:link w:val="HTMLAdresseZchn"/>
    <w:uiPriority w:val="99"/>
    <w:semiHidden/>
    <w:unhideWhenUsed/>
    <w:rsid w:val="008434E0"/>
    <w:pPr>
      <w:spacing w:after="0" w:line="240" w:lineRule="auto"/>
    </w:pPr>
    <w:rPr>
      <w:i/>
      <w:iCs/>
    </w:rPr>
  </w:style>
  <w:style w:type="character" w:customStyle="1" w:styleId="HTMLAdresseZchn">
    <w:name w:val="HTML Adresse Zchn"/>
    <w:basedOn w:val="Absatz-Standardschriftart"/>
    <w:link w:val="HTMLAdresse"/>
    <w:uiPriority w:val="99"/>
    <w:semiHidden/>
    <w:rsid w:val="008434E0"/>
    <w:rPr>
      <w:rFonts w:ascii="Arial" w:hAnsi="Arial"/>
      <w:i/>
      <w:iCs/>
    </w:rPr>
  </w:style>
  <w:style w:type="character" w:styleId="HTMLAkronym">
    <w:name w:val="HTML Acronym"/>
    <w:basedOn w:val="Absatz-Standardschriftart"/>
    <w:uiPriority w:val="99"/>
    <w:semiHidden/>
    <w:unhideWhenUsed/>
    <w:rsid w:val="008434E0"/>
  </w:style>
  <w:style w:type="paragraph" w:styleId="StandardWeb">
    <w:name w:val="Normal (Web)"/>
    <w:basedOn w:val="Standard"/>
    <w:uiPriority w:val="99"/>
    <w:unhideWhenUsed/>
    <w:rsid w:val="008434E0"/>
    <w:rPr>
      <w:rFonts w:ascii="Times New Roman" w:hAnsi="Times New Roman" w:cs="Times New Roman"/>
      <w:sz w:val="24"/>
      <w:szCs w:val="24"/>
    </w:rPr>
  </w:style>
  <w:style w:type="paragraph" w:styleId="NurText">
    <w:name w:val="Plain Text"/>
    <w:basedOn w:val="Standard"/>
    <w:link w:val="NurTextZchn"/>
    <w:uiPriority w:val="99"/>
    <w:semiHidden/>
    <w:unhideWhenUsed/>
    <w:rsid w:val="008434E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434E0"/>
    <w:rPr>
      <w:rFonts w:ascii="Consolas" w:hAnsi="Consolas"/>
      <w:sz w:val="21"/>
      <w:szCs w:val="21"/>
    </w:rPr>
  </w:style>
  <w:style w:type="paragraph" w:styleId="Dokumentstruktur">
    <w:name w:val="Document Map"/>
    <w:basedOn w:val="Standard"/>
    <w:link w:val="DokumentstrukturZchn"/>
    <w:uiPriority w:val="99"/>
    <w:semiHidden/>
    <w:unhideWhenUsed/>
    <w:rsid w:val="008434E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434E0"/>
    <w:rPr>
      <w:rFonts w:ascii="Segoe UI" w:hAnsi="Segoe UI" w:cs="Segoe UI"/>
      <w:sz w:val="16"/>
      <w:szCs w:val="16"/>
    </w:rPr>
  </w:style>
  <w:style w:type="character" w:styleId="Fett">
    <w:name w:val="Strong"/>
    <w:basedOn w:val="Absatz-Standardschriftart"/>
    <w:uiPriority w:val="22"/>
    <w:rsid w:val="008434E0"/>
    <w:rPr>
      <w:b/>
      <w:bCs/>
    </w:rPr>
  </w:style>
  <w:style w:type="character" w:styleId="BesuchterLink">
    <w:name w:val="FollowedHyperlink"/>
    <w:basedOn w:val="Absatz-Standardschriftart"/>
    <w:uiPriority w:val="99"/>
    <w:semiHidden/>
    <w:unhideWhenUsed/>
    <w:rsid w:val="008434E0"/>
    <w:rPr>
      <w:color w:val="800080" w:themeColor="followedHyperlink"/>
      <w:u w:val="single"/>
    </w:rPr>
  </w:style>
  <w:style w:type="paragraph" w:styleId="Blocktext">
    <w:name w:val="Block Text"/>
    <w:basedOn w:val="Standard"/>
    <w:uiPriority w:val="99"/>
    <w:semiHidden/>
    <w:unhideWhenUsed/>
    <w:rsid w:val="008434E0"/>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Textkrper-Einzug3">
    <w:name w:val="Body Text Indent 3"/>
    <w:basedOn w:val="Standard"/>
    <w:link w:val="Textkrper-Einzug3Zchn"/>
    <w:uiPriority w:val="99"/>
    <w:semiHidden/>
    <w:unhideWhenUsed/>
    <w:rsid w:val="008434E0"/>
    <w:pPr>
      <w:ind w:left="283"/>
    </w:pPr>
    <w:rPr>
      <w:sz w:val="16"/>
      <w:szCs w:val="16"/>
    </w:rPr>
  </w:style>
  <w:style w:type="character" w:customStyle="1" w:styleId="Textkrper-Einzug3Zchn">
    <w:name w:val="Textkörper-Einzug 3 Zchn"/>
    <w:basedOn w:val="Absatz-Standardschriftart"/>
    <w:link w:val="Textkrper-Einzug3"/>
    <w:uiPriority w:val="99"/>
    <w:semiHidden/>
    <w:rsid w:val="008434E0"/>
    <w:rPr>
      <w:rFonts w:ascii="Arial" w:hAnsi="Arial"/>
      <w:sz w:val="16"/>
      <w:szCs w:val="16"/>
    </w:rPr>
  </w:style>
  <w:style w:type="paragraph" w:styleId="Textkrper-Einzug2">
    <w:name w:val="Body Text Indent 2"/>
    <w:basedOn w:val="Standard"/>
    <w:link w:val="Textkrper-Einzug2Zchn"/>
    <w:uiPriority w:val="99"/>
    <w:semiHidden/>
    <w:unhideWhenUsed/>
    <w:rsid w:val="008434E0"/>
    <w:pPr>
      <w:spacing w:line="480" w:lineRule="auto"/>
      <w:ind w:left="283"/>
    </w:pPr>
  </w:style>
  <w:style w:type="character" w:customStyle="1" w:styleId="Textkrper-Einzug2Zchn">
    <w:name w:val="Textkörper-Einzug 2 Zchn"/>
    <w:basedOn w:val="Absatz-Standardschriftart"/>
    <w:link w:val="Textkrper-Einzug2"/>
    <w:uiPriority w:val="99"/>
    <w:semiHidden/>
    <w:rsid w:val="008434E0"/>
    <w:rPr>
      <w:rFonts w:ascii="Arial" w:hAnsi="Arial"/>
    </w:rPr>
  </w:style>
  <w:style w:type="paragraph" w:styleId="Textkrper3">
    <w:name w:val="Body Text 3"/>
    <w:basedOn w:val="Standard"/>
    <w:link w:val="Textkrper3Zchn"/>
    <w:uiPriority w:val="99"/>
    <w:semiHidden/>
    <w:unhideWhenUsed/>
    <w:rsid w:val="008434E0"/>
    <w:rPr>
      <w:sz w:val="16"/>
      <w:szCs w:val="16"/>
    </w:rPr>
  </w:style>
  <w:style w:type="character" w:customStyle="1" w:styleId="Textkrper3Zchn">
    <w:name w:val="Textkörper 3 Zchn"/>
    <w:basedOn w:val="Absatz-Standardschriftart"/>
    <w:link w:val="Textkrper3"/>
    <w:uiPriority w:val="99"/>
    <w:semiHidden/>
    <w:rsid w:val="008434E0"/>
    <w:rPr>
      <w:rFonts w:ascii="Arial" w:hAnsi="Arial"/>
      <w:sz w:val="16"/>
      <w:szCs w:val="16"/>
    </w:rPr>
  </w:style>
  <w:style w:type="paragraph" w:styleId="Textkrper2">
    <w:name w:val="Body Text 2"/>
    <w:basedOn w:val="Standard"/>
    <w:link w:val="Textkrper2Zchn"/>
    <w:uiPriority w:val="99"/>
    <w:semiHidden/>
    <w:unhideWhenUsed/>
    <w:rsid w:val="008434E0"/>
    <w:pPr>
      <w:spacing w:line="480" w:lineRule="auto"/>
    </w:pPr>
  </w:style>
  <w:style w:type="character" w:customStyle="1" w:styleId="Textkrper2Zchn">
    <w:name w:val="Textkörper 2 Zchn"/>
    <w:basedOn w:val="Absatz-Standardschriftart"/>
    <w:link w:val="Textkrper2"/>
    <w:uiPriority w:val="99"/>
    <w:semiHidden/>
    <w:rsid w:val="008434E0"/>
    <w:rPr>
      <w:rFonts w:ascii="Arial" w:hAnsi="Arial"/>
    </w:rPr>
  </w:style>
  <w:style w:type="paragraph" w:styleId="Fu-Endnotenberschrift">
    <w:name w:val="Note Heading"/>
    <w:basedOn w:val="Standard"/>
    <w:next w:val="Standard"/>
    <w:link w:val="Fu-EndnotenberschriftZchn"/>
    <w:uiPriority w:val="99"/>
    <w:semiHidden/>
    <w:unhideWhenUsed/>
    <w:rsid w:val="008434E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434E0"/>
    <w:rPr>
      <w:rFonts w:ascii="Arial" w:hAnsi="Arial"/>
    </w:rPr>
  </w:style>
  <w:style w:type="paragraph" w:styleId="Textkrper-Erstzeileneinzug2">
    <w:name w:val="Body Text First Indent 2"/>
    <w:basedOn w:val="Textkrper-Zeileneinzug"/>
    <w:link w:val="Textkrper-Erstzeileneinzug2Zchn"/>
    <w:uiPriority w:val="99"/>
    <w:semiHidden/>
    <w:unhideWhenUsed/>
    <w:rsid w:val="008434E0"/>
    <w:pPr>
      <w:spacing w:line="360" w:lineRule="auto"/>
      <w:ind w:left="360" w:firstLine="360"/>
      <w:jc w:val="both"/>
    </w:pPr>
    <w:rPr>
      <w:rFonts w:ascii="Arial" w:eastAsiaTheme="minorHAnsi" w:hAnsi="Arial" w:cstheme="minorBidi"/>
      <w:sz w:val="22"/>
      <w:szCs w:val="22"/>
      <w:lang w:eastAsia="en-US"/>
    </w:rPr>
  </w:style>
  <w:style w:type="character" w:customStyle="1" w:styleId="Textkrper-Erstzeileneinzug2Zchn">
    <w:name w:val="Textkörper-Erstzeileneinzug 2 Zchn"/>
    <w:basedOn w:val="Textkrper-ZeileneinzugZchn"/>
    <w:link w:val="Textkrper-Erstzeileneinzug2"/>
    <w:uiPriority w:val="99"/>
    <w:semiHidden/>
    <w:rsid w:val="008434E0"/>
    <w:rPr>
      <w:rFonts w:ascii="Arial" w:eastAsia="Times New Roman" w:hAnsi="Arial" w:cs="Times New Roman"/>
      <w:sz w:val="24"/>
      <w:szCs w:val="24"/>
      <w:lang w:eastAsia="de-DE"/>
    </w:rPr>
  </w:style>
  <w:style w:type="paragraph" w:styleId="Textkrper">
    <w:name w:val="Body Text"/>
    <w:basedOn w:val="Standard"/>
    <w:link w:val="TextkrperZchn"/>
    <w:uiPriority w:val="99"/>
    <w:semiHidden/>
    <w:unhideWhenUsed/>
    <w:rsid w:val="008434E0"/>
  </w:style>
  <w:style w:type="character" w:customStyle="1" w:styleId="TextkrperZchn">
    <w:name w:val="Textkörper Zchn"/>
    <w:basedOn w:val="Absatz-Standardschriftart"/>
    <w:link w:val="Textkrper"/>
    <w:uiPriority w:val="99"/>
    <w:semiHidden/>
    <w:rsid w:val="008434E0"/>
    <w:rPr>
      <w:rFonts w:ascii="Arial" w:hAnsi="Arial"/>
    </w:rPr>
  </w:style>
  <w:style w:type="paragraph" w:styleId="Textkrper-Erstzeileneinzug">
    <w:name w:val="Body Text First Indent"/>
    <w:basedOn w:val="Textkrper"/>
    <w:link w:val="Textkrper-ErstzeileneinzugZchn"/>
    <w:uiPriority w:val="99"/>
    <w:semiHidden/>
    <w:unhideWhenUsed/>
    <w:rsid w:val="008434E0"/>
    <w:pPr>
      <w:ind w:firstLine="360"/>
    </w:pPr>
  </w:style>
  <w:style w:type="character" w:customStyle="1" w:styleId="Textkrper-ErstzeileneinzugZchn">
    <w:name w:val="Textkörper-Erstzeileneinzug Zchn"/>
    <w:basedOn w:val="TextkrperZchn"/>
    <w:link w:val="Textkrper-Erstzeileneinzug"/>
    <w:uiPriority w:val="99"/>
    <w:semiHidden/>
    <w:rsid w:val="008434E0"/>
    <w:rPr>
      <w:rFonts w:ascii="Arial" w:hAnsi="Arial"/>
    </w:rPr>
  </w:style>
  <w:style w:type="paragraph" w:styleId="Datum">
    <w:name w:val="Date"/>
    <w:basedOn w:val="Standard"/>
    <w:next w:val="Standard"/>
    <w:link w:val="DatumZchn"/>
    <w:uiPriority w:val="99"/>
    <w:semiHidden/>
    <w:unhideWhenUsed/>
    <w:rsid w:val="008434E0"/>
  </w:style>
  <w:style w:type="character" w:customStyle="1" w:styleId="DatumZchn">
    <w:name w:val="Datum Zchn"/>
    <w:basedOn w:val="Absatz-Standardschriftart"/>
    <w:link w:val="Datum"/>
    <w:uiPriority w:val="99"/>
    <w:semiHidden/>
    <w:rsid w:val="008434E0"/>
    <w:rPr>
      <w:rFonts w:ascii="Arial" w:hAnsi="Arial"/>
    </w:rPr>
  </w:style>
  <w:style w:type="paragraph" w:styleId="Anrede">
    <w:name w:val="Salutation"/>
    <w:basedOn w:val="Standard"/>
    <w:next w:val="Standard"/>
    <w:link w:val="AnredeZchn"/>
    <w:uiPriority w:val="99"/>
    <w:semiHidden/>
    <w:unhideWhenUsed/>
    <w:rsid w:val="008434E0"/>
  </w:style>
  <w:style w:type="character" w:customStyle="1" w:styleId="AnredeZchn">
    <w:name w:val="Anrede Zchn"/>
    <w:basedOn w:val="Absatz-Standardschriftart"/>
    <w:link w:val="Anrede"/>
    <w:uiPriority w:val="99"/>
    <w:semiHidden/>
    <w:rsid w:val="008434E0"/>
    <w:rPr>
      <w:rFonts w:ascii="Arial" w:hAnsi="Arial"/>
    </w:rPr>
  </w:style>
  <w:style w:type="paragraph" w:styleId="Untertitel">
    <w:name w:val="Subtitle"/>
    <w:basedOn w:val="Standard"/>
    <w:next w:val="Standard"/>
    <w:link w:val="UntertitelZchn"/>
    <w:uiPriority w:val="11"/>
    <w:rsid w:val="008434E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8434E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434E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8434E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434E0"/>
    <w:pPr>
      <w:ind w:left="1415"/>
      <w:contextualSpacing/>
    </w:pPr>
  </w:style>
  <w:style w:type="paragraph" w:styleId="Listenfortsetzung4">
    <w:name w:val="List Continue 4"/>
    <w:basedOn w:val="Standard"/>
    <w:uiPriority w:val="99"/>
    <w:semiHidden/>
    <w:unhideWhenUsed/>
    <w:rsid w:val="008434E0"/>
    <w:pPr>
      <w:ind w:left="1132"/>
      <w:contextualSpacing/>
    </w:pPr>
  </w:style>
  <w:style w:type="paragraph" w:styleId="Listenfortsetzung3">
    <w:name w:val="List Continue 3"/>
    <w:basedOn w:val="Standard"/>
    <w:uiPriority w:val="99"/>
    <w:semiHidden/>
    <w:unhideWhenUsed/>
    <w:rsid w:val="008434E0"/>
    <w:pPr>
      <w:ind w:left="849"/>
      <w:contextualSpacing/>
    </w:pPr>
  </w:style>
  <w:style w:type="paragraph" w:styleId="Listenfortsetzung2">
    <w:name w:val="List Continue 2"/>
    <w:basedOn w:val="Standard"/>
    <w:uiPriority w:val="99"/>
    <w:semiHidden/>
    <w:unhideWhenUsed/>
    <w:rsid w:val="008434E0"/>
    <w:pPr>
      <w:ind w:left="566"/>
      <w:contextualSpacing/>
    </w:pPr>
  </w:style>
  <w:style w:type="paragraph" w:styleId="Listenfortsetzung">
    <w:name w:val="List Continue"/>
    <w:basedOn w:val="Standard"/>
    <w:uiPriority w:val="99"/>
    <w:semiHidden/>
    <w:unhideWhenUsed/>
    <w:rsid w:val="008434E0"/>
    <w:pPr>
      <w:ind w:left="283"/>
      <w:contextualSpacing/>
    </w:pPr>
  </w:style>
  <w:style w:type="paragraph" w:styleId="Unterschrift">
    <w:name w:val="Signature"/>
    <w:basedOn w:val="Standard"/>
    <w:link w:val="UnterschriftZchn"/>
    <w:uiPriority w:val="99"/>
    <w:semiHidden/>
    <w:unhideWhenUsed/>
    <w:rsid w:val="008434E0"/>
    <w:pPr>
      <w:spacing w:after="0" w:line="240" w:lineRule="auto"/>
      <w:ind w:left="4252"/>
    </w:pPr>
  </w:style>
  <w:style w:type="character" w:customStyle="1" w:styleId="UnterschriftZchn">
    <w:name w:val="Unterschrift Zchn"/>
    <w:basedOn w:val="Absatz-Standardschriftart"/>
    <w:link w:val="Unterschrift"/>
    <w:uiPriority w:val="99"/>
    <w:semiHidden/>
    <w:rsid w:val="008434E0"/>
    <w:rPr>
      <w:rFonts w:ascii="Arial" w:hAnsi="Arial"/>
    </w:rPr>
  </w:style>
  <w:style w:type="paragraph" w:styleId="Gruformel">
    <w:name w:val="Closing"/>
    <w:basedOn w:val="Standard"/>
    <w:link w:val="GruformelZchn"/>
    <w:uiPriority w:val="99"/>
    <w:semiHidden/>
    <w:unhideWhenUsed/>
    <w:rsid w:val="008434E0"/>
    <w:pPr>
      <w:spacing w:after="0" w:line="240" w:lineRule="auto"/>
      <w:ind w:left="4252"/>
    </w:pPr>
  </w:style>
  <w:style w:type="character" w:customStyle="1" w:styleId="GruformelZchn">
    <w:name w:val="Grußformel Zchn"/>
    <w:basedOn w:val="Absatz-Standardschriftart"/>
    <w:link w:val="Gruformel"/>
    <w:uiPriority w:val="99"/>
    <w:semiHidden/>
    <w:rsid w:val="008434E0"/>
    <w:rPr>
      <w:rFonts w:ascii="Arial" w:hAnsi="Arial"/>
    </w:rPr>
  </w:style>
  <w:style w:type="paragraph" w:styleId="Titel">
    <w:name w:val="Title"/>
    <w:basedOn w:val="Standard"/>
    <w:next w:val="Standard"/>
    <w:link w:val="TitelZchn"/>
    <w:uiPriority w:val="10"/>
    <w:rsid w:val="008434E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434E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8434E0"/>
    <w:pPr>
      <w:numPr>
        <w:numId w:val="3"/>
      </w:numPr>
      <w:contextualSpacing/>
    </w:pPr>
  </w:style>
  <w:style w:type="paragraph" w:styleId="Listennummer4">
    <w:name w:val="List Number 4"/>
    <w:basedOn w:val="Standard"/>
    <w:uiPriority w:val="99"/>
    <w:semiHidden/>
    <w:unhideWhenUsed/>
    <w:rsid w:val="008434E0"/>
    <w:pPr>
      <w:numPr>
        <w:numId w:val="4"/>
      </w:numPr>
      <w:contextualSpacing/>
    </w:pPr>
  </w:style>
  <w:style w:type="paragraph" w:styleId="Listennummer3">
    <w:name w:val="List Number 3"/>
    <w:basedOn w:val="Standard"/>
    <w:uiPriority w:val="99"/>
    <w:semiHidden/>
    <w:unhideWhenUsed/>
    <w:rsid w:val="008434E0"/>
    <w:pPr>
      <w:numPr>
        <w:numId w:val="5"/>
      </w:numPr>
      <w:contextualSpacing/>
    </w:pPr>
  </w:style>
  <w:style w:type="paragraph" w:styleId="Listennummer2">
    <w:name w:val="List Number 2"/>
    <w:basedOn w:val="Standard"/>
    <w:uiPriority w:val="99"/>
    <w:semiHidden/>
    <w:unhideWhenUsed/>
    <w:rsid w:val="008434E0"/>
    <w:pPr>
      <w:numPr>
        <w:numId w:val="6"/>
      </w:numPr>
      <w:contextualSpacing/>
    </w:pPr>
  </w:style>
  <w:style w:type="paragraph" w:styleId="Aufzhlungszeichen5">
    <w:name w:val="List Bullet 5"/>
    <w:basedOn w:val="Standard"/>
    <w:uiPriority w:val="99"/>
    <w:semiHidden/>
    <w:unhideWhenUsed/>
    <w:rsid w:val="008434E0"/>
    <w:pPr>
      <w:numPr>
        <w:numId w:val="2"/>
      </w:numPr>
      <w:contextualSpacing/>
    </w:pPr>
  </w:style>
  <w:style w:type="paragraph" w:styleId="Aufzhlungszeichen4">
    <w:name w:val="List Bullet 4"/>
    <w:basedOn w:val="Standard"/>
    <w:uiPriority w:val="99"/>
    <w:semiHidden/>
    <w:unhideWhenUsed/>
    <w:rsid w:val="008434E0"/>
    <w:pPr>
      <w:numPr>
        <w:numId w:val="7"/>
      </w:numPr>
      <w:contextualSpacing/>
    </w:pPr>
  </w:style>
  <w:style w:type="paragraph" w:styleId="Aufzhlungszeichen3">
    <w:name w:val="List Bullet 3"/>
    <w:basedOn w:val="Standard"/>
    <w:uiPriority w:val="99"/>
    <w:semiHidden/>
    <w:unhideWhenUsed/>
    <w:rsid w:val="008434E0"/>
    <w:pPr>
      <w:numPr>
        <w:numId w:val="8"/>
      </w:numPr>
      <w:contextualSpacing/>
    </w:pPr>
  </w:style>
  <w:style w:type="paragraph" w:styleId="Aufzhlungszeichen2">
    <w:name w:val="List Bullet 2"/>
    <w:basedOn w:val="Standard"/>
    <w:uiPriority w:val="99"/>
    <w:semiHidden/>
    <w:unhideWhenUsed/>
    <w:rsid w:val="008434E0"/>
    <w:pPr>
      <w:numPr>
        <w:numId w:val="9"/>
      </w:numPr>
      <w:contextualSpacing/>
    </w:pPr>
  </w:style>
  <w:style w:type="paragraph" w:styleId="Liste5">
    <w:name w:val="List 5"/>
    <w:basedOn w:val="Standard"/>
    <w:uiPriority w:val="99"/>
    <w:semiHidden/>
    <w:unhideWhenUsed/>
    <w:rsid w:val="008434E0"/>
    <w:pPr>
      <w:ind w:left="1415" w:hanging="283"/>
      <w:contextualSpacing/>
    </w:pPr>
  </w:style>
  <w:style w:type="paragraph" w:styleId="Liste4">
    <w:name w:val="List 4"/>
    <w:basedOn w:val="Standard"/>
    <w:uiPriority w:val="99"/>
    <w:semiHidden/>
    <w:unhideWhenUsed/>
    <w:rsid w:val="008434E0"/>
    <w:pPr>
      <w:ind w:left="1132" w:hanging="283"/>
      <w:contextualSpacing/>
    </w:pPr>
  </w:style>
  <w:style w:type="paragraph" w:styleId="Liste3">
    <w:name w:val="List 3"/>
    <w:basedOn w:val="Standard"/>
    <w:uiPriority w:val="99"/>
    <w:semiHidden/>
    <w:unhideWhenUsed/>
    <w:rsid w:val="008434E0"/>
    <w:pPr>
      <w:ind w:left="849" w:hanging="283"/>
      <w:contextualSpacing/>
    </w:pPr>
  </w:style>
  <w:style w:type="paragraph" w:styleId="Liste2">
    <w:name w:val="List 2"/>
    <w:basedOn w:val="Standard"/>
    <w:uiPriority w:val="99"/>
    <w:semiHidden/>
    <w:unhideWhenUsed/>
    <w:rsid w:val="008434E0"/>
    <w:pPr>
      <w:ind w:left="566" w:hanging="283"/>
      <w:contextualSpacing/>
    </w:pPr>
  </w:style>
  <w:style w:type="paragraph" w:styleId="Listennummer">
    <w:name w:val="List Number"/>
    <w:basedOn w:val="Standard"/>
    <w:uiPriority w:val="99"/>
    <w:semiHidden/>
    <w:unhideWhenUsed/>
    <w:rsid w:val="008434E0"/>
    <w:pPr>
      <w:numPr>
        <w:numId w:val="10"/>
      </w:numPr>
      <w:contextualSpacing/>
    </w:pPr>
  </w:style>
  <w:style w:type="paragraph" w:styleId="Aufzhlungszeichen">
    <w:name w:val="List Bullet"/>
    <w:basedOn w:val="Standard"/>
    <w:uiPriority w:val="99"/>
    <w:semiHidden/>
    <w:unhideWhenUsed/>
    <w:rsid w:val="008434E0"/>
    <w:pPr>
      <w:numPr>
        <w:numId w:val="11"/>
      </w:numPr>
      <w:contextualSpacing/>
    </w:pPr>
  </w:style>
  <w:style w:type="paragraph" w:styleId="Liste">
    <w:name w:val="List"/>
    <w:basedOn w:val="Standard"/>
    <w:uiPriority w:val="99"/>
    <w:semiHidden/>
    <w:unhideWhenUsed/>
    <w:rsid w:val="008434E0"/>
    <w:pPr>
      <w:ind w:left="283" w:hanging="283"/>
      <w:contextualSpacing/>
    </w:pPr>
  </w:style>
  <w:style w:type="paragraph" w:styleId="RGV-berschrift">
    <w:name w:val="toa heading"/>
    <w:basedOn w:val="Standard"/>
    <w:next w:val="Standard"/>
    <w:uiPriority w:val="99"/>
    <w:semiHidden/>
    <w:unhideWhenUsed/>
    <w:rsid w:val="008434E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8434E0"/>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8434E0"/>
    <w:rPr>
      <w:rFonts w:ascii="Consolas" w:hAnsi="Consolas"/>
      <w:sz w:val="20"/>
      <w:szCs w:val="20"/>
    </w:rPr>
  </w:style>
  <w:style w:type="paragraph" w:styleId="Rechtsgrundlagenverzeichnis">
    <w:name w:val="table of authorities"/>
    <w:basedOn w:val="Standard"/>
    <w:next w:val="Standard"/>
    <w:uiPriority w:val="99"/>
    <w:semiHidden/>
    <w:unhideWhenUsed/>
    <w:rsid w:val="008434E0"/>
    <w:pPr>
      <w:spacing w:after="0"/>
      <w:ind w:left="220" w:hanging="220"/>
    </w:pPr>
  </w:style>
  <w:style w:type="paragraph" w:styleId="Endnotentext">
    <w:name w:val="endnote text"/>
    <w:basedOn w:val="Standard"/>
    <w:link w:val="EndnotentextZchn"/>
    <w:uiPriority w:val="99"/>
    <w:semiHidden/>
    <w:unhideWhenUsed/>
    <w:rsid w:val="008434E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434E0"/>
    <w:rPr>
      <w:rFonts w:ascii="Arial" w:hAnsi="Arial"/>
      <w:sz w:val="20"/>
      <w:szCs w:val="20"/>
    </w:rPr>
  </w:style>
  <w:style w:type="character" w:styleId="Endnotenzeichen">
    <w:name w:val="endnote reference"/>
    <w:basedOn w:val="Absatz-Standardschriftart"/>
    <w:uiPriority w:val="99"/>
    <w:semiHidden/>
    <w:unhideWhenUsed/>
    <w:rsid w:val="008434E0"/>
    <w:rPr>
      <w:vertAlign w:val="superscript"/>
    </w:rPr>
  </w:style>
  <w:style w:type="character" w:styleId="Seitenzahl">
    <w:name w:val="page number"/>
    <w:basedOn w:val="Absatz-Standardschriftart"/>
    <w:uiPriority w:val="99"/>
    <w:semiHidden/>
    <w:unhideWhenUsed/>
    <w:rsid w:val="008434E0"/>
  </w:style>
  <w:style w:type="character" w:styleId="Zeilennummer">
    <w:name w:val="line number"/>
    <w:basedOn w:val="Absatz-Standardschriftart"/>
    <w:uiPriority w:val="99"/>
    <w:semiHidden/>
    <w:unhideWhenUsed/>
    <w:rsid w:val="008434E0"/>
  </w:style>
  <w:style w:type="paragraph" w:styleId="Umschlagabsenderadresse">
    <w:name w:val="envelope return"/>
    <w:basedOn w:val="Standard"/>
    <w:uiPriority w:val="99"/>
    <w:semiHidden/>
    <w:unhideWhenUsed/>
    <w:rsid w:val="008434E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434E0"/>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8434E0"/>
    <w:pPr>
      <w:spacing w:after="0" w:line="240" w:lineRule="auto"/>
      <w:ind w:left="220" w:hanging="220"/>
    </w:pPr>
  </w:style>
  <w:style w:type="paragraph" w:styleId="Indexberschrift">
    <w:name w:val="index heading"/>
    <w:basedOn w:val="Standard"/>
    <w:next w:val="Index1"/>
    <w:uiPriority w:val="99"/>
    <w:semiHidden/>
    <w:unhideWhenUsed/>
    <w:rsid w:val="008434E0"/>
    <w:rPr>
      <w:rFonts w:asciiTheme="majorHAnsi" w:eastAsiaTheme="majorEastAsia" w:hAnsiTheme="majorHAnsi" w:cstheme="majorBidi"/>
      <w:b/>
      <w:bCs/>
    </w:rPr>
  </w:style>
  <w:style w:type="paragraph" w:styleId="Standardeinzug">
    <w:name w:val="Normal Indent"/>
    <w:basedOn w:val="Standard"/>
    <w:uiPriority w:val="99"/>
    <w:semiHidden/>
    <w:unhideWhenUsed/>
    <w:rsid w:val="008434E0"/>
    <w:pPr>
      <w:ind w:left="708"/>
    </w:pPr>
  </w:style>
  <w:style w:type="paragraph" w:styleId="Verzeichnis9">
    <w:name w:val="toc 9"/>
    <w:basedOn w:val="Standard"/>
    <w:next w:val="Standard"/>
    <w:autoRedefine/>
    <w:uiPriority w:val="39"/>
    <w:semiHidden/>
    <w:unhideWhenUsed/>
    <w:rsid w:val="008434E0"/>
    <w:pPr>
      <w:spacing w:after="100"/>
      <w:ind w:left="1760"/>
    </w:pPr>
  </w:style>
  <w:style w:type="paragraph" w:styleId="Verzeichnis8">
    <w:name w:val="toc 8"/>
    <w:basedOn w:val="Standard"/>
    <w:next w:val="Standard"/>
    <w:autoRedefine/>
    <w:uiPriority w:val="39"/>
    <w:semiHidden/>
    <w:unhideWhenUsed/>
    <w:rsid w:val="008434E0"/>
    <w:pPr>
      <w:spacing w:after="100"/>
      <w:ind w:left="1540"/>
    </w:pPr>
  </w:style>
  <w:style w:type="paragraph" w:styleId="Verzeichnis7">
    <w:name w:val="toc 7"/>
    <w:basedOn w:val="Standard"/>
    <w:next w:val="Standard"/>
    <w:autoRedefine/>
    <w:uiPriority w:val="39"/>
    <w:semiHidden/>
    <w:unhideWhenUsed/>
    <w:rsid w:val="008434E0"/>
    <w:pPr>
      <w:spacing w:after="100"/>
      <w:ind w:left="1320"/>
    </w:pPr>
  </w:style>
  <w:style w:type="paragraph" w:styleId="Verzeichnis6">
    <w:name w:val="toc 6"/>
    <w:basedOn w:val="Standard"/>
    <w:next w:val="Standard"/>
    <w:autoRedefine/>
    <w:uiPriority w:val="39"/>
    <w:semiHidden/>
    <w:unhideWhenUsed/>
    <w:rsid w:val="008434E0"/>
    <w:pPr>
      <w:spacing w:after="100"/>
      <w:ind w:left="1100"/>
    </w:pPr>
  </w:style>
  <w:style w:type="paragraph" w:styleId="Verzeichnis5">
    <w:name w:val="toc 5"/>
    <w:basedOn w:val="Standard"/>
    <w:next w:val="Standard"/>
    <w:autoRedefine/>
    <w:uiPriority w:val="39"/>
    <w:semiHidden/>
    <w:unhideWhenUsed/>
    <w:rsid w:val="008434E0"/>
    <w:pPr>
      <w:spacing w:after="100"/>
      <w:ind w:left="880"/>
    </w:pPr>
  </w:style>
  <w:style w:type="paragraph" w:styleId="Index9">
    <w:name w:val="index 9"/>
    <w:basedOn w:val="Standard"/>
    <w:next w:val="Standard"/>
    <w:autoRedefine/>
    <w:uiPriority w:val="99"/>
    <w:semiHidden/>
    <w:unhideWhenUsed/>
    <w:rsid w:val="008434E0"/>
    <w:pPr>
      <w:spacing w:after="0" w:line="240" w:lineRule="auto"/>
      <w:ind w:left="1980" w:hanging="220"/>
    </w:pPr>
  </w:style>
  <w:style w:type="paragraph" w:styleId="Index8">
    <w:name w:val="index 8"/>
    <w:basedOn w:val="Standard"/>
    <w:next w:val="Standard"/>
    <w:autoRedefine/>
    <w:uiPriority w:val="99"/>
    <w:semiHidden/>
    <w:unhideWhenUsed/>
    <w:rsid w:val="008434E0"/>
    <w:pPr>
      <w:spacing w:after="0" w:line="240" w:lineRule="auto"/>
      <w:ind w:left="1760" w:hanging="220"/>
    </w:pPr>
  </w:style>
  <w:style w:type="paragraph" w:styleId="Index7">
    <w:name w:val="index 7"/>
    <w:basedOn w:val="Standard"/>
    <w:next w:val="Standard"/>
    <w:autoRedefine/>
    <w:uiPriority w:val="99"/>
    <w:semiHidden/>
    <w:unhideWhenUsed/>
    <w:rsid w:val="008434E0"/>
    <w:pPr>
      <w:spacing w:after="0" w:line="240" w:lineRule="auto"/>
      <w:ind w:left="1540" w:hanging="220"/>
    </w:pPr>
  </w:style>
  <w:style w:type="paragraph" w:styleId="Index6">
    <w:name w:val="index 6"/>
    <w:basedOn w:val="Standard"/>
    <w:next w:val="Standard"/>
    <w:autoRedefine/>
    <w:uiPriority w:val="99"/>
    <w:semiHidden/>
    <w:unhideWhenUsed/>
    <w:rsid w:val="008434E0"/>
    <w:pPr>
      <w:spacing w:after="0" w:line="240" w:lineRule="auto"/>
      <w:ind w:left="1320" w:hanging="220"/>
    </w:pPr>
  </w:style>
  <w:style w:type="paragraph" w:styleId="Index5">
    <w:name w:val="index 5"/>
    <w:basedOn w:val="Standard"/>
    <w:next w:val="Standard"/>
    <w:autoRedefine/>
    <w:uiPriority w:val="99"/>
    <w:semiHidden/>
    <w:unhideWhenUsed/>
    <w:rsid w:val="008434E0"/>
    <w:pPr>
      <w:spacing w:after="0" w:line="240" w:lineRule="auto"/>
      <w:ind w:left="1100" w:hanging="220"/>
    </w:pPr>
  </w:style>
  <w:style w:type="paragraph" w:styleId="Index4">
    <w:name w:val="index 4"/>
    <w:basedOn w:val="Standard"/>
    <w:next w:val="Standard"/>
    <w:autoRedefine/>
    <w:uiPriority w:val="99"/>
    <w:semiHidden/>
    <w:unhideWhenUsed/>
    <w:rsid w:val="008434E0"/>
    <w:pPr>
      <w:spacing w:after="0" w:line="240" w:lineRule="auto"/>
      <w:ind w:left="880" w:hanging="220"/>
    </w:pPr>
  </w:style>
  <w:style w:type="paragraph" w:styleId="Index3">
    <w:name w:val="index 3"/>
    <w:basedOn w:val="Standard"/>
    <w:next w:val="Standard"/>
    <w:autoRedefine/>
    <w:uiPriority w:val="99"/>
    <w:semiHidden/>
    <w:unhideWhenUsed/>
    <w:rsid w:val="008434E0"/>
    <w:pPr>
      <w:spacing w:after="0" w:line="240" w:lineRule="auto"/>
      <w:ind w:left="660" w:hanging="220"/>
    </w:pPr>
  </w:style>
  <w:style w:type="paragraph" w:styleId="Index2">
    <w:name w:val="index 2"/>
    <w:basedOn w:val="Standard"/>
    <w:next w:val="Standard"/>
    <w:autoRedefine/>
    <w:uiPriority w:val="99"/>
    <w:semiHidden/>
    <w:unhideWhenUsed/>
    <w:rsid w:val="008434E0"/>
    <w:pPr>
      <w:spacing w:after="0" w:line="240" w:lineRule="auto"/>
      <w:ind w:left="440" w:hanging="220"/>
    </w:pPr>
  </w:style>
  <w:style w:type="character" w:styleId="Platzhaltertext">
    <w:name w:val="Placeholder Text"/>
    <w:basedOn w:val="Absatz-Standardschriftart"/>
    <w:uiPriority w:val="99"/>
    <w:semiHidden/>
    <w:rsid w:val="008434E0"/>
    <w:rPr>
      <w:color w:val="808080"/>
    </w:rPr>
  </w:style>
  <w:style w:type="paragraph" w:customStyle="1" w:styleId="CitaviBibliographyHeading">
    <w:name w:val="Citavi Bibliography Heading"/>
    <w:basedOn w:val="Standard"/>
    <w:link w:val="CitaviBibliographyHeadingZchn"/>
    <w:rsid w:val="008434E0"/>
    <w:pPr>
      <w:jc w:val="left"/>
    </w:pPr>
  </w:style>
  <w:style w:type="character" w:customStyle="1" w:styleId="CitaviBibliographyHeadingZchn">
    <w:name w:val="Citavi Bibliography Heading Zchn"/>
    <w:basedOn w:val="Absatz-Standardschriftart"/>
    <w:link w:val="CitaviBibliographyHeading"/>
    <w:uiPriority w:val="99"/>
    <w:rsid w:val="008434E0"/>
    <w:rPr>
      <w:rFonts w:ascii="Arial" w:hAnsi="Arial"/>
    </w:rPr>
  </w:style>
  <w:style w:type="paragraph" w:customStyle="1" w:styleId="CitaviBibliographyEntry">
    <w:name w:val="Citavi Bibliography Entry"/>
    <w:basedOn w:val="Standard"/>
    <w:link w:val="CitaviBibliographyEntryZchn"/>
    <w:uiPriority w:val="99"/>
    <w:rsid w:val="008434E0"/>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434E0"/>
    <w:rPr>
      <w:rFonts w:ascii="Arial" w:hAnsi="Arial"/>
    </w:rPr>
  </w:style>
  <w:style w:type="character" w:styleId="NichtaufgelsteErwhnung">
    <w:name w:val="Unresolved Mention"/>
    <w:basedOn w:val="Absatz-Standardschriftart"/>
    <w:uiPriority w:val="99"/>
    <w:semiHidden/>
    <w:unhideWhenUsed/>
    <w:rsid w:val="008434E0"/>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3C3E52"/>
    <w:pPr>
      <w:jc w:val="left"/>
    </w:pPr>
  </w:style>
  <w:style w:type="character" w:customStyle="1" w:styleId="CitaviChapterBibliographyHeadingZchn">
    <w:name w:val="Citavi Chapter Bibliography Heading Zchn"/>
    <w:basedOn w:val="Absatz-Standardschriftart"/>
    <w:link w:val="CitaviChapterBibliographyHeading"/>
    <w:uiPriority w:val="99"/>
    <w:rsid w:val="003C3E52"/>
    <w:rPr>
      <w:rFonts w:ascii="Arial" w:eastAsiaTheme="majorEastAsia" w:hAnsi="Arial" w:cstheme="majorBidi"/>
      <w:b/>
      <w:bCs/>
      <w:sz w:val="24"/>
      <w:szCs w:val="26"/>
    </w:rPr>
  </w:style>
  <w:style w:type="paragraph" w:customStyle="1" w:styleId="CitaviBibliographySubheading1">
    <w:name w:val="Citavi Bibliography Subheading 1"/>
    <w:basedOn w:val="berschrift2"/>
    <w:link w:val="CitaviBibliographySubheading1Zchn"/>
    <w:uiPriority w:val="99"/>
    <w:rsid w:val="003C3E52"/>
    <w:pPr>
      <w:spacing w:line="276" w:lineRule="auto"/>
      <w:outlineLvl w:val="9"/>
    </w:pPr>
  </w:style>
  <w:style w:type="character" w:customStyle="1" w:styleId="CitaviBibliographySubheading1Zchn">
    <w:name w:val="Citavi Bibliography Subheading 1 Zchn"/>
    <w:basedOn w:val="Absatz-Standardschriftart"/>
    <w:link w:val="CitaviBibliographySubheading1"/>
    <w:uiPriority w:val="99"/>
    <w:rsid w:val="003C3E52"/>
    <w:rPr>
      <w:rFonts w:ascii="Arial" w:eastAsiaTheme="majorEastAsia" w:hAnsi="Arial" w:cstheme="majorBidi"/>
      <w:b/>
      <w:bCs/>
      <w:sz w:val="24"/>
      <w:szCs w:val="26"/>
    </w:rPr>
  </w:style>
  <w:style w:type="paragraph" w:customStyle="1" w:styleId="CitaviBibliographySubheading2">
    <w:name w:val="Citavi Bibliography Subheading 2"/>
    <w:basedOn w:val="berschrift3"/>
    <w:link w:val="CitaviBibliographySubheading2Zchn"/>
    <w:uiPriority w:val="99"/>
    <w:rsid w:val="003C3E52"/>
    <w:pPr>
      <w:spacing w:line="276" w:lineRule="auto"/>
      <w:outlineLvl w:val="9"/>
    </w:pPr>
  </w:style>
  <w:style w:type="character" w:customStyle="1" w:styleId="CitaviBibliographySubheading2Zchn">
    <w:name w:val="Citavi Bibliography Subheading 2 Zchn"/>
    <w:basedOn w:val="Absatz-Standardschriftart"/>
    <w:link w:val="CitaviBibliographySubheading2"/>
    <w:uiPriority w:val="99"/>
    <w:rsid w:val="003C3E52"/>
    <w:rPr>
      <w:rFonts w:ascii="Arial" w:eastAsiaTheme="majorEastAsia" w:hAnsi="Arial" w:cstheme="majorBidi"/>
      <w:b/>
      <w:bCs/>
    </w:rPr>
  </w:style>
  <w:style w:type="paragraph" w:customStyle="1" w:styleId="CitaviBibliographySubheading3">
    <w:name w:val="Citavi Bibliography Subheading 3"/>
    <w:basedOn w:val="berschrift4"/>
    <w:link w:val="CitaviBibliographySubheading3Zchn"/>
    <w:uiPriority w:val="99"/>
    <w:rsid w:val="003C3E52"/>
    <w:pPr>
      <w:spacing w:line="276" w:lineRule="auto"/>
      <w:outlineLvl w:val="9"/>
    </w:pPr>
  </w:style>
  <w:style w:type="character" w:customStyle="1" w:styleId="CitaviBibliographySubheading3Zchn">
    <w:name w:val="Citavi Bibliography Subheading 3 Zchn"/>
    <w:basedOn w:val="Absatz-Standardschriftart"/>
    <w:link w:val="CitaviBibliographySubheading3"/>
    <w:uiPriority w:val="99"/>
    <w:rsid w:val="003C3E52"/>
    <w:rPr>
      <w:rFonts w:ascii="Arial" w:eastAsiaTheme="majorEastAsia" w:hAnsi="Arial" w:cstheme="majorBidi"/>
      <w:b/>
      <w:bCs/>
      <w:iCs/>
      <w:sz w:val="28"/>
    </w:rPr>
  </w:style>
  <w:style w:type="paragraph" w:customStyle="1" w:styleId="CitaviBibliographySubheading4">
    <w:name w:val="Citavi Bibliography Subheading 4"/>
    <w:basedOn w:val="berschrift5"/>
    <w:link w:val="CitaviBibliographySubheading4Zchn"/>
    <w:uiPriority w:val="99"/>
    <w:rsid w:val="003C3E52"/>
    <w:pPr>
      <w:spacing w:line="276" w:lineRule="auto"/>
      <w:outlineLvl w:val="9"/>
    </w:pPr>
  </w:style>
  <w:style w:type="character" w:customStyle="1" w:styleId="CitaviBibliographySubheading4Zchn">
    <w:name w:val="Citavi Bibliography Subheading 4 Zchn"/>
    <w:basedOn w:val="Absatz-Standardschriftart"/>
    <w:link w:val="CitaviBibliographySubheading4"/>
    <w:uiPriority w:val="99"/>
    <w:rsid w:val="003C3E52"/>
    <w:rPr>
      <w:rFonts w:asciiTheme="majorHAnsi" w:eastAsiaTheme="majorEastAsia" w:hAnsiTheme="majorHAnsi" w:cstheme="majorBidi"/>
      <w:color w:val="243F60" w:themeColor="accent1" w:themeShade="7F"/>
    </w:rPr>
  </w:style>
  <w:style w:type="paragraph" w:customStyle="1" w:styleId="CitaviBibliographySubheading5">
    <w:name w:val="Citavi Bibliography Subheading 5"/>
    <w:basedOn w:val="berschrift6"/>
    <w:link w:val="CitaviBibliographySubheading5Zchn"/>
    <w:uiPriority w:val="99"/>
    <w:rsid w:val="003C3E52"/>
    <w:pPr>
      <w:spacing w:line="276" w:lineRule="auto"/>
      <w:outlineLvl w:val="9"/>
    </w:pPr>
  </w:style>
  <w:style w:type="character" w:customStyle="1" w:styleId="CitaviBibliographySubheading5Zchn">
    <w:name w:val="Citavi Bibliography Subheading 5 Zchn"/>
    <w:basedOn w:val="Absatz-Standardschriftart"/>
    <w:link w:val="CitaviBibliographySubheading5"/>
    <w:uiPriority w:val="99"/>
    <w:rsid w:val="003C3E52"/>
    <w:rPr>
      <w:rFonts w:asciiTheme="majorHAnsi" w:eastAsiaTheme="majorEastAsia" w:hAnsiTheme="majorHAnsi" w:cstheme="majorBidi"/>
      <w:i/>
      <w:iCs/>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3C3E52"/>
    <w:pPr>
      <w:spacing w:line="276" w:lineRule="auto"/>
      <w:outlineLvl w:val="9"/>
    </w:pPr>
  </w:style>
  <w:style w:type="character" w:customStyle="1" w:styleId="CitaviBibliographySubheading6Zchn">
    <w:name w:val="Citavi Bibliography Subheading 6 Zchn"/>
    <w:basedOn w:val="Absatz-Standardschriftart"/>
    <w:link w:val="CitaviBibliographySubheading6"/>
    <w:uiPriority w:val="99"/>
    <w:rsid w:val="003C3E52"/>
    <w:rPr>
      <w:rFonts w:asciiTheme="majorHAnsi" w:eastAsiaTheme="majorEastAsia" w:hAnsiTheme="majorHAnsi" w:cstheme="majorBidi"/>
      <w:i/>
      <w:iCs/>
      <w:color w:val="404040" w:themeColor="text1" w:themeTint="BF"/>
    </w:rPr>
  </w:style>
  <w:style w:type="paragraph" w:customStyle="1" w:styleId="CitaviBibliographySubheading7">
    <w:name w:val="Citavi Bibliography Subheading 7"/>
    <w:basedOn w:val="berschrift8"/>
    <w:link w:val="CitaviBibliographySubheading7Zchn"/>
    <w:uiPriority w:val="99"/>
    <w:rsid w:val="003C3E52"/>
    <w:pPr>
      <w:spacing w:line="276" w:lineRule="auto"/>
      <w:outlineLvl w:val="9"/>
    </w:pPr>
  </w:style>
  <w:style w:type="character" w:customStyle="1" w:styleId="CitaviBibliographySubheading7Zchn">
    <w:name w:val="Citavi Bibliography Subheading 7 Zchn"/>
    <w:basedOn w:val="Absatz-Standardschriftart"/>
    <w:link w:val="CitaviBibliographySubheading7"/>
    <w:uiPriority w:val="99"/>
    <w:rsid w:val="003C3E52"/>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3C3E52"/>
    <w:pPr>
      <w:spacing w:line="276" w:lineRule="auto"/>
      <w:outlineLvl w:val="9"/>
    </w:pPr>
  </w:style>
  <w:style w:type="character" w:customStyle="1" w:styleId="CitaviBibliographySubheading8Zchn">
    <w:name w:val="Citavi Bibliography Subheading 8 Zchn"/>
    <w:basedOn w:val="Absatz-Standardschriftart"/>
    <w:link w:val="CitaviBibliographySubheading8"/>
    <w:uiPriority w:val="99"/>
    <w:rsid w:val="003C3E52"/>
    <w:rPr>
      <w:rFonts w:asciiTheme="majorHAnsi" w:eastAsiaTheme="majorEastAsia" w:hAnsiTheme="majorHAnsi" w:cstheme="majorBidi"/>
      <w:i/>
      <w:iCs/>
      <w:color w:val="404040" w:themeColor="text1" w:themeTint="BF"/>
      <w:sz w:val="20"/>
      <w:szCs w:val="20"/>
    </w:rPr>
  </w:style>
  <w:style w:type="table" w:styleId="Gitternetztabelle7farbigAkzent3">
    <w:name w:val="Grid Table 7 Colorful Accent 3"/>
    <w:basedOn w:val="NormaleTabelle"/>
    <w:uiPriority w:val="52"/>
    <w:rsid w:val="003C3E52"/>
    <w:pPr>
      <w:spacing w:after="0"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styleId="Listentabelle4Akzent3">
    <w:name w:val="List Table 4 Accent 3"/>
    <w:basedOn w:val="NormaleTabelle"/>
    <w:uiPriority w:val="49"/>
    <w:rsid w:val="003C3E52"/>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Formatvorlage1">
    <w:name w:val="Formatvorlage1"/>
    <w:basedOn w:val="NormaleTabelle"/>
    <w:uiPriority w:val="99"/>
    <w:rsid w:val="003C3E52"/>
    <w:pPr>
      <w:spacing w:after="0" w:line="240" w:lineRule="auto"/>
    </w:pPr>
    <w:tblPr/>
  </w:style>
  <w:style w:type="table" w:customStyle="1" w:styleId="HOODLBOI">
    <w:name w:val="HOODL BOI"/>
    <w:basedOn w:val="NormaleTabelle"/>
    <w:uiPriority w:val="99"/>
    <w:rsid w:val="003C3E52"/>
    <w:pPr>
      <w:spacing w:after="0" w:line="240" w:lineRule="auto"/>
    </w:pPr>
    <w:tblPr/>
  </w:style>
  <w:style w:type="paragraph" w:styleId="berarbeitung">
    <w:name w:val="Revision"/>
    <w:hidden/>
    <w:uiPriority w:val="99"/>
    <w:semiHidden/>
    <w:rsid w:val="003C3E52"/>
    <w:pPr>
      <w:spacing w:after="0" w:line="240" w:lineRule="auto"/>
    </w:pPr>
    <w:rPr>
      <w:rFonts w:ascii="Arial" w:hAnsi="Arial"/>
    </w:rPr>
  </w:style>
  <w:style w:type="table" w:styleId="Gitternetztabelle4Akzent3">
    <w:name w:val="Grid Table 4 Accent 3"/>
    <w:basedOn w:val="NormaleTabelle"/>
    <w:uiPriority w:val="49"/>
    <w:rsid w:val="006975A4"/>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customStyle="1" w:styleId="CitaviBibliographyEntryCitaviBasis-Stilv20">
    <w:name w:val="Citavi Bibliography Entry (Citavi Basis-Stil v20)"/>
    <w:basedOn w:val="Standard"/>
    <w:next w:val="Standard"/>
    <w:rsid w:val="00D26533"/>
    <w:pPr>
      <w:spacing w:line="259" w:lineRule="auto"/>
      <w:jc w:val="left"/>
    </w:pPr>
    <w:rPr>
      <w:rFonts w:asciiTheme="minorHAnsi" w:eastAsiaTheme="minorEastAsia" w:hAnsiTheme="minorHAnsi"/>
      <w:lang w:eastAsia="de-DE"/>
    </w:rPr>
  </w:style>
  <w:style w:type="paragraph" w:customStyle="1" w:styleId="CitaviBibliographyEntryIEEEDesignTestv11">
    <w:name w:val="Citavi Bibliography Entry (IEEE Design   Test v11)"/>
    <w:basedOn w:val="Standard"/>
    <w:next w:val="Standard"/>
    <w:rsid w:val="00F82130"/>
    <w:pPr>
      <w:tabs>
        <w:tab w:val="left" w:pos="454"/>
      </w:tabs>
      <w:spacing w:after="0" w:line="259" w:lineRule="auto"/>
      <w:ind w:left="454" w:hanging="454"/>
      <w:jc w:val="left"/>
    </w:pPr>
    <w:rPr>
      <w:rFonts w:asciiTheme="minorHAnsi" w:eastAsiaTheme="minorEastAsia" w:hAnsiTheme="minorHAnsi"/>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00687">
      <w:bodyDiv w:val="1"/>
      <w:marLeft w:val="0"/>
      <w:marRight w:val="0"/>
      <w:marTop w:val="0"/>
      <w:marBottom w:val="0"/>
      <w:divBdr>
        <w:top w:val="none" w:sz="0" w:space="0" w:color="auto"/>
        <w:left w:val="none" w:sz="0" w:space="0" w:color="auto"/>
        <w:bottom w:val="none" w:sz="0" w:space="0" w:color="auto"/>
        <w:right w:val="none" w:sz="0" w:space="0" w:color="auto"/>
      </w:divBdr>
    </w:div>
    <w:div w:id="46417269">
      <w:bodyDiv w:val="1"/>
      <w:marLeft w:val="0"/>
      <w:marRight w:val="0"/>
      <w:marTop w:val="0"/>
      <w:marBottom w:val="0"/>
      <w:divBdr>
        <w:top w:val="none" w:sz="0" w:space="0" w:color="auto"/>
        <w:left w:val="none" w:sz="0" w:space="0" w:color="auto"/>
        <w:bottom w:val="none" w:sz="0" w:space="0" w:color="auto"/>
        <w:right w:val="none" w:sz="0" w:space="0" w:color="auto"/>
      </w:divBdr>
      <w:divsChild>
        <w:div w:id="462499486">
          <w:marLeft w:val="1800"/>
          <w:marRight w:val="0"/>
          <w:marTop w:val="100"/>
          <w:marBottom w:val="0"/>
          <w:divBdr>
            <w:top w:val="none" w:sz="0" w:space="0" w:color="auto"/>
            <w:left w:val="none" w:sz="0" w:space="0" w:color="auto"/>
            <w:bottom w:val="none" w:sz="0" w:space="0" w:color="auto"/>
            <w:right w:val="none" w:sz="0" w:space="0" w:color="auto"/>
          </w:divBdr>
        </w:div>
      </w:divsChild>
    </w:div>
    <w:div w:id="48846120">
      <w:bodyDiv w:val="1"/>
      <w:marLeft w:val="0"/>
      <w:marRight w:val="0"/>
      <w:marTop w:val="0"/>
      <w:marBottom w:val="0"/>
      <w:divBdr>
        <w:top w:val="none" w:sz="0" w:space="0" w:color="auto"/>
        <w:left w:val="none" w:sz="0" w:space="0" w:color="auto"/>
        <w:bottom w:val="none" w:sz="0" w:space="0" w:color="auto"/>
        <w:right w:val="none" w:sz="0" w:space="0" w:color="auto"/>
      </w:divBdr>
    </w:div>
    <w:div w:id="68188071">
      <w:bodyDiv w:val="1"/>
      <w:marLeft w:val="0"/>
      <w:marRight w:val="0"/>
      <w:marTop w:val="0"/>
      <w:marBottom w:val="0"/>
      <w:divBdr>
        <w:top w:val="none" w:sz="0" w:space="0" w:color="auto"/>
        <w:left w:val="none" w:sz="0" w:space="0" w:color="auto"/>
        <w:bottom w:val="none" w:sz="0" w:space="0" w:color="auto"/>
        <w:right w:val="none" w:sz="0" w:space="0" w:color="auto"/>
      </w:divBdr>
    </w:div>
    <w:div w:id="79452615">
      <w:bodyDiv w:val="1"/>
      <w:marLeft w:val="0"/>
      <w:marRight w:val="0"/>
      <w:marTop w:val="0"/>
      <w:marBottom w:val="0"/>
      <w:divBdr>
        <w:top w:val="none" w:sz="0" w:space="0" w:color="auto"/>
        <w:left w:val="none" w:sz="0" w:space="0" w:color="auto"/>
        <w:bottom w:val="none" w:sz="0" w:space="0" w:color="auto"/>
        <w:right w:val="none" w:sz="0" w:space="0" w:color="auto"/>
      </w:divBdr>
    </w:div>
    <w:div w:id="91629741">
      <w:bodyDiv w:val="1"/>
      <w:marLeft w:val="0"/>
      <w:marRight w:val="0"/>
      <w:marTop w:val="0"/>
      <w:marBottom w:val="0"/>
      <w:divBdr>
        <w:top w:val="none" w:sz="0" w:space="0" w:color="auto"/>
        <w:left w:val="none" w:sz="0" w:space="0" w:color="auto"/>
        <w:bottom w:val="none" w:sz="0" w:space="0" w:color="auto"/>
        <w:right w:val="none" w:sz="0" w:space="0" w:color="auto"/>
      </w:divBdr>
    </w:div>
    <w:div w:id="102498513">
      <w:bodyDiv w:val="1"/>
      <w:marLeft w:val="0"/>
      <w:marRight w:val="0"/>
      <w:marTop w:val="0"/>
      <w:marBottom w:val="0"/>
      <w:divBdr>
        <w:top w:val="none" w:sz="0" w:space="0" w:color="auto"/>
        <w:left w:val="none" w:sz="0" w:space="0" w:color="auto"/>
        <w:bottom w:val="none" w:sz="0" w:space="0" w:color="auto"/>
        <w:right w:val="none" w:sz="0" w:space="0" w:color="auto"/>
      </w:divBdr>
    </w:div>
    <w:div w:id="106776606">
      <w:bodyDiv w:val="1"/>
      <w:marLeft w:val="0"/>
      <w:marRight w:val="0"/>
      <w:marTop w:val="0"/>
      <w:marBottom w:val="0"/>
      <w:divBdr>
        <w:top w:val="none" w:sz="0" w:space="0" w:color="auto"/>
        <w:left w:val="none" w:sz="0" w:space="0" w:color="auto"/>
        <w:bottom w:val="none" w:sz="0" w:space="0" w:color="auto"/>
        <w:right w:val="none" w:sz="0" w:space="0" w:color="auto"/>
      </w:divBdr>
    </w:div>
    <w:div w:id="109518274">
      <w:bodyDiv w:val="1"/>
      <w:marLeft w:val="0"/>
      <w:marRight w:val="0"/>
      <w:marTop w:val="0"/>
      <w:marBottom w:val="0"/>
      <w:divBdr>
        <w:top w:val="none" w:sz="0" w:space="0" w:color="auto"/>
        <w:left w:val="none" w:sz="0" w:space="0" w:color="auto"/>
        <w:bottom w:val="none" w:sz="0" w:space="0" w:color="auto"/>
        <w:right w:val="none" w:sz="0" w:space="0" w:color="auto"/>
      </w:divBdr>
    </w:div>
    <w:div w:id="112798136">
      <w:bodyDiv w:val="1"/>
      <w:marLeft w:val="0"/>
      <w:marRight w:val="0"/>
      <w:marTop w:val="0"/>
      <w:marBottom w:val="0"/>
      <w:divBdr>
        <w:top w:val="none" w:sz="0" w:space="0" w:color="auto"/>
        <w:left w:val="none" w:sz="0" w:space="0" w:color="auto"/>
        <w:bottom w:val="none" w:sz="0" w:space="0" w:color="auto"/>
        <w:right w:val="none" w:sz="0" w:space="0" w:color="auto"/>
      </w:divBdr>
    </w:div>
    <w:div w:id="116533274">
      <w:bodyDiv w:val="1"/>
      <w:marLeft w:val="0"/>
      <w:marRight w:val="0"/>
      <w:marTop w:val="0"/>
      <w:marBottom w:val="0"/>
      <w:divBdr>
        <w:top w:val="none" w:sz="0" w:space="0" w:color="auto"/>
        <w:left w:val="none" w:sz="0" w:space="0" w:color="auto"/>
        <w:bottom w:val="none" w:sz="0" w:space="0" w:color="auto"/>
        <w:right w:val="none" w:sz="0" w:space="0" w:color="auto"/>
      </w:divBdr>
    </w:div>
    <w:div w:id="121925810">
      <w:bodyDiv w:val="1"/>
      <w:marLeft w:val="0"/>
      <w:marRight w:val="0"/>
      <w:marTop w:val="0"/>
      <w:marBottom w:val="0"/>
      <w:divBdr>
        <w:top w:val="none" w:sz="0" w:space="0" w:color="auto"/>
        <w:left w:val="none" w:sz="0" w:space="0" w:color="auto"/>
        <w:bottom w:val="none" w:sz="0" w:space="0" w:color="auto"/>
        <w:right w:val="none" w:sz="0" w:space="0" w:color="auto"/>
      </w:divBdr>
      <w:divsChild>
        <w:div w:id="718477921">
          <w:marLeft w:val="547"/>
          <w:marRight w:val="0"/>
          <w:marTop w:val="0"/>
          <w:marBottom w:val="0"/>
          <w:divBdr>
            <w:top w:val="none" w:sz="0" w:space="0" w:color="auto"/>
            <w:left w:val="none" w:sz="0" w:space="0" w:color="auto"/>
            <w:bottom w:val="none" w:sz="0" w:space="0" w:color="auto"/>
            <w:right w:val="none" w:sz="0" w:space="0" w:color="auto"/>
          </w:divBdr>
        </w:div>
        <w:div w:id="1382359733">
          <w:marLeft w:val="547"/>
          <w:marRight w:val="0"/>
          <w:marTop w:val="0"/>
          <w:marBottom w:val="0"/>
          <w:divBdr>
            <w:top w:val="none" w:sz="0" w:space="0" w:color="auto"/>
            <w:left w:val="none" w:sz="0" w:space="0" w:color="auto"/>
            <w:bottom w:val="none" w:sz="0" w:space="0" w:color="auto"/>
            <w:right w:val="none" w:sz="0" w:space="0" w:color="auto"/>
          </w:divBdr>
        </w:div>
        <w:div w:id="1436949149">
          <w:marLeft w:val="547"/>
          <w:marRight w:val="0"/>
          <w:marTop w:val="0"/>
          <w:marBottom w:val="0"/>
          <w:divBdr>
            <w:top w:val="none" w:sz="0" w:space="0" w:color="auto"/>
            <w:left w:val="none" w:sz="0" w:space="0" w:color="auto"/>
            <w:bottom w:val="none" w:sz="0" w:space="0" w:color="auto"/>
            <w:right w:val="none" w:sz="0" w:space="0" w:color="auto"/>
          </w:divBdr>
        </w:div>
        <w:div w:id="1606497497">
          <w:marLeft w:val="547"/>
          <w:marRight w:val="0"/>
          <w:marTop w:val="0"/>
          <w:marBottom w:val="0"/>
          <w:divBdr>
            <w:top w:val="none" w:sz="0" w:space="0" w:color="auto"/>
            <w:left w:val="none" w:sz="0" w:space="0" w:color="auto"/>
            <w:bottom w:val="none" w:sz="0" w:space="0" w:color="auto"/>
            <w:right w:val="none" w:sz="0" w:space="0" w:color="auto"/>
          </w:divBdr>
        </w:div>
      </w:divsChild>
    </w:div>
    <w:div w:id="139150102">
      <w:bodyDiv w:val="1"/>
      <w:marLeft w:val="0"/>
      <w:marRight w:val="0"/>
      <w:marTop w:val="0"/>
      <w:marBottom w:val="0"/>
      <w:divBdr>
        <w:top w:val="none" w:sz="0" w:space="0" w:color="auto"/>
        <w:left w:val="none" w:sz="0" w:space="0" w:color="auto"/>
        <w:bottom w:val="none" w:sz="0" w:space="0" w:color="auto"/>
        <w:right w:val="none" w:sz="0" w:space="0" w:color="auto"/>
      </w:divBdr>
    </w:div>
    <w:div w:id="160438985">
      <w:bodyDiv w:val="1"/>
      <w:marLeft w:val="0"/>
      <w:marRight w:val="0"/>
      <w:marTop w:val="0"/>
      <w:marBottom w:val="0"/>
      <w:divBdr>
        <w:top w:val="none" w:sz="0" w:space="0" w:color="auto"/>
        <w:left w:val="none" w:sz="0" w:space="0" w:color="auto"/>
        <w:bottom w:val="none" w:sz="0" w:space="0" w:color="auto"/>
        <w:right w:val="none" w:sz="0" w:space="0" w:color="auto"/>
      </w:divBdr>
    </w:div>
    <w:div w:id="166019304">
      <w:bodyDiv w:val="1"/>
      <w:marLeft w:val="0"/>
      <w:marRight w:val="0"/>
      <w:marTop w:val="0"/>
      <w:marBottom w:val="0"/>
      <w:divBdr>
        <w:top w:val="none" w:sz="0" w:space="0" w:color="auto"/>
        <w:left w:val="none" w:sz="0" w:space="0" w:color="auto"/>
        <w:bottom w:val="none" w:sz="0" w:space="0" w:color="auto"/>
        <w:right w:val="none" w:sz="0" w:space="0" w:color="auto"/>
      </w:divBdr>
    </w:div>
    <w:div w:id="206797006">
      <w:bodyDiv w:val="1"/>
      <w:marLeft w:val="0"/>
      <w:marRight w:val="0"/>
      <w:marTop w:val="0"/>
      <w:marBottom w:val="0"/>
      <w:divBdr>
        <w:top w:val="none" w:sz="0" w:space="0" w:color="auto"/>
        <w:left w:val="none" w:sz="0" w:space="0" w:color="auto"/>
        <w:bottom w:val="none" w:sz="0" w:space="0" w:color="auto"/>
        <w:right w:val="none" w:sz="0" w:space="0" w:color="auto"/>
      </w:divBdr>
    </w:div>
    <w:div w:id="233704760">
      <w:bodyDiv w:val="1"/>
      <w:marLeft w:val="0"/>
      <w:marRight w:val="0"/>
      <w:marTop w:val="0"/>
      <w:marBottom w:val="0"/>
      <w:divBdr>
        <w:top w:val="none" w:sz="0" w:space="0" w:color="auto"/>
        <w:left w:val="none" w:sz="0" w:space="0" w:color="auto"/>
        <w:bottom w:val="none" w:sz="0" w:space="0" w:color="auto"/>
        <w:right w:val="none" w:sz="0" w:space="0" w:color="auto"/>
      </w:divBdr>
    </w:div>
    <w:div w:id="235628431">
      <w:bodyDiv w:val="1"/>
      <w:marLeft w:val="0"/>
      <w:marRight w:val="0"/>
      <w:marTop w:val="0"/>
      <w:marBottom w:val="0"/>
      <w:divBdr>
        <w:top w:val="none" w:sz="0" w:space="0" w:color="auto"/>
        <w:left w:val="none" w:sz="0" w:space="0" w:color="auto"/>
        <w:bottom w:val="none" w:sz="0" w:space="0" w:color="auto"/>
        <w:right w:val="none" w:sz="0" w:space="0" w:color="auto"/>
      </w:divBdr>
    </w:div>
    <w:div w:id="247424231">
      <w:bodyDiv w:val="1"/>
      <w:marLeft w:val="0"/>
      <w:marRight w:val="0"/>
      <w:marTop w:val="0"/>
      <w:marBottom w:val="0"/>
      <w:divBdr>
        <w:top w:val="none" w:sz="0" w:space="0" w:color="auto"/>
        <w:left w:val="none" w:sz="0" w:space="0" w:color="auto"/>
        <w:bottom w:val="none" w:sz="0" w:space="0" w:color="auto"/>
        <w:right w:val="none" w:sz="0" w:space="0" w:color="auto"/>
      </w:divBdr>
    </w:div>
    <w:div w:id="266886634">
      <w:bodyDiv w:val="1"/>
      <w:marLeft w:val="0"/>
      <w:marRight w:val="0"/>
      <w:marTop w:val="0"/>
      <w:marBottom w:val="0"/>
      <w:divBdr>
        <w:top w:val="none" w:sz="0" w:space="0" w:color="auto"/>
        <w:left w:val="none" w:sz="0" w:space="0" w:color="auto"/>
        <w:bottom w:val="none" w:sz="0" w:space="0" w:color="auto"/>
        <w:right w:val="none" w:sz="0" w:space="0" w:color="auto"/>
      </w:divBdr>
    </w:div>
    <w:div w:id="273829292">
      <w:bodyDiv w:val="1"/>
      <w:marLeft w:val="0"/>
      <w:marRight w:val="0"/>
      <w:marTop w:val="0"/>
      <w:marBottom w:val="0"/>
      <w:divBdr>
        <w:top w:val="none" w:sz="0" w:space="0" w:color="auto"/>
        <w:left w:val="none" w:sz="0" w:space="0" w:color="auto"/>
        <w:bottom w:val="none" w:sz="0" w:space="0" w:color="auto"/>
        <w:right w:val="none" w:sz="0" w:space="0" w:color="auto"/>
      </w:divBdr>
    </w:div>
    <w:div w:id="295109994">
      <w:bodyDiv w:val="1"/>
      <w:marLeft w:val="0"/>
      <w:marRight w:val="0"/>
      <w:marTop w:val="0"/>
      <w:marBottom w:val="0"/>
      <w:divBdr>
        <w:top w:val="none" w:sz="0" w:space="0" w:color="auto"/>
        <w:left w:val="none" w:sz="0" w:space="0" w:color="auto"/>
        <w:bottom w:val="none" w:sz="0" w:space="0" w:color="auto"/>
        <w:right w:val="none" w:sz="0" w:space="0" w:color="auto"/>
      </w:divBdr>
    </w:div>
    <w:div w:id="300692144">
      <w:bodyDiv w:val="1"/>
      <w:marLeft w:val="0"/>
      <w:marRight w:val="0"/>
      <w:marTop w:val="0"/>
      <w:marBottom w:val="0"/>
      <w:divBdr>
        <w:top w:val="none" w:sz="0" w:space="0" w:color="auto"/>
        <w:left w:val="none" w:sz="0" w:space="0" w:color="auto"/>
        <w:bottom w:val="none" w:sz="0" w:space="0" w:color="auto"/>
        <w:right w:val="none" w:sz="0" w:space="0" w:color="auto"/>
      </w:divBdr>
    </w:div>
    <w:div w:id="341519429">
      <w:bodyDiv w:val="1"/>
      <w:marLeft w:val="0"/>
      <w:marRight w:val="0"/>
      <w:marTop w:val="0"/>
      <w:marBottom w:val="0"/>
      <w:divBdr>
        <w:top w:val="none" w:sz="0" w:space="0" w:color="auto"/>
        <w:left w:val="none" w:sz="0" w:space="0" w:color="auto"/>
        <w:bottom w:val="none" w:sz="0" w:space="0" w:color="auto"/>
        <w:right w:val="none" w:sz="0" w:space="0" w:color="auto"/>
      </w:divBdr>
    </w:div>
    <w:div w:id="344862420">
      <w:bodyDiv w:val="1"/>
      <w:marLeft w:val="0"/>
      <w:marRight w:val="0"/>
      <w:marTop w:val="0"/>
      <w:marBottom w:val="0"/>
      <w:divBdr>
        <w:top w:val="none" w:sz="0" w:space="0" w:color="auto"/>
        <w:left w:val="none" w:sz="0" w:space="0" w:color="auto"/>
        <w:bottom w:val="none" w:sz="0" w:space="0" w:color="auto"/>
        <w:right w:val="none" w:sz="0" w:space="0" w:color="auto"/>
      </w:divBdr>
    </w:div>
    <w:div w:id="347633876">
      <w:bodyDiv w:val="1"/>
      <w:marLeft w:val="0"/>
      <w:marRight w:val="0"/>
      <w:marTop w:val="0"/>
      <w:marBottom w:val="0"/>
      <w:divBdr>
        <w:top w:val="none" w:sz="0" w:space="0" w:color="auto"/>
        <w:left w:val="none" w:sz="0" w:space="0" w:color="auto"/>
        <w:bottom w:val="none" w:sz="0" w:space="0" w:color="auto"/>
        <w:right w:val="none" w:sz="0" w:space="0" w:color="auto"/>
      </w:divBdr>
    </w:div>
    <w:div w:id="371883967">
      <w:bodyDiv w:val="1"/>
      <w:marLeft w:val="0"/>
      <w:marRight w:val="0"/>
      <w:marTop w:val="0"/>
      <w:marBottom w:val="0"/>
      <w:divBdr>
        <w:top w:val="none" w:sz="0" w:space="0" w:color="auto"/>
        <w:left w:val="none" w:sz="0" w:space="0" w:color="auto"/>
        <w:bottom w:val="none" w:sz="0" w:space="0" w:color="auto"/>
        <w:right w:val="none" w:sz="0" w:space="0" w:color="auto"/>
      </w:divBdr>
    </w:div>
    <w:div w:id="374542402">
      <w:bodyDiv w:val="1"/>
      <w:marLeft w:val="0"/>
      <w:marRight w:val="0"/>
      <w:marTop w:val="0"/>
      <w:marBottom w:val="0"/>
      <w:divBdr>
        <w:top w:val="none" w:sz="0" w:space="0" w:color="auto"/>
        <w:left w:val="none" w:sz="0" w:space="0" w:color="auto"/>
        <w:bottom w:val="none" w:sz="0" w:space="0" w:color="auto"/>
        <w:right w:val="none" w:sz="0" w:space="0" w:color="auto"/>
      </w:divBdr>
    </w:div>
    <w:div w:id="375666647">
      <w:bodyDiv w:val="1"/>
      <w:marLeft w:val="0"/>
      <w:marRight w:val="0"/>
      <w:marTop w:val="0"/>
      <w:marBottom w:val="0"/>
      <w:divBdr>
        <w:top w:val="none" w:sz="0" w:space="0" w:color="auto"/>
        <w:left w:val="none" w:sz="0" w:space="0" w:color="auto"/>
        <w:bottom w:val="none" w:sz="0" w:space="0" w:color="auto"/>
        <w:right w:val="none" w:sz="0" w:space="0" w:color="auto"/>
      </w:divBdr>
    </w:div>
    <w:div w:id="419957870">
      <w:bodyDiv w:val="1"/>
      <w:marLeft w:val="0"/>
      <w:marRight w:val="0"/>
      <w:marTop w:val="0"/>
      <w:marBottom w:val="0"/>
      <w:divBdr>
        <w:top w:val="none" w:sz="0" w:space="0" w:color="auto"/>
        <w:left w:val="none" w:sz="0" w:space="0" w:color="auto"/>
        <w:bottom w:val="none" w:sz="0" w:space="0" w:color="auto"/>
        <w:right w:val="none" w:sz="0" w:space="0" w:color="auto"/>
      </w:divBdr>
      <w:divsChild>
        <w:div w:id="1699113538">
          <w:marLeft w:val="547"/>
          <w:marRight w:val="0"/>
          <w:marTop w:val="0"/>
          <w:marBottom w:val="0"/>
          <w:divBdr>
            <w:top w:val="none" w:sz="0" w:space="0" w:color="auto"/>
            <w:left w:val="none" w:sz="0" w:space="0" w:color="auto"/>
            <w:bottom w:val="none" w:sz="0" w:space="0" w:color="auto"/>
            <w:right w:val="none" w:sz="0" w:space="0" w:color="auto"/>
          </w:divBdr>
        </w:div>
      </w:divsChild>
    </w:div>
    <w:div w:id="435056607">
      <w:bodyDiv w:val="1"/>
      <w:marLeft w:val="0"/>
      <w:marRight w:val="0"/>
      <w:marTop w:val="0"/>
      <w:marBottom w:val="0"/>
      <w:divBdr>
        <w:top w:val="none" w:sz="0" w:space="0" w:color="auto"/>
        <w:left w:val="none" w:sz="0" w:space="0" w:color="auto"/>
        <w:bottom w:val="none" w:sz="0" w:space="0" w:color="auto"/>
        <w:right w:val="none" w:sz="0" w:space="0" w:color="auto"/>
      </w:divBdr>
    </w:div>
    <w:div w:id="479422988">
      <w:bodyDiv w:val="1"/>
      <w:marLeft w:val="0"/>
      <w:marRight w:val="0"/>
      <w:marTop w:val="0"/>
      <w:marBottom w:val="0"/>
      <w:divBdr>
        <w:top w:val="none" w:sz="0" w:space="0" w:color="auto"/>
        <w:left w:val="none" w:sz="0" w:space="0" w:color="auto"/>
        <w:bottom w:val="none" w:sz="0" w:space="0" w:color="auto"/>
        <w:right w:val="none" w:sz="0" w:space="0" w:color="auto"/>
      </w:divBdr>
      <w:divsChild>
        <w:div w:id="264269133">
          <w:marLeft w:val="0"/>
          <w:marRight w:val="0"/>
          <w:marTop w:val="240"/>
          <w:marBottom w:val="240"/>
          <w:divBdr>
            <w:top w:val="none" w:sz="0" w:space="0" w:color="auto"/>
            <w:left w:val="none" w:sz="0" w:space="0" w:color="auto"/>
            <w:bottom w:val="none" w:sz="0" w:space="0" w:color="auto"/>
            <w:right w:val="none" w:sz="0" w:space="0" w:color="auto"/>
          </w:divBdr>
        </w:div>
        <w:div w:id="1251159695">
          <w:marLeft w:val="0"/>
          <w:marRight w:val="0"/>
          <w:marTop w:val="240"/>
          <w:marBottom w:val="240"/>
          <w:divBdr>
            <w:top w:val="none" w:sz="0" w:space="0" w:color="auto"/>
            <w:left w:val="none" w:sz="0" w:space="0" w:color="auto"/>
            <w:bottom w:val="none" w:sz="0" w:space="0" w:color="auto"/>
            <w:right w:val="none" w:sz="0" w:space="0" w:color="auto"/>
          </w:divBdr>
        </w:div>
        <w:div w:id="1255672209">
          <w:marLeft w:val="0"/>
          <w:marRight w:val="0"/>
          <w:marTop w:val="240"/>
          <w:marBottom w:val="240"/>
          <w:divBdr>
            <w:top w:val="none" w:sz="0" w:space="0" w:color="auto"/>
            <w:left w:val="none" w:sz="0" w:space="0" w:color="auto"/>
            <w:bottom w:val="none" w:sz="0" w:space="0" w:color="auto"/>
            <w:right w:val="none" w:sz="0" w:space="0" w:color="auto"/>
          </w:divBdr>
        </w:div>
        <w:div w:id="1484273305">
          <w:marLeft w:val="0"/>
          <w:marRight w:val="0"/>
          <w:marTop w:val="240"/>
          <w:marBottom w:val="240"/>
          <w:divBdr>
            <w:top w:val="none" w:sz="0" w:space="0" w:color="auto"/>
            <w:left w:val="none" w:sz="0" w:space="0" w:color="auto"/>
            <w:bottom w:val="none" w:sz="0" w:space="0" w:color="auto"/>
            <w:right w:val="none" w:sz="0" w:space="0" w:color="auto"/>
          </w:divBdr>
        </w:div>
        <w:div w:id="2112507857">
          <w:marLeft w:val="0"/>
          <w:marRight w:val="0"/>
          <w:marTop w:val="240"/>
          <w:marBottom w:val="240"/>
          <w:divBdr>
            <w:top w:val="none" w:sz="0" w:space="0" w:color="auto"/>
            <w:left w:val="none" w:sz="0" w:space="0" w:color="auto"/>
            <w:bottom w:val="none" w:sz="0" w:space="0" w:color="auto"/>
            <w:right w:val="none" w:sz="0" w:space="0" w:color="auto"/>
          </w:divBdr>
        </w:div>
      </w:divsChild>
    </w:div>
    <w:div w:id="493952299">
      <w:bodyDiv w:val="1"/>
      <w:marLeft w:val="0"/>
      <w:marRight w:val="0"/>
      <w:marTop w:val="0"/>
      <w:marBottom w:val="0"/>
      <w:divBdr>
        <w:top w:val="none" w:sz="0" w:space="0" w:color="auto"/>
        <w:left w:val="none" w:sz="0" w:space="0" w:color="auto"/>
        <w:bottom w:val="none" w:sz="0" w:space="0" w:color="auto"/>
        <w:right w:val="none" w:sz="0" w:space="0" w:color="auto"/>
      </w:divBdr>
    </w:div>
    <w:div w:id="506944056">
      <w:bodyDiv w:val="1"/>
      <w:marLeft w:val="0"/>
      <w:marRight w:val="0"/>
      <w:marTop w:val="0"/>
      <w:marBottom w:val="0"/>
      <w:divBdr>
        <w:top w:val="none" w:sz="0" w:space="0" w:color="auto"/>
        <w:left w:val="none" w:sz="0" w:space="0" w:color="auto"/>
        <w:bottom w:val="none" w:sz="0" w:space="0" w:color="auto"/>
        <w:right w:val="none" w:sz="0" w:space="0" w:color="auto"/>
      </w:divBdr>
    </w:div>
    <w:div w:id="509949819">
      <w:bodyDiv w:val="1"/>
      <w:marLeft w:val="0"/>
      <w:marRight w:val="0"/>
      <w:marTop w:val="0"/>
      <w:marBottom w:val="0"/>
      <w:divBdr>
        <w:top w:val="none" w:sz="0" w:space="0" w:color="auto"/>
        <w:left w:val="none" w:sz="0" w:space="0" w:color="auto"/>
        <w:bottom w:val="none" w:sz="0" w:space="0" w:color="auto"/>
        <w:right w:val="none" w:sz="0" w:space="0" w:color="auto"/>
      </w:divBdr>
    </w:div>
    <w:div w:id="515464326">
      <w:bodyDiv w:val="1"/>
      <w:marLeft w:val="0"/>
      <w:marRight w:val="0"/>
      <w:marTop w:val="0"/>
      <w:marBottom w:val="0"/>
      <w:divBdr>
        <w:top w:val="none" w:sz="0" w:space="0" w:color="auto"/>
        <w:left w:val="none" w:sz="0" w:space="0" w:color="auto"/>
        <w:bottom w:val="none" w:sz="0" w:space="0" w:color="auto"/>
        <w:right w:val="none" w:sz="0" w:space="0" w:color="auto"/>
      </w:divBdr>
      <w:divsChild>
        <w:div w:id="741834508">
          <w:marLeft w:val="2520"/>
          <w:marRight w:val="0"/>
          <w:marTop w:val="100"/>
          <w:marBottom w:val="0"/>
          <w:divBdr>
            <w:top w:val="none" w:sz="0" w:space="0" w:color="auto"/>
            <w:left w:val="none" w:sz="0" w:space="0" w:color="auto"/>
            <w:bottom w:val="none" w:sz="0" w:space="0" w:color="auto"/>
            <w:right w:val="none" w:sz="0" w:space="0" w:color="auto"/>
          </w:divBdr>
        </w:div>
      </w:divsChild>
    </w:div>
    <w:div w:id="520364208">
      <w:bodyDiv w:val="1"/>
      <w:marLeft w:val="0"/>
      <w:marRight w:val="0"/>
      <w:marTop w:val="0"/>
      <w:marBottom w:val="0"/>
      <w:divBdr>
        <w:top w:val="none" w:sz="0" w:space="0" w:color="auto"/>
        <w:left w:val="none" w:sz="0" w:space="0" w:color="auto"/>
        <w:bottom w:val="none" w:sz="0" w:space="0" w:color="auto"/>
        <w:right w:val="none" w:sz="0" w:space="0" w:color="auto"/>
      </w:divBdr>
    </w:div>
    <w:div w:id="535002471">
      <w:bodyDiv w:val="1"/>
      <w:marLeft w:val="0"/>
      <w:marRight w:val="0"/>
      <w:marTop w:val="0"/>
      <w:marBottom w:val="0"/>
      <w:divBdr>
        <w:top w:val="none" w:sz="0" w:space="0" w:color="auto"/>
        <w:left w:val="none" w:sz="0" w:space="0" w:color="auto"/>
        <w:bottom w:val="none" w:sz="0" w:space="0" w:color="auto"/>
        <w:right w:val="none" w:sz="0" w:space="0" w:color="auto"/>
      </w:divBdr>
    </w:div>
    <w:div w:id="536743192">
      <w:bodyDiv w:val="1"/>
      <w:marLeft w:val="0"/>
      <w:marRight w:val="0"/>
      <w:marTop w:val="0"/>
      <w:marBottom w:val="0"/>
      <w:divBdr>
        <w:top w:val="none" w:sz="0" w:space="0" w:color="auto"/>
        <w:left w:val="none" w:sz="0" w:space="0" w:color="auto"/>
        <w:bottom w:val="none" w:sz="0" w:space="0" w:color="auto"/>
        <w:right w:val="none" w:sz="0" w:space="0" w:color="auto"/>
      </w:divBdr>
    </w:div>
    <w:div w:id="539366934">
      <w:bodyDiv w:val="1"/>
      <w:marLeft w:val="0"/>
      <w:marRight w:val="0"/>
      <w:marTop w:val="0"/>
      <w:marBottom w:val="0"/>
      <w:divBdr>
        <w:top w:val="none" w:sz="0" w:space="0" w:color="auto"/>
        <w:left w:val="none" w:sz="0" w:space="0" w:color="auto"/>
        <w:bottom w:val="none" w:sz="0" w:space="0" w:color="auto"/>
        <w:right w:val="none" w:sz="0" w:space="0" w:color="auto"/>
      </w:divBdr>
    </w:div>
    <w:div w:id="541527579">
      <w:bodyDiv w:val="1"/>
      <w:marLeft w:val="0"/>
      <w:marRight w:val="0"/>
      <w:marTop w:val="0"/>
      <w:marBottom w:val="0"/>
      <w:divBdr>
        <w:top w:val="none" w:sz="0" w:space="0" w:color="auto"/>
        <w:left w:val="none" w:sz="0" w:space="0" w:color="auto"/>
        <w:bottom w:val="none" w:sz="0" w:space="0" w:color="auto"/>
        <w:right w:val="none" w:sz="0" w:space="0" w:color="auto"/>
      </w:divBdr>
    </w:div>
    <w:div w:id="574363051">
      <w:bodyDiv w:val="1"/>
      <w:marLeft w:val="0"/>
      <w:marRight w:val="0"/>
      <w:marTop w:val="0"/>
      <w:marBottom w:val="0"/>
      <w:divBdr>
        <w:top w:val="none" w:sz="0" w:space="0" w:color="auto"/>
        <w:left w:val="none" w:sz="0" w:space="0" w:color="auto"/>
        <w:bottom w:val="none" w:sz="0" w:space="0" w:color="auto"/>
        <w:right w:val="none" w:sz="0" w:space="0" w:color="auto"/>
      </w:divBdr>
    </w:div>
    <w:div w:id="576326196">
      <w:bodyDiv w:val="1"/>
      <w:marLeft w:val="0"/>
      <w:marRight w:val="0"/>
      <w:marTop w:val="0"/>
      <w:marBottom w:val="0"/>
      <w:divBdr>
        <w:top w:val="none" w:sz="0" w:space="0" w:color="auto"/>
        <w:left w:val="none" w:sz="0" w:space="0" w:color="auto"/>
        <w:bottom w:val="none" w:sz="0" w:space="0" w:color="auto"/>
        <w:right w:val="none" w:sz="0" w:space="0" w:color="auto"/>
      </w:divBdr>
    </w:div>
    <w:div w:id="577711137">
      <w:bodyDiv w:val="1"/>
      <w:marLeft w:val="0"/>
      <w:marRight w:val="0"/>
      <w:marTop w:val="0"/>
      <w:marBottom w:val="0"/>
      <w:divBdr>
        <w:top w:val="none" w:sz="0" w:space="0" w:color="auto"/>
        <w:left w:val="none" w:sz="0" w:space="0" w:color="auto"/>
        <w:bottom w:val="none" w:sz="0" w:space="0" w:color="auto"/>
        <w:right w:val="none" w:sz="0" w:space="0" w:color="auto"/>
      </w:divBdr>
    </w:div>
    <w:div w:id="588780504">
      <w:bodyDiv w:val="1"/>
      <w:marLeft w:val="0"/>
      <w:marRight w:val="0"/>
      <w:marTop w:val="0"/>
      <w:marBottom w:val="0"/>
      <w:divBdr>
        <w:top w:val="none" w:sz="0" w:space="0" w:color="auto"/>
        <w:left w:val="none" w:sz="0" w:space="0" w:color="auto"/>
        <w:bottom w:val="none" w:sz="0" w:space="0" w:color="auto"/>
        <w:right w:val="none" w:sz="0" w:space="0" w:color="auto"/>
      </w:divBdr>
    </w:div>
    <w:div w:id="615253034">
      <w:bodyDiv w:val="1"/>
      <w:marLeft w:val="0"/>
      <w:marRight w:val="0"/>
      <w:marTop w:val="0"/>
      <w:marBottom w:val="0"/>
      <w:divBdr>
        <w:top w:val="none" w:sz="0" w:space="0" w:color="auto"/>
        <w:left w:val="none" w:sz="0" w:space="0" w:color="auto"/>
        <w:bottom w:val="none" w:sz="0" w:space="0" w:color="auto"/>
        <w:right w:val="none" w:sz="0" w:space="0" w:color="auto"/>
      </w:divBdr>
    </w:div>
    <w:div w:id="622225841">
      <w:bodyDiv w:val="1"/>
      <w:marLeft w:val="0"/>
      <w:marRight w:val="0"/>
      <w:marTop w:val="0"/>
      <w:marBottom w:val="0"/>
      <w:divBdr>
        <w:top w:val="none" w:sz="0" w:space="0" w:color="auto"/>
        <w:left w:val="none" w:sz="0" w:space="0" w:color="auto"/>
        <w:bottom w:val="none" w:sz="0" w:space="0" w:color="auto"/>
        <w:right w:val="none" w:sz="0" w:space="0" w:color="auto"/>
      </w:divBdr>
    </w:div>
    <w:div w:id="625890268">
      <w:bodyDiv w:val="1"/>
      <w:marLeft w:val="0"/>
      <w:marRight w:val="0"/>
      <w:marTop w:val="0"/>
      <w:marBottom w:val="0"/>
      <w:divBdr>
        <w:top w:val="none" w:sz="0" w:space="0" w:color="auto"/>
        <w:left w:val="none" w:sz="0" w:space="0" w:color="auto"/>
        <w:bottom w:val="none" w:sz="0" w:space="0" w:color="auto"/>
        <w:right w:val="none" w:sz="0" w:space="0" w:color="auto"/>
      </w:divBdr>
    </w:div>
    <w:div w:id="672145710">
      <w:bodyDiv w:val="1"/>
      <w:marLeft w:val="0"/>
      <w:marRight w:val="0"/>
      <w:marTop w:val="0"/>
      <w:marBottom w:val="0"/>
      <w:divBdr>
        <w:top w:val="none" w:sz="0" w:space="0" w:color="auto"/>
        <w:left w:val="none" w:sz="0" w:space="0" w:color="auto"/>
        <w:bottom w:val="none" w:sz="0" w:space="0" w:color="auto"/>
        <w:right w:val="none" w:sz="0" w:space="0" w:color="auto"/>
      </w:divBdr>
    </w:div>
    <w:div w:id="683482893">
      <w:bodyDiv w:val="1"/>
      <w:marLeft w:val="0"/>
      <w:marRight w:val="0"/>
      <w:marTop w:val="0"/>
      <w:marBottom w:val="0"/>
      <w:divBdr>
        <w:top w:val="none" w:sz="0" w:space="0" w:color="auto"/>
        <w:left w:val="none" w:sz="0" w:space="0" w:color="auto"/>
        <w:bottom w:val="none" w:sz="0" w:space="0" w:color="auto"/>
        <w:right w:val="none" w:sz="0" w:space="0" w:color="auto"/>
      </w:divBdr>
    </w:div>
    <w:div w:id="702092190">
      <w:bodyDiv w:val="1"/>
      <w:marLeft w:val="0"/>
      <w:marRight w:val="0"/>
      <w:marTop w:val="0"/>
      <w:marBottom w:val="0"/>
      <w:divBdr>
        <w:top w:val="none" w:sz="0" w:space="0" w:color="auto"/>
        <w:left w:val="none" w:sz="0" w:space="0" w:color="auto"/>
        <w:bottom w:val="none" w:sz="0" w:space="0" w:color="auto"/>
        <w:right w:val="none" w:sz="0" w:space="0" w:color="auto"/>
      </w:divBdr>
    </w:div>
    <w:div w:id="703671350">
      <w:bodyDiv w:val="1"/>
      <w:marLeft w:val="0"/>
      <w:marRight w:val="0"/>
      <w:marTop w:val="0"/>
      <w:marBottom w:val="0"/>
      <w:divBdr>
        <w:top w:val="none" w:sz="0" w:space="0" w:color="auto"/>
        <w:left w:val="none" w:sz="0" w:space="0" w:color="auto"/>
        <w:bottom w:val="none" w:sz="0" w:space="0" w:color="auto"/>
        <w:right w:val="none" w:sz="0" w:space="0" w:color="auto"/>
      </w:divBdr>
    </w:div>
    <w:div w:id="711883172">
      <w:bodyDiv w:val="1"/>
      <w:marLeft w:val="0"/>
      <w:marRight w:val="0"/>
      <w:marTop w:val="0"/>
      <w:marBottom w:val="0"/>
      <w:divBdr>
        <w:top w:val="none" w:sz="0" w:space="0" w:color="auto"/>
        <w:left w:val="none" w:sz="0" w:space="0" w:color="auto"/>
        <w:bottom w:val="none" w:sz="0" w:space="0" w:color="auto"/>
        <w:right w:val="none" w:sz="0" w:space="0" w:color="auto"/>
      </w:divBdr>
    </w:div>
    <w:div w:id="752820815">
      <w:bodyDiv w:val="1"/>
      <w:marLeft w:val="0"/>
      <w:marRight w:val="0"/>
      <w:marTop w:val="0"/>
      <w:marBottom w:val="0"/>
      <w:divBdr>
        <w:top w:val="none" w:sz="0" w:space="0" w:color="auto"/>
        <w:left w:val="none" w:sz="0" w:space="0" w:color="auto"/>
        <w:bottom w:val="none" w:sz="0" w:space="0" w:color="auto"/>
        <w:right w:val="none" w:sz="0" w:space="0" w:color="auto"/>
      </w:divBdr>
    </w:div>
    <w:div w:id="755632369">
      <w:bodyDiv w:val="1"/>
      <w:marLeft w:val="0"/>
      <w:marRight w:val="0"/>
      <w:marTop w:val="0"/>
      <w:marBottom w:val="0"/>
      <w:divBdr>
        <w:top w:val="none" w:sz="0" w:space="0" w:color="auto"/>
        <w:left w:val="none" w:sz="0" w:space="0" w:color="auto"/>
        <w:bottom w:val="none" w:sz="0" w:space="0" w:color="auto"/>
        <w:right w:val="none" w:sz="0" w:space="0" w:color="auto"/>
      </w:divBdr>
    </w:div>
    <w:div w:id="760952180">
      <w:bodyDiv w:val="1"/>
      <w:marLeft w:val="0"/>
      <w:marRight w:val="0"/>
      <w:marTop w:val="0"/>
      <w:marBottom w:val="0"/>
      <w:divBdr>
        <w:top w:val="none" w:sz="0" w:space="0" w:color="auto"/>
        <w:left w:val="none" w:sz="0" w:space="0" w:color="auto"/>
        <w:bottom w:val="none" w:sz="0" w:space="0" w:color="auto"/>
        <w:right w:val="none" w:sz="0" w:space="0" w:color="auto"/>
      </w:divBdr>
    </w:div>
    <w:div w:id="761604782">
      <w:bodyDiv w:val="1"/>
      <w:marLeft w:val="0"/>
      <w:marRight w:val="0"/>
      <w:marTop w:val="0"/>
      <w:marBottom w:val="0"/>
      <w:divBdr>
        <w:top w:val="none" w:sz="0" w:space="0" w:color="auto"/>
        <w:left w:val="none" w:sz="0" w:space="0" w:color="auto"/>
        <w:bottom w:val="none" w:sz="0" w:space="0" w:color="auto"/>
        <w:right w:val="none" w:sz="0" w:space="0" w:color="auto"/>
      </w:divBdr>
      <w:divsChild>
        <w:div w:id="990209578">
          <w:marLeft w:val="0"/>
          <w:marRight w:val="0"/>
          <w:marTop w:val="240"/>
          <w:marBottom w:val="240"/>
          <w:divBdr>
            <w:top w:val="none" w:sz="0" w:space="0" w:color="auto"/>
            <w:left w:val="none" w:sz="0" w:space="0" w:color="auto"/>
            <w:bottom w:val="none" w:sz="0" w:space="0" w:color="auto"/>
            <w:right w:val="none" w:sz="0" w:space="0" w:color="auto"/>
          </w:divBdr>
        </w:div>
        <w:div w:id="1034768701">
          <w:marLeft w:val="0"/>
          <w:marRight w:val="0"/>
          <w:marTop w:val="240"/>
          <w:marBottom w:val="240"/>
          <w:divBdr>
            <w:top w:val="none" w:sz="0" w:space="0" w:color="auto"/>
            <w:left w:val="none" w:sz="0" w:space="0" w:color="auto"/>
            <w:bottom w:val="none" w:sz="0" w:space="0" w:color="auto"/>
            <w:right w:val="none" w:sz="0" w:space="0" w:color="auto"/>
          </w:divBdr>
        </w:div>
        <w:div w:id="1157839647">
          <w:marLeft w:val="0"/>
          <w:marRight w:val="0"/>
          <w:marTop w:val="240"/>
          <w:marBottom w:val="240"/>
          <w:divBdr>
            <w:top w:val="none" w:sz="0" w:space="0" w:color="auto"/>
            <w:left w:val="none" w:sz="0" w:space="0" w:color="auto"/>
            <w:bottom w:val="none" w:sz="0" w:space="0" w:color="auto"/>
            <w:right w:val="none" w:sz="0" w:space="0" w:color="auto"/>
          </w:divBdr>
        </w:div>
        <w:div w:id="1237671410">
          <w:marLeft w:val="0"/>
          <w:marRight w:val="0"/>
          <w:marTop w:val="240"/>
          <w:marBottom w:val="240"/>
          <w:divBdr>
            <w:top w:val="none" w:sz="0" w:space="0" w:color="auto"/>
            <w:left w:val="none" w:sz="0" w:space="0" w:color="auto"/>
            <w:bottom w:val="none" w:sz="0" w:space="0" w:color="auto"/>
            <w:right w:val="none" w:sz="0" w:space="0" w:color="auto"/>
          </w:divBdr>
        </w:div>
        <w:div w:id="1722705458">
          <w:marLeft w:val="0"/>
          <w:marRight w:val="0"/>
          <w:marTop w:val="240"/>
          <w:marBottom w:val="240"/>
          <w:divBdr>
            <w:top w:val="none" w:sz="0" w:space="0" w:color="auto"/>
            <w:left w:val="none" w:sz="0" w:space="0" w:color="auto"/>
            <w:bottom w:val="none" w:sz="0" w:space="0" w:color="auto"/>
            <w:right w:val="none" w:sz="0" w:space="0" w:color="auto"/>
          </w:divBdr>
        </w:div>
      </w:divsChild>
    </w:div>
    <w:div w:id="792022801">
      <w:bodyDiv w:val="1"/>
      <w:marLeft w:val="0"/>
      <w:marRight w:val="0"/>
      <w:marTop w:val="0"/>
      <w:marBottom w:val="0"/>
      <w:divBdr>
        <w:top w:val="none" w:sz="0" w:space="0" w:color="auto"/>
        <w:left w:val="none" w:sz="0" w:space="0" w:color="auto"/>
        <w:bottom w:val="none" w:sz="0" w:space="0" w:color="auto"/>
        <w:right w:val="none" w:sz="0" w:space="0" w:color="auto"/>
      </w:divBdr>
    </w:div>
    <w:div w:id="803012785">
      <w:bodyDiv w:val="1"/>
      <w:marLeft w:val="0"/>
      <w:marRight w:val="0"/>
      <w:marTop w:val="0"/>
      <w:marBottom w:val="0"/>
      <w:divBdr>
        <w:top w:val="none" w:sz="0" w:space="0" w:color="auto"/>
        <w:left w:val="none" w:sz="0" w:space="0" w:color="auto"/>
        <w:bottom w:val="none" w:sz="0" w:space="0" w:color="auto"/>
        <w:right w:val="none" w:sz="0" w:space="0" w:color="auto"/>
      </w:divBdr>
    </w:div>
    <w:div w:id="846140004">
      <w:bodyDiv w:val="1"/>
      <w:marLeft w:val="0"/>
      <w:marRight w:val="0"/>
      <w:marTop w:val="0"/>
      <w:marBottom w:val="0"/>
      <w:divBdr>
        <w:top w:val="none" w:sz="0" w:space="0" w:color="auto"/>
        <w:left w:val="none" w:sz="0" w:space="0" w:color="auto"/>
        <w:bottom w:val="none" w:sz="0" w:space="0" w:color="auto"/>
        <w:right w:val="none" w:sz="0" w:space="0" w:color="auto"/>
      </w:divBdr>
    </w:div>
    <w:div w:id="847216476">
      <w:bodyDiv w:val="1"/>
      <w:marLeft w:val="0"/>
      <w:marRight w:val="0"/>
      <w:marTop w:val="0"/>
      <w:marBottom w:val="0"/>
      <w:divBdr>
        <w:top w:val="none" w:sz="0" w:space="0" w:color="auto"/>
        <w:left w:val="none" w:sz="0" w:space="0" w:color="auto"/>
        <w:bottom w:val="none" w:sz="0" w:space="0" w:color="auto"/>
        <w:right w:val="none" w:sz="0" w:space="0" w:color="auto"/>
      </w:divBdr>
    </w:div>
    <w:div w:id="860321096">
      <w:bodyDiv w:val="1"/>
      <w:marLeft w:val="0"/>
      <w:marRight w:val="0"/>
      <w:marTop w:val="0"/>
      <w:marBottom w:val="0"/>
      <w:divBdr>
        <w:top w:val="none" w:sz="0" w:space="0" w:color="auto"/>
        <w:left w:val="none" w:sz="0" w:space="0" w:color="auto"/>
        <w:bottom w:val="none" w:sz="0" w:space="0" w:color="auto"/>
        <w:right w:val="none" w:sz="0" w:space="0" w:color="auto"/>
      </w:divBdr>
    </w:div>
    <w:div w:id="868878361">
      <w:bodyDiv w:val="1"/>
      <w:marLeft w:val="0"/>
      <w:marRight w:val="0"/>
      <w:marTop w:val="0"/>
      <w:marBottom w:val="0"/>
      <w:divBdr>
        <w:top w:val="none" w:sz="0" w:space="0" w:color="auto"/>
        <w:left w:val="none" w:sz="0" w:space="0" w:color="auto"/>
        <w:bottom w:val="none" w:sz="0" w:space="0" w:color="auto"/>
        <w:right w:val="none" w:sz="0" w:space="0" w:color="auto"/>
      </w:divBdr>
    </w:div>
    <w:div w:id="895549581">
      <w:bodyDiv w:val="1"/>
      <w:marLeft w:val="0"/>
      <w:marRight w:val="0"/>
      <w:marTop w:val="0"/>
      <w:marBottom w:val="0"/>
      <w:divBdr>
        <w:top w:val="none" w:sz="0" w:space="0" w:color="auto"/>
        <w:left w:val="none" w:sz="0" w:space="0" w:color="auto"/>
        <w:bottom w:val="none" w:sz="0" w:space="0" w:color="auto"/>
        <w:right w:val="none" w:sz="0" w:space="0" w:color="auto"/>
      </w:divBdr>
    </w:div>
    <w:div w:id="921177886">
      <w:bodyDiv w:val="1"/>
      <w:marLeft w:val="0"/>
      <w:marRight w:val="0"/>
      <w:marTop w:val="0"/>
      <w:marBottom w:val="0"/>
      <w:divBdr>
        <w:top w:val="none" w:sz="0" w:space="0" w:color="auto"/>
        <w:left w:val="none" w:sz="0" w:space="0" w:color="auto"/>
        <w:bottom w:val="none" w:sz="0" w:space="0" w:color="auto"/>
        <w:right w:val="none" w:sz="0" w:space="0" w:color="auto"/>
      </w:divBdr>
    </w:div>
    <w:div w:id="922488812">
      <w:bodyDiv w:val="1"/>
      <w:marLeft w:val="0"/>
      <w:marRight w:val="0"/>
      <w:marTop w:val="0"/>
      <w:marBottom w:val="0"/>
      <w:divBdr>
        <w:top w:val="none" w:sz="0" w:space="0" w:color="auto"/>
        <w:left w:val="none" w:sz="0" w:space="0" w:color="auto"/>
        <w:bottom w:val="none" w:sz="0" w:space="0" w:color="auto"/>
        <w:right w:val="none" w:sz="0" w:space="0" w:color="auto"/>
      </w:divBdr>
    </w:div>
    <w:div w:id="946735582">
      <w:bodyDiv w:val="1"/>
      <w:marLeft w:val="0"/>
      <w:marRight w:val="0"/>
      <w:marTop w:val="0"/>
      <w:marBottom w:val="0"/>
      <w:divBdr>
        <w:top w:val="none" w:sz="0" w:space="0" w:color="auto"/>
        <w:left w:val="none" w:sz="0" w:space="0" w:color="auto"/>
        <w:bottom w:val="none" w:sz="0" w:space="0" w:color="auto"/>
        <w:right w:val="none" w:sz="0" w:space="0" w:color="auto"/>
      </w:divBdr>
    </w:div>
    <w:div w:id="980843990">
      <w:bodyDiv w:val="1"/>
      <w:marLeft w:val="0"/>
      <w:marRight w:val="0"/>
      <w:marTop w:val="0"/>
      <w:marBottom w:val="0"/>
      <w:divBdr>
        <w:top w:val="none" w:sz="0" w:space="0" w:color="auto"/>
        <w:left w:val="none" w:sz="0" w:space="0" w:color="auto"/>
        <w:bottom w:val="none" w:sz="0" w:space="0" w:color="auto"/>
        <w:right w:val="none" w:sz="0" w:space="0" w:color="auto"/>
      </w:divBdr>
    </w:div>
    <w:div w:id="982193888">
      <w:bodyDiv w:val="1"/>
      <w:marLeft w:val="0"/>
      <w:marRight w:val="0"/>
      <w:marTop w:val="0"/>
      <w:marBottom w:val="0"/>
      <w:divBdr>
        <w:top w:val="none" w:sz="0" w:space="0" w:color="auto"/>
        <w:left w:val="none" w:sz="0" w:space="0" w:color="auto"/>
        <w:bottom w:val="none" w:sz="0" w:space="0" w:color="auto"/>
        <w:right w:val="none" w:sz="0" w:space="0" w:color="auto"/>
      </w:divBdr>
    </w:div>
    <w:div w:id="991328406">
      <w:bodyDiv w:val="1"/>
      <w:marLeft w:val="0"/>
      <w:marRight w:val="0"/>
      <w:marTop w:val="0"/>
      <w:marBottom w:val="0"/>
      <w:divBdr>
        <w:top w:val="none" w:sz="0" w:space="0" w:color="auto"/>
        <w:left w:val="none" w:sz="0" w:space="0" w:color="auto"/>
        <w:bottom w:val="none" w:sz="0" w:space="0" w:color="auto"/>
        <w:right w:val="none" w:sz="0" w:space="0" w:color="auto"/>
      </w:divBdr>
    </w:div>
    <w:div w:id="1002974202">
      <w:bodyDiv w:val="1"/>
      <w:marLeft w:val="0"/>
      <w:marRight w:val="0"/>
      <w:marTop w:val="0"/>
      <w:marBottom w:val="0"/>
      <w:divBdr>
        <w:top w:val="none" w:sz="0" w:space="0" w:color="auto"/>
        <w:left w:val="none" w:sz="0" w:space="0" w:color="auto"/>
        <w:bottom w:val="none" w:sz="0" w:space="0" w:color="auto"/>
        <w:right w:val="none" w:sz="0" w:space="0" w:color="auto"/>
      </w:divBdr>
    </w:div>
    <w:div w:id="1006174515">
      <w:bodyDiv w:val="1"/>
      <w:marLeft w:val="0"/>
      <w:marRight w:val="0"/>
      <w:marTop w:val="0"/>
      <w:marBottom w:val="0"/>
      <w:divBdr>
        <w:top w:val="none" w:sz="0" w:space="0" w:color="auto"/>
        <w:left w:val="none" w:sz="0" w:space="0" w:color="auto"/>
        <w:bottom w:val="none" w:sz="0" w:space="0" w:color="auto"/>
        <w:right w:val="none" w:sz="0" w:space="0" w:color="auto"/>
      </w:divBdr>
    </w:div>
    <w:div w:id="1012074334">
      <w:bodyDiv w:val="1"/>
      <w:marLeft w:val="0"/>
      <w:marRight w:val="0"/>
      <w:marTop w:val="0"/>
      <w:marBottom w:val="0"/>
      <w:divBdr>
        <w:top w:val="none" w:sz="0" w:space="0" w:color="auto"/>
        <w:left w:val="none" w:sz="0" w:space="0" w:color="auto"/>
        <w:bottom w:val="none" w:sz="0" w:space="0" w:color="auto"/>
        <w:right w:val="none" w:sz="0" w:space="0" w:color="auto"/>
      </w:divBdr>
    </w:div>
    <w:div w:id="1019967948">
      <w:bodyDiv w:val="1"/>
      <w:marLeft w:val="0"/>
      <w:marRight w:val="0"/>
      <w:marTop w:val="0"/>
      <w:marBottom w:val="0"/>
      <w:divBdr>
        <w:top w:val="none" w:sz="0" w:space="0" w:color="auto"/>
        <w:left w:val="none" w:sz="0" w:space="0" w:color="auto"/>
        <w:bottom w:val="none" w:sz="0" w:space="0" w:color="auto"/>
        <w:right w:val="none" w:sz="0" w:space="0" w:color="auto"/>
      </w:divBdr>
    </w:div>
    <w:div w:id="1055279593">
      <w:bodyDiv w:val="1"/>
      <w:marLeft w:val="0"/>
      <w:marRight w:val="0"/>
      <w:marTop w:val="0"/>
      <w:marBottom w:val="0"/>
      <w:divBdr>
        <w:top w:val="none" w:sz="0" w:space="0" w:color="auto"/>
        <w:left w:val="none" w:sz="0" w:space="0" w:color="auto"/>
        <w:bottom w:val="none" w:sz="0" w:space="0" w:color="auto"/>
        <w:right w:val="none" w:sz="0" w:space="0" w:color="auto"/>
      </w:divBdr>
      <w:divsChild>
        <w:div w:id="1336762378">
          <w:marLeft w:val="2520"/>
          <w:marRight w:val="0"/>
          <w:marTop w:val="100"/>
          <w:marBottom w:val="0"/>
          <w:divBdr>
            <w:top w:val="none" w:sz="0" w:space="0" w:color="auto"/>
            <w:left w:val="none" w:sz="0" w:space="0" w:color="auto"/>
            <w:bottom w:val="none" w:sz="0" w:space="0" w:color="auto"/>
            <w:right w:val="none" w:sz="0" w:space="0" w:color="auto"/>
          </w:divBdr>
        </w:div>
        <w:div w:id="1575239756">
          <w:marLeft w:val="2520"/>
          <w:marRight w:val="0"/>
          <w:marTop w:val="100"/>
          <w:marBottom w:val="0"/>
          <w:divBdr>
            <w:top w:val="none" w:sz="0" w:space="0" w:color="auto"/>
            <w:left w:val="none" w:sz="0" w:space="0" w:color="auto"/>
            <w:bottom w:val="none" w:sz="0" w:space="0" w:color="auto"/>
            <w:right w:val="none" w:sz="0" w:space="0" w:color="auto"/>
          </w:divBdr>
        </w:div>
      </w:divsChild>
    </w:div>
    <w:div w:id="1087724838">
      <w:bodyDiv w:val="1"/>
      <w:marLeft w:val="0"/>
      <w:marRight w:val="0"/>
      <w:marTop w:val="0"/>
      <w:marBottom w:val="0"/>
      <w:divBdr>
        <w:top w:val="none" w:sz="0" w:space="0" w:color="auto"/>
        <w:left w:val="none" w:sz="0" w:space="0" w:color="auto"/>
        <w:bottom w:val="none" w:sz="0" w:space="0" w:color="auto"/>
        <w:right w:val="none" w:sz="0" w:space="0" w:color="auto"/>
      </w:divBdr>
    </w:div>
    <w:div w:id="1099715004">
      <w:bodyDiv w:val="1"/>
      <w:marLeft w:val="0"/>
      <w:marRight w:val="0"/>
      <w:marTop w:val="0"/>
      <w:marBottom w:val="0"/>
      <w:divBdr>
        <w:top w:val="none" w:sz="0" w:space="0" w:color="auto"/>
        <w:left w:val="none" w:sz="0" w:space="0" w:color="auto"/>
        <w:bottom w:val="none" w:sz="0" w:space="0" w:color="auto"/>
        <w:right w:val="none" w:sz="0" w:space="0" w:color="auto"/>
      </w:divBdr>
    </w:div>
    <w:div w:id="1118839754">
      <w:bodyDiv w:val="1"/>
      <w:marLeft w:val="0"/>
      <w:marRight w:val="0"/>
      <w:marTop w:val="0"/>
      <w:marBottom w:val="0"/>
      <w:divBdr>
        <w:top w:val="none" w:sz="0" w:space="0" w:color="auto"/>
        <w:left w:val="none" w:sz="0" w:space="0" w:color="auto"/>
        <w:bottom w:val="none" w:sz="0" w:space="0" w:color="auto"/>
        <w:right w:val="none" w:sz="0" w:space="0" w:color="auto"/>
      </w:divBdr>
    </w:div>
    <w:div w:id="1121924331">
      <w:bodyDiv w:val="1"/>
      <w:marLeft w:val="0"/>
      <w:marRight w:val="0"/>
      <w:marTop w:val="0"/>
      <w:marBottom w:val="0"/>
      <w:divBdr>
        <w:top w:val="none" w:sz="0" w:space="0" w:color="auto"/>
        <w:left w:val="none" w:sz="0" w:space="0" w:color="auto"/>
        <w:bottom w:val="none" w:sz="0" w:space="0" w:color="auto"/>
        <w:right w:val="none" w:sz="0" w:space="0" w:color="auto"/>
      </w:divBdr>
    </w:div>
    <w:div w:id="1135490263">
      <w:bodyDiv w:val="1"/>
      <w:marLeft w:val="0"/>
      <w:marRight w:val="0"/>
      <w:marTop w:val="0"/>
      <w:marBottom w:val="0"/>
      <w:divBdr>
        <w:top w:val="none" w:sz="0" w:space="0" w:color="auto"/>
        <w:left w:val="none" w:sz="0" w:space="0" w:color="auto"/>
        <w:bottom w:val="none" w:sz="0" w:space="0" w:color="auto"/>
        <w:right w:val="none" w:sz="0" w:space="0" w:color="auto"/>
      </w:divBdr>
    </w:div>
    <w:div w:id="1143036873">
      <w:bodyDiv w:val="1"/>
      <w:marLeft w:val="0"/>
      <w:marRight w:val="0"/>
      <w:marTop w:val="0"/>
      <w:marBottom w:val="0"/>
      <w:divBdr>
        <w:top w:val="none" w:sz="0" w:space="0" w:color="auto"/>
        <w:left w:val="none" w:sz="0" w:space="0" w:color="auto"/>
        <w:bottom w:val="none" w:sz="0" w:space="0" w:color="auto"/>
        <w:right w:val="none" w:sz="0" w:space="0" w:color="auto"/>
      </w:divBdr>
    </w:div>
    <w:div w:id="1167133973">
      <w:bodyDiv w:val="1"/>
      <w:marLeft w:val="0"/>
      <w:marRight w:val="0"/>
      <w:marTop w:val="0"/>
      <w:marBottom w:val="0"/>
      <w:divBdr>
        <w:top w:val="none" w:sz="0" w:space="0" w:color="auto"/>
        <w:left w:val="none" w:sz="0" w:space="0" w:color="auto"/>
        <w:bottom w:val="none" w:sz="0" w:space="0" w:color="auto"/>
        <w:right w:val="none" w:sz="0" w:space="0" w:color="auto"/>
      </w:divBdr>
    </w:div>
    <w:div w:id="1168520289">
      <w:bodyDiv w:val="1"/>
      <w:marLeft w:val="0"/>
      <w:marRight w:val="0"/>
      <w:marTop w:val="0"/>
      <w:marBottom w:val="0"/>
      <w:divBdr>
        <w:top w:val="none" w:sz="0" w:space="0" w:color="auto"/>
        <w:left w:val="none" w:sz="0" w:space="0" w:color="auto"/>
        <w:bottom w:val="none" w:sz="0" w:space="0" w:color="auto"/>
        <w:right w:val="none" w:sz="0" w:space="0" w:color="auto"/>
      </w:divBdr>
    </w:div>
    <w:div w:id="1169639724">
      <w:bodyDiv w:val="1"/>
      <w:marLeft w:val="0"/>
      <w:marRight w:val="0"/>
      <w:marTop w:val="0"/>
      <w:marBottom w:val="0"/>
      <w:divBdr>
        <w:top w:val="none" w:sz="0" w:space="0" w:color="auto"/>
        <w:left w:val="none" w:sz="0" w:space="0" w:color="auto"/>
        <w:bottom w:val="none" w:sz="0" w:space="0" w:color="auto"/>
        <w:right w:val="none" w:sz="0" w:space="0" w:color="auto"/>
      </w:divBdr>
    </w:div>
    <w:div w:id="1176381263">
      <w:bodyDiv w:val="1"/>
      <w:marLeft w:val="0"/>
      <w:marRight w:val="0"/>
      <w:marTop w:val="0"/>
      <w:marBottom w:val="0"/>
      <w:divBdr>
        <w:top w:val="none" w:sz="0" w:space="0" w:color="auto"/>
        <w:left w:val="none" w:sz="0" w:space="0" w:color="auto"/>
        <w:bottom w:val="none" w:sz="0" w:space="0" w:color="auto"/>
        <w:right w:val="none" w:sz="0" w:space="0" w:color="auto"/>
      </w:divBdr>
    </w:div>
    <w:div w:id="1177501503">
      <w:bodyDiv w:val="1"/>
      <w:marLeft w:val="0"/>
      <w:marRight w:val="0"/>
      <w:marTop w:val="0"/>
      <w:marBottom w:val="0"/>
      <w:divBdr>
        <w:top w:val="none" w:sz="0" w:space="0" w:color="auto"/>
        <w:left w:val="none" w:sz="0" w:space="0" w:color="auto"/>
        <w:bottom w:val="none" w:sz="0" w:space="0" w:color="auto"/>
        <w:right w:val="none" w:sz="0" w:space="0" w:color="auto"/>
      </w:divBdr>
    </w:div>
    <w:div w:id="1191065146">
      <w:bodyDiv w:val="1"/>
      <w:marLeft w:val="0"/>
      <w:marRight w:val="0"/>
      <w:marTop w:val="0"/>
      <w:marBottom w:val="0"/>
      <w:divBdr>
        <w:top w:val="none" w:sz="0" w:space="0" w:color="auto"/>
        <w:left w:val="none" w:sz="0" w:space="0" w:color="auto"/>
        <w:bottom w:val="none" w:sz="0" w:space="0" w:color="auto"/>
        <w:right w:val="none" w:sz="0" w:space="0" w:color="auto"/>
      </w:divBdr>
    </w:div>
    <w:div w:id="1191989702">
      <w:bodyDiv w:val="1"/>
      <w:marLeft w:val="0"/>
      <w:marRight w:val="0"/>
      <w:marTop w:val="0"/>
      <w:marBottom w:val="0"/>
      <w:divBdr>
        <w:top w:val="none" w:sz="0" w:space="0" w:color="auto"/>
        <w:left w:val="none" w:sz="0" w:space="0" w:color="auto"/>
        <w:bottom w:val="none" w:sz="0" w:space="0" w:color="auto"/>
        <w:right w:val="none" w:sz="0" w:space="0" w:color="auto"/>
      </w:divBdr>
    </w:div>
    <w:div w:id="1195732455">
      <w:bodyDiv w:val="1"/>
      <w:marLeft w:val="0"/>
      <w:marRight w:val="0"/>
      <w:marTop w:val="0"/>
      <w:marBottom w:val="0"/>
      <w:divBdr>
        <w:top w:val="none" w:sz="0" w:space="0" w:color="auto"/>
        <w:left w:val="none" w:sz="0" w:space="0" w:color="auto"/>
        <w:bottom w:val="none" w:sz="0" w:space="0" w:color="auto"/>
        <w:right w:val="none" w:sz="0" w:space="0" w:color="auto"/>
      </w:divBdr>
    </w:div>
    <w:div w:id="1199009443">
      <w:bodyDiv w:val="1"/>
      <w:marLeft w:val="0"/>
      <w:marRight w:val="0"/>
      <w:marTop w:val="0"/>
      <w:marBottom w:val="0"/>
      <w:divBdr>
        <w:top w:val="none" w:sz="0" w:space="0" w:color="auto"/>
        <w:left w:val="none" w:sz="0" w:space="0" w:color="auto"/>
        <w:bottom w:val="none" w:sz="0" w:space="0" w:color="auto"/>
        <w:right w:val="none" w:sz="0" w:space="0" w:color="auto"/>
      </w:divBdr>
    </w:div>
    <w:div w:id="1204172192">
      <w:bodyDiv w:val="1"/>
      <w:marLeft w:val="0"/>
      <w:marRight w:val="0"/>
      <w:marTop w:val="0"/>
      <w:marBottom w:val="0"/>
      <w:divBdr>
        <w:top w:val="none" w:sz="0" w:space="0" w:color="auto"/>
        <w:left w:val="none" w:sz="0" w:space="0" w:color="auto"/>
        <w:bottom w:val="none" w:sz="0" w:space="0" w:color="auto"/>
        <w:right w:val="none" w:sz="0" w:space="0" w:color="auto"/>
      </w:divBdr>
    </w:div>
    <w:div w:id="1215431588">
      <w:bodyDiv w:val="1"/>
      <w:marLeft w:val="0"/>
      <w:marRight w:val="0"/>
      <w:marTop w:val="0"/>
      <w:marBottom w:val="0"/>
      <w:divBdr>
        <w:top w:val="none" w:sz="0" w:space="0" w:color="auto"/>
        <w:left w:val="none" w:sz="0" w:space="0" w:color="auto"/>
        <w:bottom w:val="none" w:sz="0" w:space="0" w:color="auto"/>
        <w:right w:val="none" w:sz="0" w:space="0" w:color="auto"/>
      </w:divBdr>
    </w:div>
    <w:div w:id="1226648374">
      <w:bodyDiv w:val="1"/>
      <w:marLeft w:val="0"/>
      <w:marRight w:val="0"/>
      <w:marTop w:val="0"/>
      <w:marBottom w:val="0"/>
      <w:divBdr>
        <w:top w:val="none" w:sz="0" w:space="0" w:color="auto"/>
        <w:left w:val="none" w:sz="0" w:space="0" w:color="auto"/>
        <w:bottom w:val="none" w:sz="0" w:space="0" w:color="auto"/>
        <w:right w:val="none" w:sz="0" w:space="0" w:color="auto"/>
      </w:divBdr>
    </w:div>
    <w:div w:id="1253474232">
      <w:bodyDiv w:val="1"/>
      <w:marLeft w:val="0"/>
      <w:marRight w:val="0"/>
      <w:marTop w:val="0"/>
      <w:marBottom w:val="0"/>
      <w:divBdr>
        <w:top w:val="none" w:sz="0" w:space="0" w:color="auto"/>
        <w:left w:val="none" w:sz="0" w:space="0" w:color="auto"/>
        <w:bottom w:val="none" w:sz="0" w:space="0" w:color="auto"/>
        <w:right w:val="none" w:sz="0" w:space="0" w:color="auto"/>
      </w:divBdr>
    </w:div>
    <w:div w:id="1276207459">
      <w:bodyDiv w:val="1"/>
      <w:marLeft w:val="0"/>
      <w:marRight w:val="0"/>
      <w:marTop w:val="0"/>
      <w:marBottom w:val="0"/>
      <w:divBdr>
        <w:top w:val="none" w:sz="0" w:space="0" w:color="auto"/>
        <w:left w:val="none" w:sz="0" w:space="0" w:color="auto"/>
        <w:bottom w:val="none" w:sz="0" w:space="0" w:color="auto"/>
        <w:right w:val="none" w:sz="0" w:space="0" w:color="auto"/>
      </w:divBdr>
    </w:div>
    <w:div w:id="1292442362">
      <w:bodyDiv w:val="1"/>
      <w:marLeft w:val="0"/>
      <w:marRight w:val="0"/>
      <w:marTop w:val="0"/>
      <w:marBottom w:val="0"/>
      <w:divBdr>
        <w:top w:val="none" w:sz="0" w:space="0" w:color="auto"/>
        <w:left w:val="none" w:sz="0" w:space="0" w:color="auto"/>
        <w:bottom w:val="none" w:sz="0" w:space="0" w:color="auto"/>
        <w:right w:val="none" w:sz="0" w:space="0" w:color="auto"/>
      </w:divBdr>
    </w:div>
    <w:div w:id="1305231612">
      <w:bodyDiv w:val="1"/>
      <w:marLeft w:val="0"/>
      <w:marRight w:val="0"/>
      <w:marTop w:val="0"/>
      <w:marBottom w:val="0"/>
      <w:divBdr>
        <w:top w:val="none" w:sz="0" w:space="0" w:color="auto"/>
        <w:left w:val="none" w:sz="0" w:space="0" w:color="auto"/>
        <w:bottom w:val="none" w:sz="0" w:space="0" w:color="auto"/>
        <w:right w:val="none" w:sz="0" w:space="0" w:color="auto"/>
      </w:divBdr>
    </w:div>
    <w:div w:id="1312976302">
      <w:bodyDiv w:val="1"/>
      <w:marLeft w:val="0"/>
      <w:marRight w:val="0"/>
      <w:marTop w:val="0"/>
      <w:marBottom w:val="0"/>
      <w:divBdr>
        <w:top w:val="none" w:sz="0" w:space="0" w:color="auto"/>
        <w:left w:val="none" w:sz="0" w:space="0" w:color="auto"/>
        <w:bottom w:val="none" w:sz="0" w:space="0" w:color="auto"/>
        <w:right w:val="none" w:sz="0" w:space="0" w:color="auto"/>
      </w:divBdr>
    </w:div>
    <w:div w:id="1314674038">
      <w:bodyDiv w:val="1"/>
      <w:marLeft w:val="0"/>
      <w:marRight w:val="0"/>
      <w:marTop w:val="0"/>
      <w:marBottom w:val="0"/>
      <w:divBdr>
        <w:top w:val="none" w:sz="0" w:space="0" w:color="auto"/>
        <w:left w:val="none" w:sz="0" w:space="0" w:color="auto"/>
        <w:bottom w:val="none" w:sz="0" w:space="0" w:color="auto"/>
        <w:right w:val="none" w:sz="0" w:space="0" w:color="auto"/>
      </w:divBdr>
    </w:div>
    <w:div w:id="1321226877">
      <w:bodyDiv w:val="1"/>
      <w:marLeft w:val="0"/>
      <w:marRight w:val="0"/>
      <w:marTop w:val="0"/>
      <w:marBottom w:val="0"/>
      <w:divBdr>
        <w:top w:val="none" w:sz="0" w:space="0" w:color="auto"/>
        <w:left w:val="none" w:sz="0" w:space="0" w:color="auto"/>
        <w:bottom w:val="none" w:sz="0" w:space="0" w:color="auto"/>
        <w:right w:val="none" w:sz="0" w:space="0" w:color="auto"/>
      </w:divBdr>
    </w:div>
    <w:div w:id="1358388225">
      <w:bodyDiv w:val="1"/>
      <w:marLeft w:val="0"/>
      <w:marRight w:val="0"/>
      <w:marTop w:val="0"/>
      <w:marBottom w:val="0"/>
      <w:divBdr>
        <w:top w:val="none" w:sz="0" w:space="0" w:color="auto"/>
        <w:left w:val="none" w:sz="0" w:space="0" w:color="auto"/>
        <w:bottom w:val="none" w:sz="0" w:space="0" w:color="auto"/>
        <w:right w:val="none" w:sz="0" w:space="0" w:color="auto"/>
      </w:divBdr>
    </w:div>
    <w:div w:id="1360935739">
      <w:bodyDiv w:val="1"/>
      <w:marLeft w:val="0"/>
      <w:marRight w:val="0"/>
      <w:marTop w:val="0"/>
      <w:marBottom w:val="0"/>
      <w:divBdr>
        <w:top w:val="none" w:sz="0" w:space="0" w:color="auto"/>
        <w:left w:val="none" w:sz="0" w:space="0" w:color="auto"/>
        <w:bottom w:val="none" w:sz="0" w:space="0" w:color="auto"/>
        <w:right w:val="none" w:sz="0" w:space="0" w:color="auto"/>
      </w:divBdr>
    </w:div>
    <w:div w:id="1373185785">
      <w:bodyDiv w:val="1"/>
      <w:marLeft w:val="0"/>
      <w:marRight w:val="0"/>
      <w:marTop w:val="0"/>
      <w:marBottom w:val="0"/>
      <w:divBdr>
        <w:top w:val="none" w:sz="0" w:space="0" w:color="auto"/>
        <w:left w:val="none" w:sz="0" w:space="0" w:color="auto"/>
        <w:bottom w:val="none" w:sz="0" w:space="0" w:color="auto"/>
        <w:right w:val="none" w:sz="0" w:space="0" w:color="auto"/>
      </w:divBdr>
    </w:div>
    <w:div w:id="1380670219">
      <w:bodyDiv w:val="1"/>
      <w:marLeft w:val="0"/>
      <w:marRight w:val="0"/>
      <w:marTop w:val="0"/>
      <w:marBottom w:val="0"/>
      <w:divBdr>
        <w:top w:val="none" w:sz="0" w:space="0" w:color="auto"/>
        <w:left w:val="none" w:sz="0" w:space="0" w:color="auto"/>
        <w:bottom w:val="none" w:sz="0" w:space="0" w:color="auto"/>
        <w:right w:val="none" w:sz="0" w:space="0" w:color="auto"/>
      </w:divBdr>
    </w:div>
    <w:div w:id="1413703616">
      <w:bodyDiv w:val="1"/>
      <w:marLeft w:val="0"/>
      <w:marRight w:val="0"/>
      <w:marTop w:val="0"/>
      <w:marBottom w:val="0"/>
      <w:divBdr>
        <w:top w:val="none" w:sz="0" w:space="0" w:color="auto"/>
        <w:left w:val="none" w:sz="0" w:space="0" w:color="auto"/>
        <w:bottom w:val="none" w:sz="0" w:space="0" w:color="auto"/>
        <w:right w:val="none" w:sz="0" w:space="0" w:color="auto"/>
      </w:divBdr>
    </w:div>
    <w:div w:id="1422800698">
      <w:bodyDiv w:val="1"/>
      <w:marLeft w:val="0"/>
      <w:marRight w:val="0"/>
      <w:marTop w:val="0"/>
      <w:marBottom w:val="0"/>
      <w:divBdr>
        <w:top w:val="none" w:sz="0" w:space="0" w:color="auto"/>
        <w:left w:val="none" w:sz="0" w:space="0" w:color="auto"/>
        <w:bottom w:val="none" w:sz="0" w:space="0" w:color="auto"/>
        <w:right w:val="none" w:sz="0" w:space="0" w:color="auto"/>
      </w:divBdr>
    </w:div>
    <w:div w:id="1437335631">
      <w:bodyDiv w:val="1"/>
      <w:marLeft w:val="0"/>
      <w:marRight w:val="0"/>
      <w:marTop w:val="0"/>
      <w:marBottom w:val="0"/>
      <w:divBdr>
        <w:top w:val="none" w:sz="0" w:space="0" w:color="auto"/>
        <w:left w:val="none" w:sz="0" w:space="0" w:color="auto"/>
        <w:bottom w:val="none" w:sz="0" w:space="0" w:color="auto"/>
        <w:right w:val="none" w:sz="0" w:space="0" w:color="auto"/>
      </w:divBdr>
    </w:div>
    <w:div w:id="1441291889">
      <w:bodyDiv w:val="1"/>
      <w:marLeft w:val="0"/>
      <w:marRight w:val="0"/>
      <w:marTop w:val="0"/>
      <w:marBottom w:val="0"/>
      <w:divBdr>
        <w:top w:val="none" w:sz="0" w:space="0" w:color="auto"/>
        <w:left w:val="none" w:sz="0" w:space="0" w:color="auto"/>
        <w:bottom w:val="none" w:sz="0" w:space="0" w:color="auto"/>
        <w:right w:val="none" w:sz="0" w:space="0" w:color="auto"/>
      </w:divBdr>
    </w:div>
    <w:div w:id="1442340428">
      <w:bodyDiv w:val="1"/>
      <w:marLeft w:val="0"/>
      <w:marRight w:val="0"/>
      <w:marTop w:val="0"/>
      <w:marBottom w:val="0"/>
      <w:divBdr>
        <w:top w:val="none" w:sz="0" w:space="0" w:color="auto"/>
        <w:left w:val="none" w:sz="0" w:space="0" w:color="auto"/>
        <w:bottom w:val="none" w:sz="0" w:space="0" w:color="auto"/>
        <w:right w:val="none" w:sz="0" w:space="0" w:color="auto"/>
      </w:divBdr>
    </w:div>
    <w:div w:id="1468276636">
      <w:bodyDiv w:val="1"/>
      <w:marLeft w:val="0"/>
      <w:marRight w:val="0"/>
      <w:marTop w:val="0"/>
      <w:marBottom w:val="0"/>
      <w:divBdr>
        <w:top w:val="none" w:sz="0" w:space="0" w:color="auto"/>
        <w:left w:val="none" w:sz="0" w:space="0" w:color="auto"/>
        <w:bottom w:val="none" w:sz="0" w:space="0" w:color="auto"/>
        <w:right w:val="none" w:sz="0" w:space="0" w:color="auto"/>
      </w:divBdr>
    </w:div>
    <w:div w:id="1491480804">
      <w:bodyDiv w:val="1"/>
      <w:marLeft w:val="0"/>
      <w:marRight w:val="0"/>
      <w:marTop w:val="0"/>
      <w:marBottom w:val="0"/>
      <w:divBdr>
        <w:top w:val="none" w:sz="0" w:space="0" w:color="auto"/>
        <w:left w:val="none" w:sz="0" w:space="0" w:color="auto"/>
        <w:bottom w:val="none" w:sz="0" w:space="0" w:color="auto"/>
        <w:right w:val="none" w:sz="0" w:space="0" w:color="auto"/>
      </w:divBdr>
    </w:div>
    <w:div w:id="1497302923">
      <w:bodyDiv w:val="1"/>
      <w:marLeft w:val="0"/>
      <w:marRight w:val="0"/>
      <w:marTop w:val="0"/>
      <w:marBottom w:val="0"/>
      <w:divBdr>
        <w:top w:val="none" w:sz="0" w:space="0" w:color="auto"/>
        <w:left w:val="none" w:sz="0" w:space="0" w:color="auto"/>
        <w:bottom w:val="none" w:sz="0" w:space="0" w:color="auto"/>
        <w:right w:val="none" w:sz="0" w:space="0" w:color="auto"/>
      </w:divBdr>
    </w:div>
    <w:div w:id="1499225545">
      <w:bodyDiv w:val="1"/>
      <w:marLeft w:val="0"/>
      <w:marRight w:val="0"/>
      <w:marTop w:val="0"/>
      <w:marBottom w:val="0"/>
      <w:divBdr>
        <w:top w:val="none" w:sz="0" w:space="0" w:color="auto"/>
        <w:left w:val="none" w:sz="0" w:space="0" w:color="auto"/>
        <w:bottom w:val="none" w:sz="0" w:space="0" w:color="auto"/>
        <w:right w:val="none" w:sz="0" w:space="0" w:color="auto"/>
      </w:divBdr>
    </w:div>
    <w:div w:id="1552882061">
      <w:bodyDiv w:val="1"/>
      <w:marLeft w:val="0"/>
      <w:marRight w:val="0"/>
      <w:marTop w:val="0"/>
      <w:marBottom w:val="0"/>
      <w:divBdr>
        <w:top w:val="none" w:sz="0" w:space="0" w:color="auto"/>
        <w:left w:val="none" w:sz="0" w:space="0" w:color="auto"/>
        <w:bottom w:val="none" w:sz="0" w:space="0" w:color="auto"/>
        <w:right w:val="none" w:sz="0" w:space="0" w:color="auto"/>
      </w:divBdr>
    </w:div>
    <w:div w:id="1591305692">
      <w:bodyDiv w:val="1"/>
      <w:marLeft w:val="0"/>
      <w:marRight w:val="0"/>
      <w:marTop w:val="0"/>
      <w:marBottom w:val="0"/>
      <w:divBdr>
        <w:top w:val="none" w:sz="0" w:space="0" w:color="auto"/>
        <w:left w:val="none" w:sz="0" w:space="0" w:color="auto"/>
        <w:bottom w:val="none" w:sz="0" w:space="0" w:color="auto"/>
        <w:right w:val="none" w:sz="0" w:space="0" w:color="auto"/>
      </w:divBdr>
    </w:div>
    <w:div w:id="1591306533">
      <w:bodyDiv w:val="1"/>
      <w:marLeft w:val="0"/>
      <w:marRight w:val="0"/>
      <w:marTop w:val="0"/>
      <w:marBottom w:val="0"/>
      <w:divBdr>
        <w:top w:val="none" w:sz="0" w:space="0" w:color="auto"/>
        <w:left w:val="none" w:sz="0" w:space="0" w:color="auto"/>
        <w:bottom w:val="none" w:sz="0" w:space="0" w:color="auto"/>
        <w:right w:val="none" w:sz="0" w:space="0" w:color="auto"/>
      </w:divBdr>
    </w:div>
    <w:div w:id="1597058856">
      <w:bodyDiv w:val="1"/>
      <w:marLeft w:val="0"/>
      <w:marRight w:val="0"/>
      <w:marTop w:val="0"/>
      <w:marBottom w:val="0"/>
      <w:divBdr>
        <w:top w:val="none" w:sz="0" w:space="0" w:color="auto"/>
        <w:left w:val="none" w:sz="0" w:space="0" w:color="auto"/>
        <w:bottom w:val="none" w:sz="0" w:space="0" w:color="auto"/>
        <w:right w:val="none" w:sz="0" w:space="0" w:color="auto"/>
      </w:divBdr>
    </w:div>
    <w:div w:id="1609316551">
      <w:bodyDiv w:val="1"/>
      <w:marLeft w:val="0"/>
      <w:marRight w:val="0"/>
      <w:marTop w:val="0"/>
      <w:marBottom w:val="0"/>
      <w:divBdr>
        <w:top w:val="none" w:sz="0" w:space="0" w:color="auto"/>
        <w:left w:val="none" w:sz="0" w:space="0" w:color="auto"/>
        <w:bottom w:val="none" w:sz="0" w:space="0" w:color="auto"/>
        <w:right w:val="none" w:sz="0" w:space="0" w:color="auto"/>
      </w:divBdr>
    </w:div>
    <w:div w:id="1620598813">
      <w:bodyDiv w:val="1"/>
      <w:marLeft w:val="0"/>
      <w:marRight w:val="0"/>
      <w:marTop w:val="0"/>
      <w:marBottom w:val="0"/>
      <w:divBdr>
        <w:top w:val="none" w:sz="0" w:space="0" w:color="auto"/>
        <w:left w:val="none" w:sz="0" w:space="0" w:color="auto"/>
        <w:bottom w:val="none" w:sz="0" w:space="0" w:color="auto"/>
        <w:right w:val="none" w:sz="0" w:space="0" w:color="auto"/>
      </w:divBdr>
    </w:div>
    <w:div w:id="1638950310">
      <w:bodyDiv w:val="1"/>
      <w:marLeft w:val="0"/>
      <w:marRight w:val="0"/>
      <w:marTop w:val="0"/>
      <w:marBottom w:val="0"/>
      <w:divBdr>
        <w:top w:val="none" w:sz="0" w:space="0" w:color="auto"/>
        <w:left w:val="none" w:sz="0" w:space="0" w:color="auto"/>
        <w:bottom w:val="none" w:sz="0" w:space="0" w:color="auto"/>
        <w:right w:val="none" w:sz="0" w:space="0" w:color="auto"/>
      </w:divBdr>
    </w:div>
    <w:div w:id="1641617697">
      <w:bodyDiv w:val="1"/>
      <w:marLeft w:val="0"/>
      <w:marRight w:val="0"/>
      <w:marTop w:val="0"/>
      <w:marBottom w:val="0"/>
      <w:divBdr>
        <w:top w:val="none" w:sz="0" w:space="0" w:color="auto"/>
        <w:left w:val="none" w:sz="0" w:space="0" w:color="auto"/>
        <w:bottom w:val="none" w:sz="0" w:space="0" w:color="auto"/>
        <w:right w:val="none" w:sz="0" w:space="0" w:color="auto"/>
      </w:divBdr>
    </w:div>
    <w:div w:id="1642734502">
      <w:bodyDiv w:val="1"/>
      <w:marLeft w:val="0"/>
      <w:marRight w:val="0"/>
      <w:marTop w:val="0"/>
      <w:marBottom w:val="0"/>
      <w:divBdr>
        <w:top w:val="none" w:sz="0" w:space="0" w:color="auto"/>
        <w:left w:val="none" w:sz="0" w:space="0" w:color="auto"/>
        <w:bottom w:val="none" w:sz="0" w:space="0" w:color="auto"/>
        <w:right w:val="none" w:sz="0" w:space="0" w:color="auto"/>
      </w:divBdr>
    </w:div>
    <w:div w:id="1699620550">
      <w:bodyDiv w:val="1"/>
      <w:marLeft w:val="0"/>
      <w:marRight w:val="0"/>
      <w:marTop w:val="0"/>
      <w:marBottom w:val="0"/>
      <w:divBdr>
        <w:top w:val="none" w:sz="0" w:space="0" w:color="auto"/>
        <w:left w:val="none" w:sz="0" w:space="0" w:color="auto"/>
        <w:bottom w:val="none" w:sz="0" w:space="0" w:color="auto"/>
        <w:right w:val="none" w:sz="0" w:space="0" w:color="auto"/>
      </w:divBdr>
    </w:div>
    <w:div w:id="1711681223">
      <w:bodyDiv w:val="1"/>
      <w:marLeft w:val="0"/>
      <w:marRight w:val="0"/>
      <w:marTop w:val="0"/>
      <w:marBottom w:val="0"/>
      <w:divBdr>
        <w:top w:val="none" w:sz="0" w:space="0" w:color="auto"/>
        <w:left w:val="none" w:sz="0" w:space="0" w:color="auto"/>
        <w:bottom w:val="none" w:sz="0" w:space="0" w:color="auto"/>
        <w:right w:val="none" w:sz="0" w:space="0" w:color="auto"/>
      </w:divBdr>
    </w:div>
    <w:div w:id="1822886445">
      <w:bodyDiv w:val="1"/>
      <w:marLeft w:val="0"/>
      <w:marRight w:val="0"/>
      <w:marTop w:val="0"/>
      <w:marBottom w:val="0"/>
      <w:divBdr>
        <w:top w:val="none" w:sz="0" w:space="0" w:color="auto"/>
        <w:left w:val="none" w:sz="0" w:space="0" w:color="auto"/>
        <w:bottom w:val="none" w:sz="0" w:space="0" w:color="auto"/>
        <w:right w:val="none" w:sz="0" w:space="0" w:color="auto"/>
      </w:divBdr>
    </w:div>
    <w:div w:id="1831671994">
      <w:bodyDiv w:val="1"/>
      <w:marLeft w:val="0"/>
      <w:marRight w:val="0"/>
      <w:marTop w:val="0"/>
      <w:marBottom w:val="0"/>
      <w:divBdr>
        <w:top w:val="none" w:sz="0" w:space="0" w:color="auto"/>
        <w:left w:val="none" w:sz="0" w:space="0" w:color="auto"/>
        <w:bottom w:val="none" w:sz="0" w:space="0" w:color="auto"/>
        <w:right w:val="none" w:sz="0" w:space="0" w:color="auto"/>
      </w:divBdr>
    </w:div>
    <w:div w:id="1833446408">
      <w:bodyDiv w:val="1"/>
      <w:marLeft w:val="0"/>
      <w:marRight w:val="0"/>
      <w:marTop w:val="0"/>
      <w:marBottom w:val="0"/>
      <w:divBdr>
        <w:top w:val="none" w:sz="0" w:space="0" w:color="auto"/>
        <w:left w:val="none" w:sz="0" w:space="0" w:color="auto"/>
        <w:bottom w:val="none" w:sz="0" w:space="0" w:color="auto"/>
        <w:right w:val="none" w:sz="0" w:space="0" w:color="auto"/>
      </w:divBdr>
    </w:div>
    <w:div w:id="1877963278">
      <w:bodyDiv w:val="1"/>
      <w:marLeft w:val="0"/>
      <w:marRight w:val="0"/>
      <w:marTop w:val="0"/>
      <w:marBottom w:val="0"/>
      <w:divBdr>
        <w:top w:val="none" w:sz="0" w:space="0" w:color="auto"/>
        <w:left w:val="none" w:sz="0" w:space="0" w:color="auto"/>
        <w:bottom w:val="none" w:sz="0" w:space="0" w:color="auto"/>
        <w:right w:val="none" w:sz="0" w:space="0" w:color="auto"/>
      </w:divBdr>
    </w:div>
    <w:div w:id="1891385105">
      <w:bodyDiv w:val="1"/>
      <w:marLeft w:val="0"/>
      <w:marRight w:val="0"/>
      <w:marTop w:val="0"/>
      <w:marBottom w:val="0"/>
      <w:divBdr>
        <w:top w:val="none" w:sz="0" w:space="0" w:color="auto"/>
        <w:left w:val="none" w:sz="0" w:space="0" w:color="auto"/>
        <w:bottom w:val="none" w:sz="0" w:space="0" w:color="auto"/>
        <w:right w:val="none" w:sz="0" w:space="0" w:color="auto"/>
      </w:divBdr>
    </w:div>
    <w:div w:id="1895117922">
      <w:bodyDiv w:val="1"/>
      <w:marLeft w:val="0"/>
      <w:marRight w:val="0"/>
      <w:marTop w:val="0"/>
      <w:marBottom w:val="0"/>
      <w:divBdr>
        <w:top w:val="none" w:sz="0" w:space="0" w:color="auto"/>
        <w:left w:val="none" w:sz="0" w:space="0" w:color="auto"/>
        <w:bottom w:val="none" w:sz="0" w:space="0" w:color="auto"/>
        <w:right w:val="none" w:sz="0" w:space="0" w:color="auto"/>
      </w:divBdr>
    </w:div>
    <w:div w:id="1946035349">
      <w:bodyDiv w:val="1"/>
      <w:marLeft w:val="0"/>
      <w:marRight w:val="0"/>
      <w:marTop w:val="0"/>
      <w:marBottom w:val="0"/>
      <w:divBdr>
        <w:top w:val="none" w:sz="0" w:space="0" w:color="auto"/>
        <w:left w:val="none" w:sz="0" w:space="0" w:color="auto"/>
        <w:bottom w:val="none" w:sz="0" w:space="0" w:color="auto"/>
        <w:right w:val="none" w:sz="0" w:space="0" w:color="auto"/>
      </w:divBdr>
    </w:div>
    <w:div w:id="1960603133">
      <w:bodyDiv w:val="1"/>
      <w:marLeft w:val="0"/>
      <w:marRight w:val="0"/>
      <w:marTop w:val="0"/>
      <w:marBottom w:val="0"/>
      <w:divBdr>
        <w:top w:val="none" w:sz="0" w:space="0" w:color="auto"/>
        <w:left w:val="none" w:sz="0" w:space="0" w:color="auto"/>
        <w:bottom w:val="none" w:sz="0" w:space="0" w:color="auto"/>
        <w:right w:val="none" w:sz="0" w:space="0" w:color="auto"/>
      </w:divBdr>
    </w:div>
    <w:div w:id="1979456532">
      <w:bodyDiv w:val="1"/>
      <w:marLeft w:val="0"/>
      <w:marRight w:val="0"/>
      <w:marTop w:val="0"/>
      <w:marBottom w:val="0"/>
      <w:divBdr>
        <w:top w:val="none" w:sz="0" w:space="0" w:color="auto"/>
        <w:left w:val="none" w:sz="0" w:space="0" w:color="auto"/>
        <w:bottom w:val="none" w:sz="0" w:space="0" w:color="auto"/>
        <w:right w:val="none" w:sz="0" w:space="0" w:color="auto"/>
      </w:divBdr>
    </w:div>
    <w:div w:id="1986079134">
      <w:bodyDiv w:val="1"/>
      <w:marLeft w:val="0"/>
      <w:marRight w:val="0"/>
      <w:marTop w:val="0"/>
      <w:marBottom w:val="0"/>
      <w:divBdr>
        <w:top w:val="none" w:sz="0" w:space="0" w:color="auto"/>
        <w:left w:val="none" w:sz="0" w:space="0" w:color="auto"/>
        <w:bottom w:val="none" w:sz="0" w:space="0" w:color="auto"/>
        <w:right w:val="none" w:sz="0" w:space="0" w:color="auto"/>
      </w:divBdr>
    </w:div>
    <w:div w:id="2000763026">
      <w:bodyDiv w:val="1"/>
      <w:marLeft w:val="0"/>
      <w:marRight w:val="0"/>
      <w:marTop w:val="0"/>
      <w:marBottom w:val="0"/>
      <w:divBdr>
        <w:top w:val="none" w:sz="0" w:space="0" w:color="auto"/>
        <w:left w:val="none" w:sz="0" w:space="0" w:color="auto"/>
        <w:bottom w:val="none" w:sz="0" w:space="0" w:color="auto"/>
        <w:right w:val="none" w:sz="0" w:space="0" w:color="auto"/>
      </w:divBdr>
    </w:div>
    <w:div w:id="2004048489">
      <w:bodyDiv w:val="1"/>
      <w:marLeft w:val="0"/>
      <w:marRight w:val="0"/>
      <w:marTop w:val="0"/>
      <w:marBottom w:val="0"/>
      <w:divBdr>
        <w:top w:val="none" w:sz="0" w:space="0" w:color="auto"/>
        <w:left w:val="none" w:sz="0" w:space="0" w:color="auto"/>
        <w:bottom w:val="none" w:sz="0" w:space="0" w:color="auto"/>
        <w:right w:val="none" w:sz="0" w:space="0" w:color="auto"/>
      </w:divBdr>
    </w:div>
    <w:div w:id="2011057283">
      <w:bodyDiv w:val="1"/>
      <w:marLeft w:val="0"/>
      <w:marRight w:val="0"/>
      <w:marTop w:val="0"/>
      <w:marBottom w:val="0"/>
      <w:divBdr>
        <w:top w:val="none" w:sz="0" w:space="0" w:color="auto"/>
        <w:left w:val="none" w:sz="0" w:space="0" w:color="auto"/>
        <w:bottom w:val="none" w:sz="0" w:space="0" w:color="auto"/>
        <w:right w:val="none" w:sz="0" w:space="0" w:color="auto"/>
      </w:divBdr>
    </w:div>
    <w:div w:id="2029410768">
      <w:bodyDiv w:val="1"/>
      <w:marLeft w:val="0"/>
      <w:marRight w:val="0"/>
      <w:marTop w:val="0"/>
      <w:marBottom w:val="0"/>
      <w:divBdr>
        <w:top w:val="none" w:sz="0" w:space="0" w:color="auto"/>
        <w:left w:val="none" w:sz="0" w:space="0" w:color="auto"/>
        <w:bottom w:val="none" w:sz="0" w:space="0" w:color="auto"/>
        <w:right w:val="none" w:sz="0" w:space="0" w:color="auto"/>
      </w:divBdr>
    </w:div>
    <w:div w:id="2038313895">
      <w:bodyDiv w:val="1"/>
      <w:marLeft w:val="0"/>
      <w:marRight w:val="0"/>
      <w:marTop w:val="0"/>
      <w:marBottom w:val="0"/>
      <w:divBdr>
        <w:top w:val="none" w:sz="0" w:space="0" w:color="auto"/>
        <w:left w:val="none" w:sz="0" w:space="0" w:color="auto"/>
        <w:bottom w:val="none" w:sz="0" w:space="0" w:color="auto"/>
        <w:right w:val="none" w:sz="0" w:space="0" w:color="auto"/>
      </w:divBdr>
    </w:div>
    <w:div w:id="2040817763">
      <w:bodyDiv w:val="1"/>
      <w:marLeft w:val="0"/>
      <w:marRight w:val="0"/>
      <w:marTop w:val="0"/>
      <w:marBottom w:val="0"/>
      <w:divBdr>
        <w:top w:val="none" w:sz="0" w:space="0" w:color="auto"/>
        <w:left w:val="none" w:sz="0" w:space="0" w:color="auto"/>
        <w:bottom w:val="none" w:sz="0" w:space="0" w:color="auto"/>
        <w:right w:val="none" w:sz="0" w:space="0" w:color="auto"/>
      </w:divBdr>
      <w:divsChild>
        <w:div w:id="1610889133">
          <w:marLeft w:val="1800"/>
          <w:marRight w:val="0"/>
          <w:marTop w:val="100"/>
          <w:marBottom w:val="0"/>
          <w:divBdr>
            <w:top w:val="none" w:sz="0" w:space="0" w:color="auto"/>
            <w:left w:val="none" w:sz="0" w:space="0" w:color="auto"/>
            <w:bottom w:val="none" w:sz="0" w:space="0" w:color="auto"/>
            <w:right w:val="none" w:sz="0" w:space="0" w:color="auto"/>
          </w:divBdr>
        </w:div>
      </w:divsChild>
    </w:div>
    <w:div w:id="2063168008">
      <w:bodyDiv w:val="1"/>
      <w:marLeft w:val="0"/>
      <w:marRight w:val="0"/>
      <w:marTop w:val="0"/>
      <w:marBottom w:val="0"/>
      <w:divBdr>
        <w:top w:val="none" w:sz="0" w:space="0" w:color="auto"/>
        <w:left w:val="none" w:sz="0" w:space="0" w:color="auto"/>
        <w:bottom w:val="none" w:sz="0" w:space="0" w:color="auto"/>
        <w:right w:val="none" w:sz="0" w:space="0" w:color="auto"/>
      </w:divBdr>
    </w:div>
    <w:div w:id="2090105848">
      <w:bodyDiv w:val="1"/>
      <w:marLeft w:val="0"/>
      <w:marRight w:val="0"/>
      <w:marTop w:val="0"/>
      <w:marBottom w:val="0"/>
      <w:divBdr>
        <w:top w:val="none" w:sz="0" w:space="0" w:color="auto"/>
        <w:left w:val="none" w:sz="0" w:space="0" w:color="auto"/>
        <w:bottom w:val="none" w:sz="0" w:space="0" w:color="auto"/>
        <w:right w:val="none" w:sz="0" w:space="0" w:color="auto"/>
      </w:divBdr>
    </w:div>
    <w:div w:id="2091392250">
      <w:bodyDiv w:val="1"/>
      <w:marLeft w:val="0"/>
      <w:marRight w:val="0"/>
      <w:marTop w:val="0"/>
      <w:marBottom w:val="0"/>
      <w:divBdr>
        <w:top w:val="none" w:sz="0" w:space="0" w:color="auto"/>
        <w:left w:val="none" w:sz="0" w:space="0" w:color="auto"/>
        <w:bottom w:val="none" w:sz="0" w:space="0" w:color="auto"/>
        <w:right w:val="none" w:sz="0" w:space="0" w:color="auto"/>
      </w:divBdr>
    </w:div>
    <w:div w:id="2099280834">
      <w:bodyDiv w:val="1"/>
      <w:marLeft w:val="0"/>
      <w:marRight w:val="0"/>
      <w:marTop w:val="0"/>
      <w:marBottom w:val="0"/>
      <w:divBdr>
        <w:top w:val="none" w:sz="0" w:space="0" w:color="auto"/>
        <w:left w:val="none" w:sz="0" w:space="0" w:color="auto"/>
        <w:bottom w:val="none" w:sz="0" w:space="0" w:color="auto"/>
        <w:right w:val="none" w:sz="0" w:space="0" w:color="auto"/>
      </w:divBdr>
      <w:divsChild>
        <w:div w:id="260263410">
          <w:marLeft w:val="2520"/>
          <w:marRight w:val="0"/>
          <w:marTop w:val="100"/>
          <w:marBottom w:val="0"/>
          <w:divBdr>
            <w:top w:val="none" w:sz="0" w:space="0" w:color="auto"/>
            <w:left w:val="none" w:sz="0" w:space="0" w:color="auto"/>
            <w:bottom w:val="none" w:sz="0" w:space="0" w:color="auto"/>
            <w:right w:val="none" w:sz="0" w:space="0" w:color="auto"/>
          </w:divBdr>
        </w:div>
        <w:div w:id="1039432753">
          <w:marLeft w:val="2520"/>
          <w:marRight w:val="0"/>
          <w:marTop w:val="100"/>
          <w:marBottom w:val="0"/>
          <w:divBdr>
            <w:top w:val="none" w:sz="0" w:space="0" w:color="auto"/>
            <w:left w:val="none" w:sz="0" w:space="0" w:color="auto"/>
            <w:bottom w:val="none" w:sz="0" w:space="0" w:color="auto"/>
            <w:right w:val="none" w:sz="0" w:space="0" w:color="auto"/>
          </w:divBdr>
        </w:div>
        <w:div w:id="1911962488">
          <w:marLeft w:val="2520"/>
          <w:marRight w:val="0"/>
          <w:marTop w:val="100"/>
          <w:marBottom w:val="0"/>
          <w:divBdr>
            <w:top w:val="none" w:sz="0" w:space="0" w:color="auto"/>
            <w:left w:val="none" w:sz="0" w:space="0" w:color="auto"/>
            <w:bottom w:val="none" w:sz="0" w:space="0" w:color="auto"/>
            <w:right w:val="none" w:sz="0" w:space="0" w:color="auto"/>
          </w:divBdr>
        </w:div>
      </w:divsChild>
    </w:div>
    <w:div w:id="2101438640">
      <w:bodyDiv w:val="1"/>
      <w:marLeft w:val="0"/>
      <w:marRight w:val="0"/>
      <w:marTop w:val="0"/>
      <w:marBottom w:val="0"/>
      <w:divBdr>
        <w:top w:val="none" w:sz="0" w:space="0" w:color="auto"/>
        <w:left w:val="none" w:sz="0" w:space="0" w:color="auto"/>
        <w:bottom w:val="none" w:sz="0" w:space="0" w:color="auto"/>
        <w:right w:val="none" w:sz="0" w:space="0" w:color="auto"/>
      </w:divBdr>
    </w:div>
    <w:div w:id="2115862172">
      <w:bodyDiv w:val="1"/>
      <w:marLeft w:val="0"/>
      <w:marRight w:val="0"/>
      <w:marTop w:val="0"/>
      <w:marBottom w:val="0"/>
      <w:divBdr>
        <w:top w:val="none" w:sz="0" w:space="0" w:color="auto"/>
        <w:left w:val="none" w:sz="0" w:space="0" w:color="auto"/>
        <w:bottom w:val="none" w:sz="0" w:space="0" w:color="auto"/>
        <w:right w:val="none" w:sz="0" w:space="0" w:color="auto"/>
      </w:divBdr>
    </w:div>
    <w:div w:id="2115898211">
      <w:bodyDiv w:val="1"/>
      <w:marLeft w:val="0"/>
      <w:marRight w:val="0"/>
      <w:marTop w:val="0"/>
      <w:marBottom w:val="0"/>
      <w:divBdr>
        <w:top w:val="none" w:sz="0" w:space="0" w:color="auto"/>
        <w:left w:val="none" w:sz="0" w:space="0" w:color="auto"/>
        <w:bottom w:val="none" w:sz="0" w:space="0" w:color="auto"/>
        <w:right w:val="none" w:sz="0" w:space="0" w:color="auto"/>
      </w:divBdr>
    </w:div>
    <w:div w:id="2125342553">
      <w:bodyDiv w:val="1"/>
      <w:marLeft w:val="0"/>
      <w:marRight w:val="0"/>
      <w:marTop w:val="0"/>
      <w:marBottom w:val="0"/>
      <w:divBdr>
        <w:top w:val="none" w:sz="0" w:space="0" w:color="auto"/>
        <w:left w:val="none" w:sz="0" w:space="0" w:color="auto"/>
        <w:bottom w:val="none" w:sz="0" w:space="0" w:color="auto"/>
        <w:right w:val="none" w:sz="0" w:space="0" w:color="auto"/>
      </w:divBdr>
    </w:div>
    <w:div w:id="2143887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daniel.graf@hs-osnabrueck.de" TargetMode="External"/><Relationship Id="rId14" Type="http://schemas.openxmlformats.org/officeDocument/2006/relationships/image" Target="media/image4.png"/><Relationship Id="rId22" Type="http://schemas.openxmlformats.org/officeDocument/2006/relationships/footer" Target="footer3.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enutzerdefiniert 1">
      <a:majorFont>
        <a:latin typeface="Cambria"/>
        <a:ea typeface=""/>
        <a:cs typeface=""/>
      </a:majorFont>
      <a:minorFont>
        <a:latin typeface="Calibri"/>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ou79</b:Tag>
    <b:SourceType>Book</b:SourceType>
    <b:Guid>{B4A14116-3850-4FE4-B208-4A154018D1CF}</b:Guid>
    <b:Title>The hitchhiker's guide to the galaxy</b:Title>
    <b:Year>1979</b:Year>
    <b:City>London</b:City>
    <b:Publisher>Pan Books</b:Publisher>
    <b:Author>
      <b:Author>
        <b:NameList>
          <b:Person>
            <b:Last>Adams</b:Last>
            <b:First>Douglas</b:First>
          </b:Person>
        </b:NameList>
      </b:Author>
    </b:Author>
    <b:RefOrder>1</b:RefOrder>
  </b:Source>
  <b:Source>
    <b:Tag>HTM19</b:Tag>
    <b:SourceType>InternetSite</b:SourceType>
    <b:Guid>{2EBF0EB1-AB3E-4BDC-8236-C308979510E1}</b:Guid>
    <b:Title>HTML5 Semantic Elements</b:Title>
    <b:ProductionCompany>W3Schools</b:ProductionCompany>
    <b:YearAccessed>2019</b:YearAccessed>
    <b:MonthAccessed>11</b:MonthAccessed>
    <b:DayAccessed>19</b:DayAccessed>
    <b:URL>https://www.w3schools.com/html/html5_semantic_elements.asp</b:URL>
    <b:RefOrder>2</b:RefOrder>
  </b:Source>
  <b:Source>
    <b:Tag>Ben96</b:Tag>
    <b:SourceType>ConferenceProceedings</b:SourceType>
    <b:Guid>{446AA2A4-14E1-4883-B912-34758DCABEA7}</b:Guid>
    <b:Author>
      <b:Author>
        <b:NameList>
          <b:Person>
            <b:Last>Shneiderman</b:Last>
            <b:First>Ben</b:First>
          </b:Person>
        </b:NameList>
      </b:Author>
    </b:Author>
    <b:Title>The eyes have it: A task by data type taxonomy for information visualizations</b:Title>
    <b:Year>1996</b:Year>
    <b:ConferenceName>IEEE Symposium on Visual Languages</b:ConferenceName>
    <b:City>Boulder</b:City>
    <b:RefOrder>3</b:RefOrder>
  </b:Source>
  <b:Source>
    <b:Tag>Jak27</b:Tag>
    <b:SourceType>JournalArticle</b:SourceType>
    <b:Guid>{AEF0A556-29D5-41BD-9A0E-39194AE1CF93}</b:Guid>
    <b:Title>Untersuchungen zur Topologie der geschlossenen zweiseitigen Flächen</b:Title>
    <b:Year>1927</b:Year>
    <b:Author>
      <b:Author>
        <b:NameList>
          <b:Person>
            <b:Last>Nielsen</b:Last>
            <b:First>Jakob</b:First>
          </b:Person>
        </b:NameList>
      </b:Author>
    </b:Author>
    <b:JournalName>Acta Mathematica</b:JournalName>
    <b:Pages>189-358</b:Pages>
    <b:Volume>50</b:Volume>
    <b:RefOrder>4</b:RefOrder>
  </b:Source>
  <b:Source>
    <b:Tag>htt</b:Tag>
    <b:SourceType>Book</b:SourceType>
    <b:Guid>{711D443B-3117-4378-BF19-328BA8C1FD42}</b:Guid>
    <b:City>https://balsamiq.com/</b:City>
    <b:RefOrder>5</b:RefOrder>
  </b:Source>
</b:Sources>
</file>

<file path=customXml/itemProps1.xml><?xml version="1.0" encoding="utf-8"?>
<ds:datastoreItem xmlns:ds="http://schemas.openxmlformats.org/officeDocument/2006/customXml" ds:itemID="{70596F1E-B246-4FB5-BC6A-1A0483CD7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2471</Words>
  <Characters>15574</Characters>
  <Application>Microsoft Office Word</Application>
  <DocSecurity>0</DocSecurity>
  <Lines>129</Lines>
  <Paragraphs>36</Paragraphs>
  <ScaleCrop>false</ScaleCrop>
  <HeadingPairs>
    <vt:vector size="2" baseType="variant">
      <vt:variant>
        <vt:lpstr>Titel</vt:lpstr>
      </vt:variant>
      <vt:variant>
        <vt:i4>1</vt:i4>
      </vt:variant>
    </vt:vector>
  </HeadingPairs>
  <TitlesOfParts>
    <vt:vector size="1" baseType="lpstr">
      <vt:lpstr>Template</vt:lpstr>
    </vt:vector>
  </TitlesOfParts>
  <Manager/>
  <Company/>
  <LinksUpToDate>false</LinksUpToDate>
  <CharactersWithSpaces>18009</CharactersWithSpaces>
  <SharedDoc>false</SharedDoc>
  <HLinks>
    <vt:vector size="342" baseType="variant">
      <vt:variant>
        <vt:i4>3801190</vt:i4>
      </vt:variant>
      <vt:variant>
        <vt:i4>387</vt:i4>
      </vt:variant>
      <vt:variant>
        <vt:i4>0</vt:i4>
      </vt:variant>
      <vt:variant>
        <vt:i4>5</vt:i4>
      </vt:variant>
      <vt:variant>
        <vt:lpwstr>https://www.youtube.com/watch?v=MsyAuHYn1Q4</vt:lpwstr>
      </vt:variant>
      <vt:variant>
        <vt:lpwstr/>
      </vt:variant>
      <vt:variant>
        <vt:i4>1704009</vt:i4>
      </vt:variant>
      <vt:variant>
        <vt:i4>384</vt:i4>
      </vt:variant>
      <vt:variant>
        <vt:i4>0</vt:i4>
      </vt:variant>
      <vt:variant>
        <vt:i4>5</vt:i4>
      </vt:variant>
      <vt:variant>
        <vt:lpwstr>https://youtu.be/lTO1pRZEfo4</vt:lpwstr>
      </vt:variant>
      <vt:variant>
        <vt:lpwstr/>
      </vt:variant>
      <vt:variant>
        <vt:i4>8192116</vt:i4>
      </vt:variant>
      <vt:variant>
        <vt:i4>381</vt:i4>
      </vt:variant>
      <vt:variant>
        <vt:i4>0</vt:i4>
      </vt:variant>
      <vt:variant>
        <vt:i4>5</vt:i4>
      </vt:variant>
      <vt:variant>
        <vt:lpwstr>https://drive.google.com/file/d/1dDl3900YNLzsoJ1L4LpEMaLbkuc1ecD3/view?usp=sharing</vt:lpwstr>
      </vt:variant>
      <vt:variant>
        <vt:lpwstr/>
      </vt:variant>
      <vt:variant>
        <vt:i4>1245236</vt:i4>
      </vt:variant>
      <vt:variant>
        <vt:i4>353</vt:i4>
      </vt:variant>
      <vt:variant>
        <vt:i4>0</vt:i4>
      </vt:variant>
      <vt:variant>
        <vt:i4>5</vt:i4>
      </vt:variant>
      <vt:variant>
        <vt:lpwstr/>
      </vt:variant>
      <vt:variant>
        <vt:lpwstr>_Toc83058240</vt:lpwstr>
      </vt:variant>
      <vt:variant>
        <vt:i4>1703987</vt:i4>
      </vt:variant>
      <vt:variant>
        <vt:i4>347</vt:i4>
      </vt:variant>
      <vt:variant>
        <vt:i4>0</vt:i4>
      </vt:variant>
      <vt:variant>
        <vt:i4>5</vt:i4>
      </vt:variant>
      <vt:variant>
        <vt:lpwstr/>
      </vt:variant>
      <vt:variant>
        <vt:lpwstr>_Toc83058239</vt:lpwstr>
      </vt:variant>
      <vt:variant>
        <vt:i4>1769523</vt:i4>
      </vt:variant>
      <vt:variant>
        <vt:i4>341</vt:i4>
      </vt:variant>
      <vt:variant>
        <vt:i4>0</vt:i4>
      </vt:variant>
      <vt:variant>
        <vt:i4>5</vt:i4>
      </vt:variant>
      <vt:variant>
        <vt:lpwstr/>
      </vt:variant>
      <vt:variant>
        <vt:lpwstr>_Toc83058238</vt:lpwstr>
      </vt:variant>
      <vt:variant>
        <vt:i4>1310771</vt:i4>
      </vt:variant>
      <vt:variant>
        <vt:i4>335</vt:i4>
      </vt:variant>
      <vt:variant>
        <vt:i4>0</vt:i4>
      </vt:variant>
      <vt:variant>
        <vt:i4>5</vt:i4>
      </vt:variant>
      <vt:variant>
        <vt:lpwstr/>
      </vt:variant>
      <vt:variant>
        <vt:lpwstr>_Toc83058237</vt:lpwstr>
      </vt:variant>
      <vt:variant>
        <vt:i4>1376307</vt:i4>
      </vt:variant>
      <vt:variant>
        <vt:i4>329</vt:i4>
      </vt:variant>
      <vt:variant>
        <vt:i4>0</vt:i4>
      </vt:variant>
      <vt:variant>
        <vt:i4>5</vt:i4>
      </vt:variant>
      <vt:variant>
        <vt:lpwstr/>
      </vt:variant>
      <vt:variant>
        <vt:lpwstr>_Toc83058236</vt:lpwstr>
      </vt:variant>
      <vt:variant>
        <vt:i4>1441843</vt:i4>
      </vt:variant>
      <vt:variant>
        <vt:i4>323</vt:i4>
      </vt:variant>
      <vt:variant>
        <vt:i4>0</vt:i4>
      </vt:variant>
      <vt:variant>
        <vt:i4>5</vt:i4>
      </vt:variant>
      <vt:variant>
        <vt:lpwstr/>
      </vt:variant>
      <vt:variant>
        <vt:lpwstr>_Toc83058235</vt:lpwstr>
      </vt:variant>
      <vt:variant>
        <vt:i4>1507379</vt:i4>
      </vt:variant>
      <vt:variant>
        <vt:i4>317</vt:i4>
      </vt:variant>
      <vt:variant>
        <vt:i4>0</vt:i4>
      </vt:variant>
      <vt:variant>
        <vt:i4>5</vt:i4>
      </vt:variant>
      <vt:variant>
        <vt:lpwstr/>
      </vt:variant>
      <vt:variant>
        <vt:lpwstr>_Toc83058234</vt:lpwstr>
      </vt:variant>
      <vt:variant>
        <vt:i4>1441854</vt:i4>
      </vt:variant>
      <vt:variant>
        <vt:i4>242</vt:i4>
      </vt:variant>
      <vt:variant>
        <vt:i4>0</vt:i4>
      </vt:variant>
      <vt:variant>
        <vt:i4>5</vt:i4>
      </vt:variant>
      <vt:variant>
        <vt:lpwstr/>
      </vt:variant>
      <vt:variant>
        <vt:lpwstr>_Toc83056205</vt:lpwstr>
      </vt:variant>
      <vt:variant>
        <vt:i4>1507390</vt:i4>
      </vt:variant>
      <vt:variant>
        <vt:i4>236</vt:i4>
      </vt:variant>
      <vt:variant>
        <vt:i4>0</vt:i4>
      </vt:variant>
      <vt:variant>
        <vt:i4>5</vt:i4>
      </vt:variant>
      <vt:variant>
        <vt:lpwstr/>
      </vt:variant>
      <vt:variant>
        <vt:lpwstr>_Toc83056204</vt:lpwstr>
      </vt:variant>
      <vt:variant>
        <vt:i4>1048638</vt:i4>
      </vt:variant>
      <vt:variant>
        <vt:i4>230</vt:i4>
      </vt:variant>
      <vt:variant>
        <vt:i4>0</vt:i4>
      </vt:variant>
      <vt:variant>
        <vt:i4>5</vt:i4>
      </vt:variant>
      <vt:variant>
        <vt:lpwstr/>
      </vt:variant>
      <vt:variant>
        <vt:lpwstr>_Toc83056203</vt:lpwstr>
      </vt:variant>
      <vt:variant>
        <vt:i4>1114174</vt:i4>
      </vt:variant>
      <vt:variant>
        <vt:i4>224</vt:i4>
      </vt:variant>
      <vt:variant>
        <vt:i4>0</vt:i4>
      </vt:variant>
      <vt:variant>
        <vt:i4>5</vt:i4>
      </vt:variant>
      <vt:variant>
        <vt:lpwstr/>
      </vt:variant>
      <vt:variant>
        <vt:lpwstr>_Toc83056202</vt:lpwstr>
      </vt:variant>
      <vt:variant>
        <vt:i4>262193</vt:i4>
      </vt:variant>
      <vt:variant>
        <vt:i4>215</vt:i4>
      </vt:variant>
      <vt:variant>
        <vt:i4>0</vt:i4>
      </vt:variant>
      <vt:variant>
        <vt:i4>5</vt:i4>
      </vt:variant>
      <vt:variant>
        <vt:lpwstr>https://d.docs.live.net/19bb8befa02ff76a/Dokumente/BoU Dokumentation.docx</vt:lpwstr>
      </vt:variant>
      <vt:variant>
        <vt:lpwstr>_Toc83058521</vt:lpwstr>
      </vt:variant>
      <vt:variant>
        <vt:i4>327729</vt:i4>
      </vt:variant>
      <vt:variant>
        <vt:i4>209</vt:i4>
      </vt:variant>
      <vt:variant>
        <vt:i4>0</vt:i4>
      </vt:variant>
      <vt:variant>
        <vt:i4>5</vt:i4>
      </vt:variant>
      <vt:variant>
        <vt:lpwstr>https://d.docs.live.net/19bb8befa02ff76a/Dokumente/BoU Dokumentation.docx</vt:lpwstr>
      </vt:variant>
      <vt:variant>
        <vt:lpwstr>_Toc83058520</vt:lpwstr>
      </vt:variant>
      <vt:variant>
        <vt:i4>786482</vt:i4>
      </vt:variant>
      <vt:variant>
        <vt:i4>203</vt:i4>
      </vt:variant>
      <vt:variant>
        <vt:i4>0</vt:i4>
      </vt:variant>
      <vt:variant>
        <vt:i4>5</vt:i4>
      </vt:variant>
      <vt:variant>
        <vt:lpwstr>https://d.docs.live.net/19bb8befa02ff76a/Dokumente/BoU Dokumentation.docx</vt:lpwstr>
      </vt:variant>
      <vt:variant>
        <vt:lpwstr>_Toc83058519</vt:lpwstr>
      </vt:variant>
      <vt:variant>
        <vt:i4>852018</vt:i4>
      </vt:variant>
      <vt:variant>
        <vt:i4>197</vt:i4>
      </vt:variant>
      <vt:variant>
        <vt:i4>0</vt:i4>
      </vt:variant>
      <vt:variant>
        <vt:i4>5</vt:i4>
      </vt:variant>
      <vt:variant>
        <vt:lpwstr>https://d.docs.live.net/19bb8befa02ff76a/Dokumente/BoU Dokumentation.docx</vt:lpwstr>
      </vt:variant>
      <vt:variant>
        <vt:lpwstr>_Toc83058518</vt:lpwstr>
      </vt:variant>
      <vt:variant>
        <vt:i4>131122</vt:i4>
      </vt:variant>
      <vt:variant>
        <vt:i4>191</vt:i4>
      </vt:variant>
      <vt:variant>
        <vt:i4>0</vt:i4>
      </vt:variant>
      <vt:variant>
        <vt:i4>5</vt:i4>
      </vt:variant>
      <vt:variant>
        <vt:lpwstr>https://d.docs.live.net/19bb8befa02ff76a/Dokumente/BoU Dokumentation.docx</vt:lpwstr>
      </vt:variant>
      <vt:variant>
        <vt:lpwstr>_Toc83058517</vt:lpwstr>
      </vt:variant>
      <vt:variant>
        <vt:i4>196658</vt:i4>
      </vt:variant>
      <vt:variant>
        <vt:i4>185</vt:i4>
      </vt:variant>
      <vt:variant>
        <vt:i4>0</vt:i4>
      </vt:variant>
      <vt:variant>
        <vt:i4>5</vt:i4>
      </vt:variant>
      <vt:variant>
        <vt:lpwstr>https://d.docs.live.net/19bb8befa02ff76a/Dokumente/BoU Dokumentation.docx</vt:lpwstr>
      </vt:variant>
      <vt:variant>
        <vt:lpwstr>_Toc83058516</vt:lpwstr>
      </vt:variant>
      <vt:variant>
        <vt:i4>50</vt:i4>
      </vt:variant>
      <vt:variant>
        <vt:i4>179</vt:i4>
      </vt:variant>
      <vt:variant>
        <vt:i4>0</vt:i4>
      </vt:variant>
      <vt:variant>
        <vt:i4>5</vt:i4>
      </vt:variant>
      <vt:variant>
        <vt:lpwstr>https://d.docs.live.net/19bb8befa02ff76a/Dokumente/BoU Dokumentation.docx</vt:lpwstr>
      </vt:variant>
      <vt:variant>
        <vt:lpwstr>_Toc83058515</vt:lpwstr>
      </vt:variant>
      <vt:variant>
        <vt:i4>65586</vt:i4>
      </vt:variant>
      <vt:variant>
        <vt:i4>173</vt:i4>
      </vt:variant>
      <vt:variant>
        <vt:i4>0</vt:i4>
      </vt:variant>
      <vt:variant>
        <vt:i4>5</vt:i4>
      </vt:variant>
      <vt:variant>
        <vt:lpwstr>https://d.docs.live.net/19bb8befa02ff76a/Dokumente/BoU Dokumentation.docx</vt:lpwstr>
      </vt:variant>
      <vt:variant>
        <vt:lpwstr>_Toc83058514</vt:lpwstr>
      </vt:variant>
      <vt:variant>
        <vt:i4>1507377</vt:i4>
      </vt:variant>
      <vt:variant>
        <vt:i4>167</vt:i4>
      </vt:variant>
      <vt:variant>
        <vt:i4>0</vt:i4>
      </vt:variant>
      <vt:variant>
        <vt:i4>5</vt:i4>
      </vt:variant>
      <vt:variant>
        <vt:lpwstr/>
      </vt:variant>
      <vt:variant>
        <vt:lpwstr>_Toc83058513</vt:lpwstr>
      </vt:variant>
      <vt:variant>
        <vt:i4>1441841</vt:i4>
      </vt:variant>
      <vt:variant>
        <vt:i4>161</vt:i4>
      </vt:variant>
      <vt:variant>
        <vt:i4>0</vt:i4>
      </vt:variant>
      <vt:variant>
        <vt:i4>5</vt:i4>
      </vt:variant>
      <vt:variant>
        <vt:lpwstr/>
      </vt:variant>
      <vt:variant>
        <vt:lpwstr>_Toc83058512</vt:lpwstr>
      </vt:variant>
      <vt:variant>
        <vt:i4>1900599</vt:i4>
      </vt:variant>
      <vt:variant>
        <vt:i4>152</vt:i4>
      </vt:variant>
      <vt:variant>
        <vt:i4>0</vt:i4>
      </vt:variant>
      <vt:variant>
        <vt:i4>5</vt:i4>
      </vt:variant>
      <vt:variant>
        <vt:lpwstr/>
      </vt:variant>
      <vt:variant>
        <vt:lpwstr>_Toc83058579</vt:lpwstr>
      </vt:variant>
      <vt:variant>
        <vt:i4>1835063</vt:i4>
      </vt:variant>
      <vt:variant>
        <vt:i4>146</vt:i4>
      </vt:variant>
      <vt:variant>
        <vt:i4>0</vt:i4>
      </vt:variant>
      <vt:variant>
        <vt:i4>5</vt:i4>
      </vt:variant>
      <vt:variant>
        <vt:lpwstr/>
      </vt:variant>
      <vt:variant>
        <vt:lpwstr>_Toc83058578</vt:lpwstr>
      </vt:variant>
      <vt:variant>
        <vt:i4>1245239</vt:i4>
      </vt:variant>
      <vt:variant>
        <vt:i4>140</vt:i4>
      </vt:variant>
      <vt:variant>
        <vt:i4>0</vt:i4>
      </vt:variant>
      <vt:variant>
        <vt:i4>5</vt:i4>
      </vt:variant>
      <vt:variant>
        <vt:lpwstr/>
      </vt:variant>
      <vt:variant>
        <vt:lpwstr>_Toc83058577</vt:lpwstr>
      </vt:variant>
      <vt:variant>
        <vt:i4>1179703</vt:i4>
      </vt:variant>
      <vt:variant>
        <vt:i4>134</vt:i4>
      </vt:variant>
      <vt:variant>
        <vt:i4>0</vt:i4>
      </vt:variant>
      <vt:variant>
        <vt:i4>5</vt:i4>
      </vt:variant>
      <vt:variant>
        <vt:lpwstr/>
      </vt:variant>
      <vt:variant>
        <vt:lpwstr>_Toc83058576</vt:lpwstr>
      </vt:variant>
      <vt:variant>
        <vt:i4>1114167</vt:i4>
      </vt:variant>
      <vt:variant>
        <vt:i4>128</vt:i4>
      </vt:variant>
      <vt:variant>
        <vt:i4>0</vt:i4>
      </vt:variant>
      <vt:variant>
        <vt:i4>5</vt:i4>
      </vt:variant>
      <vt:variant>
        <vt:lpwstr/>
      </vt:variant>
      <vt:variant>
        <vt:lpwstr>_Toc83058575</vt:lpwstr>
      </vt:variant>
      <vt:variant>
        <vt:i4>1048631</vt:i4>
      </vt:variant>
      <vt:variant>
        <vt:i4>122</vt:i4>
      </vt:variant>
      <vt:variant>
        <vt:i4>0</vt:i4>
      </vt:variant>
      <vt:variant>
        <vt:i4>5</vt:i4>
      </vt:variant>
      <vt:variant>
        <vt:lpwstr/>
      </vt:variant>
      <vt:variant>
        <vt:lpwstr>_Toc83058574</vt:lpwstr>
      </vt:variant>
      <vt:variant>
        <vt:i4>1507383</vt:i4>
      </vt:variant>
      <vt:variant>
        <vt:i4>116</vt:i4>
      </vt:variant>
      <vt:variant>
        <vt:i4>0</vt:i4>
      </vt:variant>
      <vt:variant>
        <vt:i4>5</vt:i4>
      </vt:variant>
      <vt:variant>
        <vt:lpwstr/>
      </vt:variant>
      <vt:variant>
        <vt:lpwstr>_Toc83058573</vt:lpwstr>
      </vt:variant>
      <vt:variant>
        <vt:i4>1441847</vt:i4>
      </vt:variant>
      <vt:variant>
        <vt:i4>110</vt:i4>
      </vt:variant>
      <vt:variant>
        <vt:i4>0</vt:i4>
      </vt:variant>
      <vt:variant>
        <vt:i4>5</vt:i4>
      </vt:variant>
      <vt:variant>
        <vt:lpwstr/>
      </vt:variant>
      <vt:variant>
        <vt:lpwstr>_Toc83058572</vt:lpwstr>
      </vt:variant>
      <vt:variant>
        <vt:i4>1376311</vt:i4>
      </vt:variant>
      <vt:variant>
        <vt:i4>104</vt:i4>
      </vt:variant>
      <vt:variant>
        <vt:i4>0</vt:i4>
      </vt:variant>
      <vt:variant>
        <vt:i4>5</vt:i4>
      </vt:variant>
      <vt:variant>
        <vt:lpwstr/>
      </vt:variant>
      <vt:variant>
        <vt:lpwstr>_Toc83058571</vt:lpwstr>
      </vt:variant>
      <vt:variant>
        <vt:i4>1310775</vt:i4>
      </vt:variant>
      <vt:variant>
        <vt:i4>98</vt:i4>
      </vt:variant>
      <vt:variant>
        <vt:i4>0</vt:i4>
      </vt:variant>
      <vt:variant>
        <vt:i4>5</vt:i4>
      </vt:variant>
      <vt:variant>
        <vt:lpwstr/>
      </vt:variant>
      <vt:variant>
        <vt:lpwstr>_Toc83058570</vt:lpwstr>
      </vt:variant>
      <vt:variant>
        <vt:i4>1900598</vt:i4>
      </vt:variant>
      <vt:variant>
        <vt:i4>92</vt:i4>
      </vt:variant>
      <vt:variant>
        <vt:i4>0</vt:i4>
      </vt:variant>
      <vt:variant>
        <vt:i4>5</vt:i4>
      </vt:variant>
      <vt:variant>
        <vt:lpwstr/>
      </vt:variant>
      <vt:variant>
        <vt:lpwstr>_Toc83058569</vt:lpwstr>
      </vt:variant>
      <vt:variant>
        <vt:i4>1835062</vt:i4>
      </vt:variant>
      <vt:variant>
        <vt:i4>86</vt:i4>
      </vt:variant>
      <vt:variant>
        <vt:i4>0</vt:i4>
      </vt:variant>
      <vt:variant>
        <vt:i4>5</vt:i4>
      </vt:variant>
      <vt:variant>
        <vt:lpwstr/>
      </vt:variant>
      <vt:variant>
        <vt:lpwstr>_Toc83058568</vt:lpwstr>
      </vt:variant>
      <vt:variant>
        <vt:i4>1245238</vt:i4>
      </vt:variant>
      <vt:variant>
        <vt:i4>80</vt:i4>
      </vt:variant>
      <vt:variant>
        <vt:i4>0</vt:i4>
      </vt:variant>
      <vt:variant>
        <vt:i4>5</vt:i4>
      </vt:variant>
      <vt:variant>
        <vt:lpwstr/>
      </vt:variant>
      <vt:variant>
        <vt:lpwstr>_Toc83058567</vt:lpwstr>
      </vt:variant>
      <vt:variant>
        <vt:i4>1179702</vt:i4>
      </vt:variant>
      <vt:variant>
        <vt:i4>74</vt:i4>
      </vt:variant>
      <vt:variant>
        <vt:i4>0</vt:i4>
      </vt:variant>
      <vt:variant>
        <vt:i4>5</vt:i4>
      </vt:variant>
      <vt:variant>
        <vt:lpwstr/>
      </vt:variant>
      <vt:variant>
        <vt:lpwstr>_Toc83058566</vt:lpwstr>
      </vt:variant>
      <vt:variant>
        <vt:i4>1114166</vt:i4>
      </vt:variant>
      <vt:variant>
        <vt:i4>68</vt:i4>
      </vt:variant>
      <vt:variant>
        <vt:i4>0</vt:i4>
      </vt:variant>
      <vt:variant>
        <vt:i4>5</vt:i4>
      </vt:variant>
      <vt:variant>
        <vt:lpwstr/>
      </vt:variant>
      <vt:variant>
        <vt:lpwstr>_Toc83058565</vt:lpwstr>
      </vt:variant>
      <vt:variant>
        <vt:i4>1048630</vt:i4>
      </vt:variant>
      <vt:variant>
        <vt:i4>62</vt:i4>
      </vt:variant>
      <vt:variant>
        <vt:i4>0</vt:i4>
      </vt:variant>
      <vt:variant>
        <vt:i4>5</vt:i4>
      </vt:variant>
      <vt:variant>
        <vt:lpwstr/>
      </vt:variant>
      <vt:variant>
        <vt:lpwstr>_Toc83058564</vt:lpwstr>
      </vt:variant>
      <vt:variant>
        <vt:i4>1507382</vt:i4>
      </vt:variant>
      <vt:variant>
        <vt:i4>56</vt:i4>
      </vt:variant>
      <vt:variant>
        <vt:i4>0</vt:i4>
      </vt:variant>
      <vt:variant>
        <vt:i4>5</vt:i4>
      </vt:variant>
      <vt:variant>
        <vt:lpwstr/>
      </vt:variant>
      <vt:variant>
        <vt:lpwstr>_Toc83058563</vt:lpwstr>
      </vt:variant>
      <vt:variant>
        <vt:i4>1441846</vt:i4>
      </vt:variant>
      <vt:variant>
        <vt:i4>50</vt:i4>
      </vt:variant>
      <vt:variant>
        <vt:i4>0</vt:i4>
      </vt:variant>
      <vt:variant>
        <vt:i4>5</vt:i4>
      </vt:variant>
      <vt:variant>
        <vt:lpwstr/>
      </vt:variant>
      <vt:variant>
        <vt:lpwstr>_Toc83058562</vt:lpwstr>
      </vt:variant>
      <vt:variant>
        <vt:i4>1376310</vt:i4>
      </vt:variant>
      <vt:variant>
        <vt:i4>44</vt:i4>
      </vt:variant>
      <vt:variant>
        <vt:i4>0</vt:i4>
      </vt:variant>
      <vt:variant>
        <vt:i4>5</vt:i4>
      </vt:variant>
      <vt:variant>
        <vt:lpwstr/>
      </vt:variant>
      <vt:variant>
        <vt:lpwstr>_Toc83058561</vt:lpwstr>
      </vt:variant>
      <vt:variant>
        <vt:i4>1310774</vt:i4>
      </vt:variant>
      <vt:variant>
        <vt:i4>38</vt:i4>
      </vt:variant>
      <vt:variant>
        <vt:i4>0</vt:i4>
      </vt:variant>
      <vt:variant>
        <vt:i4>5</vt:i4>
      </vt:variant>
      <vt:variant>
        <vt:lpwstr/>
      </vt:variant>
      <vt:variant>
        <vt:lpwstr>_Toc83058560</vt:lpwstr>
      </vt:variant>
      <vt:variant>
        <vt:i4>1835061</vt:i4>
      </vt:variant>
      <vt:variant>
        <vt:i4>32</vt:i4>
      </vt:variant>
      <vt:variant>
        <vt:i4>0</vt:i4>
      </vt:variant>
      <vt:variant>
        <vt:i4>5</vt:i4>
      </vt:variant>
      <vt:variant>
        <vt:lpwstr/>
      </vt:variant>
      <vt:variant>
        <vt:lpwstr>_Toc83058558</vt:lpwstr>
      </vt:variant>
      <vt:variant>
        <vt:i4>1245237</vt:i4>
      </vt:variant>
      <vt:variant>
        <vt:i4>26</vt:i4>
      </vt:variant>
      <vt:variant>
        <vt:i4>0</vt:i4>
      </vt:variant>
      <vt:variant>
        <vt:i4>5</vt:i4>
      </vt:variant>
      <vt:variant>
        <vt:lpwstr/>
      </vt:variant>
      <vt:variant>
        <vt:lpwstr>_Toc83058557</vt:lpwstr>
      </vt:variant>
      <vt:variant>
        <vt:i4>1179701</vt:i4>
      </vt:variant>
      <vt:variant>
        <vt:i4>20</vt:i4>
      </vt:variant>
      <vt:variant>
        <vt:i4>0</vt:i4>
      </vt:variant>
      <vt:variant>
        <vt:i4>5</vt:i4>
      </vt:variant>
      <vt:variant>
        <vt:lpwstr/>
      </vt:variant>
      <vt:variant>
        <vt:lpwstr>_Toc83058556</vt:lpwstr>
      </vt:variant>
      <vt:variant>
        <vt:i4>1114165</vt:i4>
      </vt:variant>
      <vt:variant>
        <vt:i4>14</vt:i4>
      </vt:variant>
      <vt:variant>
        <vt:i4>0</vt:i4>
      </vt:variant>
      <vt:variant>
        <vt:i4>5</vt:i4>
      </vt:variant>
      <vt:variant>
        <vt:lpwstr/>
      </vt:variant>
      <vt:variant>
        <vt:lpwstr>_Toc83058555</vt:lpwstr>
      </vt:variant>
      <vt:variant>
        <vt:i4>1048629</vt:i4>
      </vt:variant>
      <vt:variant>
        <vt:i4>8</vt:i4>
      </vt:variant>
      <vt:variant>
        <vt:i4>0</vt:i4>
      </vt:variant>
      <vt:variant>
        <vt:i4>5</vt:i4>
      </vt:variant>
      <vt:variant>
        <vt:lpwstr/>
      </vt:variant>
      <vt:variant>
        <vt:lpwstr>_Toc83058554</vt:lpwstr>
      </vt:variant>
      <vt:variant>
        <vt:i4>7864384</vt:i4>
      </vt:variant>
      <vt:variant>
        <vt:i4>3</vt:i4>
      </vt:variant>
      <vt:variant>
        <vt:i4>0</vt:i4>
      </vt:variant>
      <vt:variant>
        <vt:i4>5</vt:i4>
      </vt:variant>
      <vt:variant>
        <vt:lpwstr>mailto:daniel.graf@hs-osnabrueck.de</vt:lpwstr>
      </vt:variant>
      <vt:variant>
        <vt:lpwstr/>
      </vt:variant>
      <vt:variant>
        <vt:i4>5963877</vt:i4>
      </vt:variant>
      <vt:variant>
        <vt:i4>0</vt:i4>
      </vt:variant>
      <vt:variant>
        <vt:i4>0</vt:i4>
      </vt:variant>
      <vt:variant>
        <vt:i4>5</vt:i4>
      </vt:variant>
      <vt:variant>
        <vt:lpwstr>mailto:jakob.eckholt@hs-osnabrueck.de</vt:lpwstr>
      </vt:variant>
      <vt:variant>
        <vt:lpwstr/>
      </vt:variant>
      <vt:variant>
        <vt:i4>6357034</vt:i4>
      </vt:variant>
      <vt:variant>
        <vt:i4>15</vt:i4>
      </vt:variant>
      <vt:variant>
        <vt:i4>0</vt:i4>
      </vt:variant>
      <vt:variant>
        <vt:i4>5</vt:i4>
      </vt:variant>
      <vt:variant>
        <vt:lpwstr>https://www.usability.de/usability-user-experience/glossar/concurrent-think-aloud.html</vt:lpwstr>
      </vt:variant>
      <vt:variant>
        <vt:lpwstr/>
      </vt:variant>
      <vt:variant>
        <vt:i4>3080226</vt:i4>
      </vt:variant>
      <vt:variant>
        <vt:i4>12</vt:i4>
      </vt:variant>
      <vt:variant>
        <vt:i4>0</vt:i4>
      </vt:variant>
      <vt:variant>
        <vt:i4>5</vt:i4>
      </vt:variant>
      <vt:variant>
        <vt:lpwstr>https://www.nngroup.com/articles/usability-testing-101/</vt:lpwstr>
      </vt:variant>
      <vt:variant>
        <vt:lpwstr/>
      </vt:variant>
      <vt:variant>
        <vt:i4>4980745</vt:i4>
      </vt:variant>
      <vt:variant>
        <vt:i4>9</vt:i4>
      </vt:variant>
      <vt:variant>
        <vt:i4>0</vt:i4>
      </vt:variant>
      <vt:variant>
        <vt:i4>5</vt:i4>
      </vt:variant>
      <vt:variant>
        <vt:lpwstr>https://www.macmillandictionaryblog.com/wp-content/uploads/2018/03/suburb-810x353.jpg</vt:lpwstr>
      </vt:variant>
      <vt:variant>
        <vt:lpwstr/>
      </vt:variant>
      <vt:variant>
        <vt:i4>3997798</vt:i4>
      </vt:variant>
      <vt:variant>
        <vt:i4>6</vt:i4>
      </vt:variant>
      <vt:variant>
        <vt:i4>0</vt:i4>
      </vt:variant>
      <vt:variant>
        <vt:i4>5</vt:i4>
      </vt:variant>
      <vt:variant>
        <vt:lpwstr>https://mozilla.design/firefox/</vt:lpwstr>
      </vt:variant>
      <vt:variant>
        <vt:lpwstr/>
      </vt:variant>
      <vt:variant>
        <vt:i4>5963797</vt:i4>
      </vt:variant>
      <vt:variant>
        <vt:i4>3</vt:i4>
      </vt:variant>
      <vt:variant>
        <vt:i4>0</vt:i4>
      </vt:variant>
      <vt:variant>
        <vt:i4>5</vt:i4>
      </vt:variant>
      <vt:variant>
        <vt:lpwstr>https://99designs.de/blog/unternehmertum/farben-bedeutung-design/</vt:lpwstr>
      </vt:variant>
      <vt:variant>
        <vt:lpwstr/>
      </vt:variant>
      <vt:variant>
        <vt:i4>1114119</vt:i4>
      </vt:variant>
      <vt:variant>
        <vt:i4>0</vt:i4>
      </vt:variant>
      <vt:variant>
        <vt:i4>0</vt:i4>
      </vt:variant>
      <vt:variant>
        <vt:i4>5</vt:i4>
      </vt:variant>
      <vt:variant>
        <vt:lpwstr>https://balsamiq.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
  <cp:keywords/>
  <cp:lastModifiedBy/>
  <cp:revision>1</cp:revision>
  <dcterms:created xsi:type="dcterms:W3CDTF">2022-02-16T15:45:00Z</dcterms:created>
  <dcterms:modified xsi:type="dcterms:W3CDTF">2022-02-16T21: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e8rgz37igckfjfrttxl732iygtlifida5o6t2bijube; ProjectName=Graphical User Interface Entwicklung I</vt:lpwstr>
  </property>
  <property fmtid="{D5CDD505-2E9C-101B-9397-08002B2CF9AE}" pid="3" name="CitaviDocumentProperty_7">
    <vt:lpwstr>Graphical User Interface Entwicklung I</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True</vt:lpwstr>
  </property>
  <property fmtid="{D5CDD505-2E9C-101B-9397-08002B2CF9AE}" pid="11" name="CitaviDocumentProperty_24">
    <vt:lpwstr>False</vt:lpwstr>
  </property>
  <property fmtid="{D5CDD505-2E9C-101B-9397-08002B2CF9AE}" pid="12" name="CitaviDocumentProperty_9">
    <vt:lpwstr>False</vt:lpwstr>
  </property>
  <property fmtid="{D5CDD505-2E9C-101B-9397-08002B2CF9AE}" pid="13" name="CitaviDocumentProperty_0">
    <vt:lpwstr>8a945ea9-7666-4b10-bcef-1b534dff4ef4</vt:lpwstr>
  </property>
  <property fmtid="{D5CDD505-2E9C-101B-9397-08002B2CF9AE}" pid="14" name="CitaviDocumentProperty_1">
    <vt:lpwstr>6.10.0.0</vt:lpwstr>
  </property>
  <property fmtid="{D5CDD505-2E9C-101B-9397-08002B2CF9AE}" pid="15" name="CitaviDocumentProperty_6">
    <vt:lpwstr>True</vt:lpwstr>
  </property>
</Properties>
</file>